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2D2FA5" w:rsidRDefault="002D2FA5" w:rsidP="00147B9B">
      <w:pPr>
        <w:pStyle w:val="ReportGuidelines"/>
        <w:spacing w:line="276" w:lineRule="auto"/>
        <w:jc w:val="center"/>
        <w:rPr>
          <w:szCs w:val="24"/>
        </w:rPr>
      </w:pPr>
    </w:p>
    <w:p w14:paraId="0A37501D" w14:textId="77777777" w:rsidR="00B77AF0" w:rsidRPr="00F474B1" w:rsidRDefault="00B77AF0" w:rsidP="00147B9B">
      <w:pPr>
        <w:pStyle w:val="ReportGuidelines"/>
        <w:spacing w:line="276" w:lineRule="auto"/>
        <w:jc w:val="center"/>
        <w:rPr>
          <w:szCs w:val="24"/>
        </w:rPr>
      </w:pPr>
    </w:p>
    <w:p w14:paraId="5DAB6C7B" w14:textId="77777777" w:rsidR="002D2FA5" w:rsidRPr="00F474B1" w:rsidRDefault="002D2FA5" w:rsidP="00147B9B">
      <w:pPr>
        <w:pStyle w:val="ReportGuidelines"/>
        <w:spacing w:line="276" w:lineRule="auto"/>
        <w:jc w:val="center"/>
        <w:rPr>
          <w:szCs w:val="24"/>
        </w:rPr>
      </w:pPr>
    </w:p>
    <w:p w14:paraId="02EB378F" w14:textId="7F43EEE4" w:rsidR="002D2FA5" w:rsidRPr="00F474B1" w:rsidRDefault="00BF4966" w:rsidP="00147B9B">
      <w:pPr>
        <w:pStyle w:val="ReportGuidelines"/>
        <w:spacing w:line="276" w:lineRule="auto"/>
        <w:jc w:val="center"/>
        <w:rPr>
          <w:szCs w:val="24"/>
        </w:rPr>
      </w:pPr>
      <w:r>
        <w:rPr>
          <w:noProof/>
        </w:rPr>
        <w:drawing>
          <wp:inline distT="0" distB="0" distL="0" distR="0" wp14:anchorId="6C30AAC5" wp14:editId="221430D8">
            <wp:extent cx="3086100" cy="1731010"/>
            <wp:effectExtent l="0" t="0" r="0" b="0"/>
            <wp:docPr id="1" name="Picture 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6100" cy="1731010"/>
                    </a:xfrm>
                    <a:prstGeom prst="rect">
                      <a:avLst/>
                    </a:prstGeom>
                    <a:noFill/>
                    <a:ln>
                      <a:noFill/>
                    </a:ln>
                  </pic:spPr>
                </pic:pic>
              </a:graphicData>
            </a:graphic>
          </wp:inline>
        </w:drawing>
      </w:r>
    </w:p>
    <w:p w14:paraId="6A05A809" w14:textId="77777777" w:rsidR="00255E27" w:rsidRPr="00F474B1" w:rsidRDefault="00255E27" w:rsidP="00147B9B">
      <w:pPr>
        <w:pStyle w:val="ReportGuidelines"/>
        <w:spacing w:line="276" w:lineRule="auto"/>
        <w:jc w:val="center"/>
        <w:rPr>
          <w:szCs w:val="24"/>
        </w:rPr>
      </w:pPr>
    </w:p>
    <w:p w14:paraId="45FA6E15" w14:textId="15AA6043" w:rsidR="0077033A" w:rsidRDefault="00065F0F" w:rsidP="0077033A">
      <w:pPr>
        <w:pStyle w:val="Title"/>
        <w:jc w:val="center"/>
      </w:pPr>
      <w:r>
        <w:t>Computer Games Development</w:t>
      </w:r>
      <w:r w:rsidR="0077033A">
        <w:t xml:space="preserve"> </w:t>
      </w:r>
    </w:p>
    <w:p w14:paraId="335DFD90" w14:textId="77777777" w:rsidR="0077033A" w:rsidRDefault="0077033A" w:rsidP="0077033A">
      <w:pPr>
        <w:pStyle w:val="Title"/>
        <w:jc w:val="center"/>
      </w:pPr>
      <w:r>
        <w:t>Software Functional Specification</w:t>
      </w:r>
    </w:p>
    <w:p w14:paraId="54E511EB" w14:textId="37D5404D" w:rsidR="00255E27" w:rsidRPr="00F474B1" w:rsidRDefault="00255E27" w:rsidP="0077033A">
      <w:pPr>
        <w:pStyle w:val="Title"/>
        <w:spacing w:line="276" w:lineRule="auto"/>
        <w:jc w:val="center"/>
      </w:pPr>
    </w:p>
    <w:p w14:paraId="2D033737" w14:textId="77777777" w:rsidR="00255E27" w:rsidRPr="00F474B1" w:rsidRDefault="00255E27" w:rsidP="00147B9B">
      <w:pPr>
        <w:pStyle w:val="Title"/>
        <w:spacing w:line="276" w:lineRule="auto"/>
        <w:jc w:val="center"/>
      </w:pPr>
      <w:r w:rsidRPr="00F474B1">
        <w:t>Year I</w:t>
      </w:r>
      <w:r w:rsidR="00065F0F">
        <w:t>V</w:t>
      </w:r>
    </w:p>
    <w:p w14:paraId="5A39BBE3" w14:textId="77777777" w:rsidR="002D2FA5" w:rsidRPr="00F474B1" w:rsidRDefault="002D2FA5" w:rsidP="00147B9B">
      <w:pPr>
        <w:pStyle w:val="ReportGuidelines"/>
        <w:spacing w:line="276" w:lineRule="auto"/>
        <w:jc w:val="center"/>
        <w:rPr>
          <w:szCs w:val="24"/>
        </w:rPr>
      </w:pPr>
    </w:p>
    <w:p w14:paraId="41C8F396" w14:textId="77777777" w:rsidR="002D2FA5" w:rsidRPr="00F474B1" w:rsidRDefault="002D2FA5" w:rsidP="00147B9B">
      <w:pPr>
        <w:pStyle w:val="ReportGuidelines"/>
        <w:spacing w:line="276" w:lineRule="auto"/>
        <w:jc w:val="center"/>
        <w:rPr>
          <w:szCs w:val="24"/>
        </w:rPr>
      </w:pPr>
    </w:p>
    <w:p w14:paraId="72A3D3EC" w14:textId="77777777" w:rsidR="002D2FA5" w:rsidRPr="00E247BC" w:rsidRDefault="002D2FA5" w:rsidP="00147B9B">
      <w:pPr>
        <w:pStyle w:val="Title"/>
        <w:spacing w:line="276" w:lineRule="auto"/>
        <w:jc w:val="center"/>
        <w:rPr>
          <w:sz w:val="32"/>
          <w:szCs w:val="32"/>
        </w:rPr>
      </w:pPr>
    </w:p>
    <w:p w14:paraId="47B9C396" w14:textId="5A077875" w:rsidR="002D2FA5" w:rsidRPr="00E247BC" w:rsidRDefault="009F311D" w:rsidP="00147B9B">
      <w:pPr>
        <w:pStyle w:val="Title"/>
        <w:spacing w:line="276" w:lineRule="auto"/>
        <w:jc w:val="center"/>
        <w:rPr>
          <w:sz w:val="32"/>
          <w:szCs w:val="32"/>
        </w:rPr>
      </w:pPr>
      <w:r>
        <w:rPr>
          <w:sz w:val="32"/>
          <w:szCs w:val="32"/>
        </w:rPr>
        <w:t xml:space="preserve">  Donal Howe</w:t>
      </w:r>
      <w:r>
        <w:rPr>
          <w:sz w:val="32"/>
          <w:szCs w:val="32"/>
        </w:rPr>
        <w:tab/>
      </w:r>
    </w:p>
    <w:p w14:paraId="2CF9D378" w14:textId="24CB015A" w:rsidR="00B962AB" w:rsidRDefault="009F311D" w:rsidP="00DD41F1">
      <w:pPr>
        <w:pStyle w:val="Title"/>
        <w:spacing w:line="276" w:lineRule="auto"/>
        <w:ind w:left="2880" w:firstLine="720"/>
        <w:rPr>
          <w:sz w:val="32"/>
          <w:szCs w:val="32"/>
        </w:rPr>
      </w:pPr>
      <w:r>
        <w:rPr>
          <w:sz w:val="32"/>
          <w:szCs w:val="32"/>
        </w:rPr>
        <w:t>C00249662</w:t>
      </w:r>
    </w:p>
    <w:p w14:paraId="432ECA79" w14:textId="77777777" w:rsidR="00DD41F1" w:rsidRDefault="00DD41F1" w:rsidP="00DD41F1">
      <w:pPr>
        <w:pStyle w:val="Title"/>
        <w:spacing w:line="276" w:lineRule="auto"/>
        <w:ind w:left="2880" w:firstLine="720"/>
        <w:rPr>
          <w:sz w:val="32"/>
          <w:szCs w:val="32"/>
        </w:rPr>
      </w:pPr>
      <w:r>
        <w:rPr>
          <w:sz w:val="32"/>
          <w:szCs w:val="32"/>
        </w:rPr>
        <w:t xml:space="preserve">Suprivisor: </w:t>
      </w:r>
    </w:p>
    <w:p w14:paraId="751A5314" w14:textId="77777777" w:rsidR="00DD41F1" w:rsidRDefault="00DD41F1" w:rsidP="00DD41F1">
      <w:pPr>
        <w:pStyle w:val="Title"/>
        <w:spacing w:line="276" w:lineRule="auto"/>
        <w:ind w:left="2880" w:firstLine="720"/>
        <w:rPr>
          <w:sz w:val="32"/>
          <w:szCs w:val="32"/>
        </w:rPr>
      </w:pPr>
      <w:r>
        <w:rPr>
          <w:sz w:val="32"/>
          <w:szCs w:val="32"/>
        </w:rPr>
        <w:t>Oisin Cawley</w:t>
      </w:r>
    </w:p>
    <w:p w14:paraId="0DF21F47" w14:textId="77777777" w:rsidR="00DD41F1" w:rsidRDefault="00DD41F1" w:rsidP="00DD41F1">
      <w:pPr>
        <w:pStyle w:val="Title"/>
        <w:spacing w:line="276" w:lineRule="auto"/>
        <w:ind w:left="2880" w:firstLine="720"/>
        <w:rPr>
          <w:sz w:val="32"/>
          <w:szCs w:val="32"/>
        </w:rPr>
      </w:pPr>
      <w:r>
        <w:rPr>
          <w:sz w:val="32"/>
          <w:szCs w:val="32"/>
        </w:rPr>
        <w:t>26/04/2023</w:t>
      </w:r>
    </w:p>
    <w:p w14:paraId="6DD59C33" w14:textId="77777777" w:rsidR="00B962AB" w:rsidRDefault="00B962AB" w:rsidP="00B962AB"/>
    <w:p w14:paraId="5F925353" w14:textId="73F08971" w:rsidR="005619FF" w:rsidRPr="00B962AB" w:rsidRDefault="005619FF" w:rsidP="00B962AB">
      <w:pPr>
        <w:sectPr w:rsidR="005619FF" w:rsidRPr="00B962AB" w:rsidSect="00B962AB">
          <w:footerReference w:type="default" r:id="rId12"/>
          <w:footerReference w:type="first" r:id="rId13"/>
          <w:pgSz w:w="11906" w:h="16838"/>
          <w:pgMar w:top="1440" w:right="1440" w:bottom="1440" w:left="1440" w:header="708" w:footer="708" w:gutter="0"/>
          <w:pgNumType w:fmt="lowerRoman" w:start="1"/>
          <w:cols w:space="708"/>
          <w:titlePg/>
          <w:docGrid w:linePitch="360"/>
        </w:sectPr>
      </w:pPr>
    </w:p>
    <w:p w14:paraId="4A0B329E" w14:textId="77777777" w:rsidR="0077033A" w:rsidRDefault="0077033A" w:rsidP="0077033A">
      <w:pPr>
        <w:spacing w:after="0"/>
        <w:jc w:val="center"/>
        <w:rPr>
          <w:b/>
          <w:sz w:val="32"/>
          <w:lang w:val="en-GB"/>
        </w:rPr>
      </w:pPr>
    </w:p>
    <w:p w14:paraId="2AA1AF71" w14:textId="77777777" w:rsidR="0077033A" w:rsidRDefault="0077033A" w:rsidP="0077033A">
      <w:pPr>
        <w:spacing w:after="0"/>
        <w:jc w:val="center"/>
        <w:rPr>
          <w:b/>
          <w:sz w:val="32"/>
          <w:lang w:val="en-GB"/>
        </w:rPr>
      </w:pPr>
      <w:r>
        <w:rPr>
          <w:b/>
          <w:sz w:val="32"/>
          <w:lang w:val="en-GB"/>
        </w:rPr>
        <w:t>DECLARATION</w:t>
      </w:r>
    </w:p>
    <w:p w14:paraId="458BD164" w14:textId="74B0ADEF" w:rsidR="0077033A" w:rsidRDefault="00876BAE" w:rsidP="0077033A">
      <w:pPr>
        <w:spacing w:after="0"/>
        <w:jc w:val="center"/>
        <w:rPr>
          <w:b/>
          <w:sz w:val="32"/>
          <w:lang w:val="en-GB"/>
        </w:rPr>
      </w:pPr>
      <w:r>
        <w:rPr>
          <w:noProof/>
        </w:rPr>
        <w:drawing>
          <wp:inline distT="0" distB="0" distL="0" distR="0" wp14:anchorId="384F5137" wp14:editId="6DD6E104">
            <wp:extent cx="5731510" cy="5335270"/>
            <wp:effectExtent l="0" t="0" r="2540" b="0"/>
            <wp:docPr id="1737747177" name="Picture 1" descr="Text,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747177" name="Picture 1" descr="Text, tabl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5335270"/>
                    </a:xfrm>
                    <a:prstGeom prst="rect">
                      <a:avLst/>
                    </a:prstGeom>
                    <a:noFill/>
                    <a:ln>
                      <a:noFill/>
                    </a:ln>
                  </pic:spPr>
                </pic:pic>
              </a:graphicData>
            </a:graphic>
          </wp:inline>
        </w:drawing>
      </w:r>
    </w:p>
    <w:p w14:paraId="44E2C0CC" w14:textId="3E1590B9" w:rsidR="0077033A" w:rsidRDefault="0077033A">
      <w:pPr>
        <w:spacing w:before="0" w:after="0" w:line="240" w:lineRule="auto"/>
        <w:jc w:val="left"/>
        <w:rPr>
          <w:rFonts w:eastAsia="Times New Roman"/>
          <w:b/>
          <w:bCs/>
          <w:spacing w:val="-10"/>
          <w:kern w:val="28"/>
          <w:sz w:val="32"/>
          <w:szCs w:val="32"/>
        </w:rPr>
      </w:pPr>
      <w:r>
        <w:rPr>
          <w:b/>
          <w:bCs/>
          <w:sz w:val="32"/>
          <w:szCs w:val="32"/>
        </w:rPr>
        <w:br w:type="page"/>
      </w:r>
    </w:p>
    <w:p w14:paraId="406425CA" w14:textId="50DCE24F" w:rsidR="00916337" w:rsidRPr="00B962AB" w:rsidRDefault="00147B9B" w:rsidP="00B962AB">
      <w:pPr>
        <w:pStyle w:val="Title"/>
        <w:spacing w:line="276" w:lineRule="auto"/>
        <w:rPr>
          <w:b/>
          <w:bCs/>
          <w:sz w:val="32"/>
          <w:szCs w:val="32"/>
        </w:rPr>
      </w:pPr>
      <w:r w:rsidRPr="00B962AB">
        <w:rPr>
          <w:b/>
          <w:bCs/>
          <w:sz w:val="32"/>
          <w:szCs w:val="32"/>
        </w:rPr>
        <w:lastRenderedPageBreak/>
        <w:t>Table Of Contents</w:t>
      </w:r>
    </w:p>
    <w:p w14:paraId="032E7F23" w14:textId="22A9D6B1" w:rsidR="00A33DFA" w:rsidRDefault="00916337">
      <w:pPr>
        <w:pStyle w:val="TOC1"/>
        <w:tabs>
          <w:tab w:val="left" w:pos="480"/>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344686" w:history="1">
        <w:r w:rsidR="00A33DFA" w:rsidRPr="00B60B33">
          <w:rPr>
            <w:rStyle w:val="Hyperlink"/>
            <w:noProof/>
          </w:rPr>
          <w:t>1</w:t>
        </w:r>
        <w:r w:rsidR="00A33DFA">
          <w:rPr>
            <w:rFonts w:asciiTheme="minorHAnsi" w:eastAsiaTheme="minorEastAsia" w:hAnsiTheme="minorHAnsi" w:cstheme="minorBidi"/>
            <w:noProof/>
            <w:sz w:val="22"/>
            <w:lang w:eastAsia="en-IE"/>
          </w:rPr>
          <w:tab/>
        </w:r>
        <w:r w:rsidR="00A33DFA" w:rsidRPr="00B60B33">
          <w:rPr>
            <w:rStyle w:val="Hyperlink"/>
            <w:noProof/>
          </w:rPr>
          <w:t>Project Abstract</w:t>
        </w:r>
        <w:r w:rsidR="00A33DFA">
          <w:rPr>
            <w:noProof/>
            <w:webHidden/>
          </w:rPr>
          <w:tab/>
        </w:r>
        <w:r w:rsidR="00A33DFA">
          <w:rPr>
            <w:noProof/>
            <w:webHidden/>
          </w:rPr>
          <w:fldChar w:fldCharType="begin"/>
        </w:r>
        <w:r w:rsidR="00A33DFA">
          <w:rPr>
            <w:noProof/>
            <w:webHidden/>
          </w:rPr>
          <w:instrText xml:space="preserve"> PAGEREF _Toc133344686 \h </w:instrText>
        </w:r>
        <w:r w:rsidR="00A33DFA">
          <w:rPr>
            <w:noProof/>
            <w:webHidden/>
          </w:rPr>
        </w:r>
        <w:r w:rsidR="00A33DFA">
          <w:rPr>
            <w:noProof/>
            <w:webHidden/>
          </w:rPr>
          <w:fldChar w:fldCharType="separate"/>
        </w:r>
        <w:r w:rsidR="00A33DFA">
          <w:rPr>
            <w:noProof/>
            <w:webHidden/>
          </w:rPr>
          <w:t>1</w:t>
        </w:r>
        <w:r w:rsidR="00A33DFA">
          <w:rPr>
            <w:noProof/>
            <w:webHidden/>
          </w:rPr>
          <w:fldChar w:fldCharType="end"/>
        </w:r>
      </w:hyperlink>
    </w:p>
    <w:p w14:paraId="29D014AB" w14:textId="7115B3E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7" w:history="1">
        <w:r w:rsidR="00A33DFA" w:rsidRPr="00B60B33">
          <w:rPr>
            <w:rStyle w:val="Hyperlink"/>
            <w:noProof/>
          </w:rPr>
          <w:t>2</w:t>
        </w:r>
        <w:r w:rsidR="00A33DFA">
          <w:rPr>
            <w:rFonts w:asciiTheme="minorHAnsi" w:eastAsiaTheme="minorEastAsia" w:hAnsiTheme="minorHAnsi" w:cstheme="minorBidi"/>
            <w:noProof/>
            <w:sz w:val="22"/>
            <w:lang w:eastAsia="en-IE"/>
          </w:rPr>
          <w:tab/>
        </w:r>
        <w:r w:rsidR="00A33DFA" w:rsidRPr="00B60B33">
          <w:rPr>
            <w:rStyle w:val="Hyperlink"/>
            <w:noProof/>
          </w:rPr>
          <w:t>Project Introduction</w:t>
        </w:r>
        <w:r w:rsidR="00A33DFA">
          <w:rPr>
            <w:noProof/>
            <w:webHidden/>
          </w:rPr>
          <w:tab/>
        </w:r>
        <w:r w:rsidR="00A33DFA">
          <w:rPr>
            <w:noProof/>
            <w:webHidden/>
          </w:rPr>
          <w:fldChar w:fldCharType="begin"/>
        </w:r>
        <w:r w:rsidR="00A33DFA">
          <w:rPr>
            <w:noProof/>
            <w:webHidden/>
          </w:rPr>
          <w:instrText xml:space="preserve"> PAGEREF _Toc133344687 \h </w:instrText>
        </w:r>
        <w:r w:rsidR="00A33DFA">
          <w:rPr>
            <w:noProof/>
            <w:webHidden/>
          </w:rPr>
        </w:r>
        <w:r w:rsidR="00A33DFA">
          <w:rPr>
            <w:noProof/>
            <w:webHidden/>
          </w:rPr>
          <w:fldChar w:fldCharType="separate"/>
        </w:r>
        <w:r w:rsidR="00A33DFA">
          <w:rPr>
            <w:noProof/>
            <w:webHidden/>
          </w:rPr>
          <w:t>2</w:t>
        </w:r>
        <w:r w:rsidR="00A33DFA">
          <w:rPr>
            <w:noProof/>
            <w:webHidden/>
          </w:rPr>
          <w:fldChar w:fldCharType="end"/>
        </w:r>
      </w:hyperlink>
    </w:p>
    <w:p w14:paraId="2EB5AB62" w14:textId="566363D1"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8" w:history="1">
        <w:r w:rsidR="00A33DFA" w:rsidRPr="00B60B33">
          <w:rPr>
            <w:rStyle w:val="Hyperlink"/>
            <w:noProof/>
          </w:rPr>
          <w:t>3</w:t>
        </w:r>
        <w:r w:rsidR="00A33DFA">
          <w:rPr>
            <w:rFonts w:asciiTheme="minorHAnsi" w:eastAsiaTheme="minorEastAsia" w:hAnsiTheme="minorHAnsi" w:cstheme="minorBidi"/>
            <w:noProof/>
            <w:sz w:val="22"/>
            <w:lang w:eastAsia="en-IE"/>
          </w:rPr>
          <w:tab/>
        </w:r>
        <w:r w:rsidR="00A33DFA" w:rsidRPr="00B60B33">
          <w:rPr>
            <w:rStyle w:val="Hyperlink"/>
            <w:noProof/>
          </w:rPr>
          <w:t>Research Question</w:t>
        </w:r>
        <w:r w:rsidR="00A33DFA">
          <w:rPr>
            <w:noProof/>
            <w:webHidden/>
          </w:rPr>
          <w:tab/>
        </w:r>
        <w:r w:rsidR="00A33DFA">
          <w:rPr>
            <w:noProof/>
            <w:webHidden/>
          </w:rPr>
          <w:fldChar w:fldCharType="begin"/>
        </w:r>
        <w:r w:rsidR="00A33DFA">
          <w:rPr>
            <w:noProof/>
            <w:webHidden/>
          </w:rPr>
          <w:instrText xml:space="preserve"> PAGEREF _Toc133344688 \h </w:instrText>
        </w:r>
        <w:r w:rsidR="00A33DFA">
          <w:rPr>
            <w:noProof/>
            <w:webHidden/>
          </w:rPr>
        </w:r>
        <w:r w:rsidR="00A33DFA">
          <w:rPr>
            <w:noProof/>
            <w:webHidden/>
          </w:rPr>
          <w:fldChar w:fldCharType="separate"/>
        </w:r>
        <w:r w:rsidR="00A33DFA">
          <w:rPr>
            <w:noProof/>
            <w:webHidden/>
          </w:rPr>
          <w:t>3</w:t>
        </w:r>
        <w:r w:rsidR="00A33DFA">
          <w:rPr>
            <w:noProof/>
            <w:webHidden/>
          </w:rPr>
          <w:fldChar w:fldCharType="end"/>
        </w:r>
      </w:hyperlink>
    </w:p>
    <w:p w14:paraId="0A7C8F1E" w14:textId="5C66493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89" w:history="1">
        <w:r w:rsidR="00A33DFA" w:rsidRPr="00B60B33">
          <w:rPr>
            <w:rStyle w:val="Hyperlink"/>
            <w:noProof/>
          </w:rPr>
          <w:t>4</w:t>
        </w:r>
        <w:r w:rsidR="00A33DFA">
          <w:rPr>
            <w:rFonts w:asciiTheme="minorHAnsi" w:eastAsiaTheme="minorEastAsia" w:hAnsiTheme="minorHAnsi" w:cstheme="minorBidi"/>
            <w:noProof/>
            <w:sz w:val="22"/>
            <w:lang w:eastAsia="en-IE"/>
          </w:rPr>
          <w:tab/>
        </w:r>
        <w:r w:rsidR="00A33DFA" w:rsidRPr="00B60B33">
          <w:rPr>
            <w:rStyle w:val="Hyperlink"/>
            <w:noProof/>
          </w:rPr>
          <w:t>Objectives involved in the making of this project.</w:t>
        </w:r>
        <w:r w:rsidR="00A33DFA">
          <w:rPr>
            <w:noProof/>
            <w:webHidden/>
          </w:rPr>
          <w:tab/>
        </w:r>
        <w:r w:rsidR="00A33DFA">
          <w:rPr>
            <w:noProof/>
            <w:webHidden/>
          </w:rPr>
          <w:fldChar w:fldCharType="begin"/>
        </w:r>
        <w:r w:rsidR="00A33DFA">
          <w:rPr>
            <w:noProof/>
            <w:webHidden/>
          </w:rPr>
          <w:instrText xml:space="preserve"> PAGEREF _Toc133344689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78B346F" w14:textId="407A312C" w:rsidR="00A33DFA" w:rsidRDefault="00000000">
      <w:pPr>
        <w:pStyle w:val="TOC2"/>
        <w:tabs>
          <w:tab w:val="left" w:pos="880"/>
        </w:tabs>
        <w:rPr>
          <w:rFonts w:asciiTheme="minorHAnsi" w:eastAsiaTheme="minorEastAsia" w:hAnsiTheme="minorHAnsi" w:cstheme="minorBidi"/>
          <w:noProof/>
          <w:sz w:val="22"/>
          <w:lang w:eastAsia="en-IE"/>
        </w:rPr>
      </w:pPr>
      <w:hyperlink w:anchor="_Toc133344690" w:history="1">
        <w:r w:rsidR="00A33DFA" w:rsidRPr="00B60B33">
          <w:rPr>
            <w:rStyle w:val="Hyperlink"/>
            <w:noProof/>
          </w:rPr>
          <w:t>4.1</w:t>
        </w:r>
        <w:r w:rsidR="00A33DFA">
          <w:rPr>
            <w:rFonts w:asciiTheme="minorHAnsi" w:eastAsiaTheme="minorEastAsia" w:hAnsiTheme="minorHAnsi" w:cstheme="minorBidi"/>
            <w:noProof/>
            <w:sz w:val="22"/>
            <w:lang w:eastAsia="en-IE"/>
          </w:rPr>
          <w:tab/>
        </w:r>
        <w:r w:rsidR="00A33DFA" w:rsidRPr="00B60B33">
          <w:rPr>
            <w:rStyle w:val="Hyperlink"/>
            <w:noProof/>
          </w:rPr>
          <w:t>Objectives</w:t>
        </w:r>
        <w:r w:rsidR="00A33DFA">
          <w:rPr>
            <w:noProof/>
            <w:webHidden/>
          </w:rPr>
          <w:tab/>
        </w:r>
        <w:r w:rsidR="00A33DFA">
          <w:rPr>
            <w:noProof/>
            <w:webHidden/>
          </w:rPr>
          <w:fldChar w:fldCharType="begin"/>
        </w:r>
        <w:r w:rsidR="00A33DFA">
          <w:rPr>
            <w:noProof/>
            <w:webHidden/>
          </w:rPr>
          <w:instrText xml:space="preserve"> PAGEREF _Toc133344690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62676B8D" w14:textId="72BA78FB" w:rsidR="00A33DFA" w:rsidRDefault="00000000">
      <w:pPr>
        <w:pStyle w:val="TOC2"/>
        <w:tabs>
          <w:tab w:val="left" w:pos="880"/>
        </w:tabs>
        <w:rPr>
          <w:rFonts w:asciiTheme="minorHAnsi" w:eastAsiaTheme="minorEastAsia" w:hAnsiTheme="minorHAnsi" w:cstheme="minorBidi"/>
          <w:noProof/>
          <w:sz w:val="22"/>
          <w:lang w:eastAsia="en-IE"/>
        </w:rPr>
      </w:pPr>
      <w:hyperlink w:anchor="_Toc133344691" w:history="1">
        <w:r w:rsidR="00A33DFA" w:rsidRPr="00B60B33">
          <w:rPr>
            <w:rStyle w:val="Hyperlink"/>
            <w:noProof/>
          </w:rPr>
          <w:t>4.2</w:t>
        </w:r>
        <w:r w:rsidR="00A33DFA">
          <w:rPr>
            <w:rFonts w:asciiTheme="minorHAnsi" w:eastAsiaTheme="minorEastAsia" w:hAnsiTheme="minorHAnsi" w:cstheme="minorBidi"/>
            <w:noProof/>
            <w:sz w:val="22"/>
            <w:lang w:eastAsia="en-IE"/>
          </w:rPr>
          <w:tab/>
        </w:r>
        <w:r w:rsidR="00A33DFA" w:rsidRPr="00B60B33">
          <w:rPr>
            <w:rStyle w:val="Hyperlink"/>
            <w:noProof/>
          </w:rPr>
          <w:t>Technologies to be used:</w:t>
        </w:r>
        <w:r w:rsidR="00A33DFA">
          <w:rPr>
            <w:noProof/>
            <w:webHidden/>
          </w:rPr>
          <w:tab/>
        </w:r>
        <w:r w:rsidR="00A33DFA">
          <w:rPr>
            <w:noProof/>
            <w:webHidden/>
          </w:rPr>
          <w:fldChar w:fldCharType="begin"/>
        </w:r>
        <w:r w:rsidR="00A33DFA">
          <w:rPr>
            <w:noProof/>
            <w:webHidden/>
          </w:rPr>
          <w:instrText xml:space="preserve"> PAGEREF _Toc133344691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3495E946" w14:textId="2713C0CF" w:rsidR="00A33DFA" w:rsidRDefault="00000000">
      <w:pPr>
        <w:pStyle w:val="TOC2"/>
        <w:tabs>
          <w:tab w:val="left" w:pos="880"/>
        </w:tabs>
        <w:rPr>
          <w:rFonts w:asciiTheme="minorHAnsi" w:eastAsiaTheme="minorEastAsia" w:hAnsiTheme="minorHAnsi" w:cstheme="minorBidi"/>
          <w:noProof/>
          <w:sz w:val="22"/>
          <w:lang w:eastAsia="en-IE"/>
        </w:rPr>
      </w:pPr>
      <w:hyperlink w:anchor="_Toc133344692" w:history="1">
        <w:r w:rsidR="00A33DFA" w:rsidRPr="00B60B33">
          <w:rPr>
            <w:rStyle w:val="Hyperlink"/>
            <w:noProof/>
          </w:rPr>
          <w:t>4.3</w:t>
        </w:r>
        <w:r w:rsidR="00A33DFA">
          <w:rPr>
            <w:rFonts w:asciiTheme="minorHAnsi" w:eastAsiaTheme="minorEastAsia" w:hAnsiTheme="minorHAnsi" w:cstheme="minorBidi"/>
            <w:noProof/>
            <w:sz w:val="22"/>
            <w:lang w:eastAsia="en-IE"/>
          </w:rPr>
          <w:tab/>
        </w:r>
        <w:r w:rsidR="00A33DFA" w:rsidRPr="00B60B33">
          <w:rPr>
            <w:rStyle w:val="Hyperlink"/>
            <w:noProof/>
          </w:rPr>
          <w:t>Steps to completion</w:t>
        </w:r>
        <w:r w:rsidR="00A33DFA">
          <w:rPr>
            <w:noProof/>
            <w:webHidden/>
          </w:rPr>
          <w:tab/>
        </w:r>
        <w:r w:rsidR="00A33DFA">
          <w:rPr>
            <w:noProof/>
            <w:webHidden/>
          </w:rPr>
          <w:fldChar w:fldCharType="begin"/>
        </w:r>
        <w:r w:rsidR="00A33DFA">
          <w:rPr>
            <w:noProof/>
            <w:webHidden/>
          </w:rPr>
          <w:instrText xml:space="preserve"> PAGEREF _Toc133344692 \h </w:instrText>
        </w:r>
        <w:r w:rsidR="00A33DFA">
          <w:rPr>
            <w:noProof/>
            <w:webHidden/>
          </w:rPr>
        </w:r>
        <w:r w:rsidR="00A33DFA">
          <w:rPr>
            <w:noProof/>
            <w:webHidden/>
          </w:rPr>
          <w:fldChar w:fldCharType="separate"/>
        </w:r>
        <w:r w:rsidR="00A33DFA">
          <w:rPr>
            <w:noProof/>
            <w:webHidden/>
          </w:rPr>
          <w:t>4</w:t>
        </w:r>
        <w:r w:rsidR="00A33DFA">
          <w:rPr>
            <w:noProof/>
            <w:webHidden/>
          </w:rPr>
          <w:fldChar w:fldCharType="end"/>
        </w:r>
      </w:hyperlink>
    </w:p>
    <w:p w14:paraId="7622EF3A" w14:textId="197E7B33"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693" w:history="1">
        <w:r w:rsidR="00A33DFA" w:rsidRPr="00B60B33">
          <w:rPr>
            <w:rStyle w:val="Hyperlink"/>
            <w:noProof/>
          </w:rPr>
          <w:t>5</w:t>
        </w:r>
        <w:r w:rsidR="00A33DFA">
          <w:rPr>
            <w:rFonts w:asciiTheme="minorHAnsi" w:eastAsiaTheme="minorEastAsia" w:hAnsiTheme="minorHAnsi" w:cstheme="minorBidi"/>
            <w:noProof/>
            <w:sz w:val="22"/>
            <w:lang w:eastAsia="en-IE"/>
          </w:rPr>
          <w:tab/>
        </w:r>
        <w:r w:rsidR="00A33DFA" w:rsidRPr="00B60B33">
          <w:rPr>
            <w:rStyle w:val="Hyperlink"/>
            <w:noProof/>
          </w:rPr>
          <w:t>Literature Review</w:t>
        </w:r>
        <w:r w:rsidR="00A33DFA">
          <w:rPr>
            <w:noProof/>
            <w:webHidden/>
          </w:rPr>
          <w:tab/>
        </w:r>
        <w:r w:rsidR="00A33DFA">
          <w:rPr>
            <w:noProof/>
            <w:webHidden/>
          </w:rPr>
          <w:fldChar w:fldCharType="begin"/>
        </w:r>
        <w:r w:rsidR="00A33DFA">
          <w:rPr>
            <w:noProof/>
            <w:webHidden/>
          </w:rPr>
          <w:instrText xml:space="preserve"> PAGEREF _Toc133344693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35408B3E" w14:textId="644A3009" w:rsidR="00A33DFA" w:rsidRDefault="00000000">
      <w:pPr>
        <w:pStyle w:val="TOC2"/>
        <w:tabs>
          <w:tab w:val="left" w:pos="880"/>
        </w:tabs>
        <w:rPr>
          <w:rFonts w:asciiTheme="minorHAnsi" w:eastAsiaTheme="minorEastAsia" w:hAnsiTheme="minorHAnsi" w:cstheme="minorBidi"/>
          <w:noProof/>
          <w:sz w:val="22"/>
          <w:lang w:eastAsia="en-IE"/>
        </w:rPr>
      </w:pPr>
      <w:hyperlink w:anchor="_Toc133344694" w:history="1">
        <w:r w:rsidR="00A33DFA" w:rsidRPr="00B60B33">
          <w:rPr>
            <w:rStyle w:val="Hyperlink"/>
            <w:noProof/>
          </w:rPr>
          <w:t>5.1</w:t>
        </w:r>
        <w:r w:rsidR="00A33DFA">
          <w:rPr>
            <w:rFonts w:asciiTheme="minorHAnsi" w:eastAsiaTheme="minorEastAsia" w:hAnsiTheme="minorHAnsi" w:cstheme="minorBidi"/>
            <w:noProof/>
            <w:sz w:val="22"/>
            <w:lang w:eastAsia="en-IE"/>
          </w:rPr>
          <w:tab/>
        </w:r>
        <w:r w:rsidR="00A33DFA" w:rsidRPr="00B60B33">
          <w:rPr>
            <w:rStyle w:val="Hyperlink"/>
            <w:noProof/>
          </w:rPr>
          <w:t>Background.</w:t>
        </w:r>
        <w:r w:rsidR="00A33DFA">
          <w:rPr>
            <w:noProof/>
            <w:webHidden/>
          </w:rPr>
          <w:tab/>
        </w:r>
        <w:r w:rsidR="00A33DFA">
          <w:rPr>
            <w:noProof/>
            <w:webHidden/>
          </w:rPr>
          <w:fldChar w:fldCharType="begin"/>
        </w:r>
        <w:r w:rsidR="00A33DFA">
          <w:rPr>
            <w:noProof/>
            <w:webHidden/>
          </w:rPr>
          <w:instrText xml:space="preserve"> PAGEREF _Toc133344694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082A9714" w14:textId="7CF12CB2" w:rsidR="00A33DFA" w:rsidRDefault="00000000">
      <w:pPr>
        <w:pStyle w:val="TOC2"/>
        <w:tabs>
          <w:tab w:val="left" w:pos="880"/>
        </w:tabs>
        <w:rPr>
          <w:rFonts w:asciiTheme="minorHAnsi" w:eastAsiaTheme="minorEastAsia" w:hAnsiTheme="minorHAnsi" w:cstheme="minorBidi"/>
          <w:noProof/>
          <w:sz w:val="22"/>
          <w:lang w:eastAsia="en-IE"/>
        </w:rPr>
      </w:pPr>
      <w:hyperlink w:anchor="_Toc133344695" w:history="1">
        <w:r w:rsidR="00A33DFA" w:rsidRPr="00B60B33">
          <w:rPr>
            <w:rStyle w:val="Hyperlink"/>
            <w:noProof/>
          </w:rPr>
          <w:t>5.2</w:t>
        </w:r>
        <w:r w:rsidR="00A33DFA">
          <w:rPr>
            <w:rFonts w:asciiTheme="minorHAnsi" w:eastAsiaTheme="minorEastAsia" w:hAnsiTheme="minorHAnsi" w:cstheme="minorBidi"/>
            <w:noProof/>
            <w:sz w:val="22"/>
            <w:lang w:eastAsia="en-IE"/>
          </w:rPr>
          <w:tab/>
        </w:r>
        <w:r w:rsidR="00A33DFA" w:rsidRPr="00B60B33">
          <w:rPr>
            <w:rStyle w:val="Hyperlink"/>
            <w:noProof/>
          </w:rPr>
          <w:t>Pathfinding.</w:t>
        </w:r>
        <w:r w:rsidR="00A33DFA">
          <w:rPr>
            <w:noProof/>
            <w:webHidden/>
          </w:rPr>
          <w:tab/>
        </w:r>
        <w:r w:rsidR="00A33DFA">
          <w:rPr>
            <w:noProof/>
            <w:webHidden/>
          </w:rPr>
          <w:fldChar w:fldCharType="begin"/>
        </w:r>
        <w:r w:rsidR="00A33DFA">
          <w:rPr>
            <w:noProof/>
            <w:webHidden/>
          </w:rPr>
          <w:instrText xml:space="preserve"> PAGEREF _Toc133344695 \h </w:instrText>
        </w:r>
        <w:r w:rsidR="00A33DFA">
          <w:rPr>
            <w:noProof/>
            <w:webHidden/>
          </w:rPr>
        </w:r>
        <w:r w:rsidR="00A33DFA">
          <w:rPr>
            <w:noProof/>
            <w:webHidden/>
          </w:rPr>
          <w:fldChar w:fldCharType="separate"/>
        </w:r>
        <w:r w:rsidR="00A33DFA">
          <w:rPr>
            <w:noProof/>
            <w:webHidden/>
          </w:rPr>
          <w:t>5</w:t>
        </w:r>
        <w:r w:rsidR="00A33DFA">
          <w:rPr>
            <w:noProof/>
            <w:webHidden/>
          </w:rPr>
          <w:fldChar w:fldCharType="end"/>
        </w:r>
      </w:hyperlink>
    </w:p>
    <w:p w14:paraId="64F28DAA" w14:textId="4C2BE222" w:rsidR="00A33DFA" w:rsidRDefault="00000000">
      <w:pPr>
        <w:pStyle w:val="TOC2"/>
        <w:tabs>
          <w:tab w:val="left" w:pos="880"/>
        </w:tabs>
        <w:rPr>
          <w:rFonts w:asciiTheme="minorHAnsi" w:eastAsiaTheme="minorEastAsia" w:hAnsiTheme="minorHAnsi" w:cstheme="minorBidi"/>
          <w:noProof/>
          <w:sz w:val="22"/>
          <w:lang w:eastAsia="en-IE"/>
        </w:rPr>
      </w:pPr>
      <w:hyperlink w:anchor="_Toc133344696" w:history="1">
        <w:r w:rsidR="00A33DFA" w:rsidRPr="00B60B33">
          <w:rPr>
            <w:rStyle w:val="Hyperlink"/>
            <w:noProof/>
          </w:rPr>
          <w:t>5.3</w:t>
        </w:r>
        <w:r w:rsidR="00A33DFA">
          <w:rPr>
            <w:rFonts w:asciiTheme="minorHAnsi" w:eastAsiaTheme="minorEastAsia" w:hAnsiTheme="minorHAnsi" w:cstheme="minorBidi"/>
            <w:noProof/>
            <w:sz w:val="22"/>
            <w:lang w:eastAsia="en-IE"/>
          </w:rPr>
          <w:tab/>
        </w:r>
        <w:r w:rsidR="00A33DFA" w:rsidRPr="00B60B33">
          <w:rPr>
            <w:rStyle w:val="Hyperlink"/>
            <w:noProof/>
          </w:rPr>
          <w:t>Dstar Lite Search Pathfinding Algorithm</w:t>
        </w:r>
        <w:r w:rsidR="00A33DFA">
          <w:rPr>
            <w:noProof/>
            <w:webHidden/>
          </w:rPr>
          <w:tab/>
        </w:r>
        <w:r w:rsidR="00A33DFA">
          <w:rPr>
            <w:noProof/>
            <w:webHidden/>
          </w:rPr>
          <w:fldChar w:fldCharType="begin"/>
        </w:r>
        <w:r w:rsidR="00A33DFA">
          <w:rPr>
            <w:noProof/>
            <w:webHidden/>
          </w:rPr>
          <w:instrText xml:space="preserve"> PAGEREF _Toc133344696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4831A3D3" w14:textId="509AA4C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7" w:history="1">
        <w:r w:rsidR="00A33DFA" w:rsidRPr="00B60B33">
          <w:rPr>
            <w:rStyle w:val="Hyperlink"/>
            <w:noProof/>
          </w:rPr>
          <w:t>5.3.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697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3366B32A" w14:textId="77B998A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8" w:history="1">
        <w:r w:rsidR="00A33DFA" w:rsidRPr="00B60B33">
          <w:rPr>
            <w:rStyle w:val="Hyperlink"/>
            <w:noProof/>
          </w:rPr>
          <w:t>5.3.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698 \h </w:instrText>
        </w:r>
        <w:r w:rsidR="00A33DFA">
          <w:rPr>
            <w:noProof/>
            <w:webHidden/>
          </w:rPr>
        </w:r>
        <w:r w:rsidR="00A33DFA">
          <w:rPr>
            <w:noProof/>
            <w:webHidden/>
          </w:rPr>
          <w:fldChar w:fldCharType="separate"/>
        </w:r>
        <w:r w:rsidR="00A33DFA">
          <w:rPr>
            <w:noProof/>
            <w:webHidden/>
          </w:rPr>
          <w:t>6</w:t>
        </w:r>
        <w:r w:rsidR="00A33DFA">
          <w:rPr>
            <w:noProof/>
            <w:webHidden/>
          </w:rPr>
          <w:fldChar w:fldCharType="end"/>
        </w:r>
      </w:hyperlink>
    </w:p>
    <w:p w14:paraId="05F4201D" w14:textId="174C32B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699" w:history="1">
        <w:r w:rsidR="00A33DFA" w:rsidRPr="00B60B33">
          <w:rPr>
            <w:rStyle w:val="Hyperlink"/>
            <w:noProof/>
          </w:rPr>
          <w:t>5.3.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699 \h </w:instrText>
        </w:r>
        <w:r w:rsidR="00A33DFA">
          <w:rPr>
            <w:noProof/>
            <w:webHidden/>
          </w:rPr>
        </w:r>
        <w:r w:rsidR="00A33DFA">
          <w:rPr>
            <w:noProof/>
            <w:webHidden/>
          </w:rPr>
          <w:fldChar w:fldCharType="separate"/>
        </w:r>
        <w:r w:rsidR="00A33DFA">
          <w:rPr>
            <w:noProof/>
            <w:webHidden/>
          </w:rPr>
          <w:t>7</w:t>
        </w:r>
        <w:r w:rsidR="00A33DFA">
          <w:rPr>
            <w:noProof/>
            <w:webHidden/>
          </w:rPr>
          <w:fldChar w:fldCharType="end"/>
        </w:r>
      </w:hyperlink>
    </w:p>
    <w:p w14:paraId="0180A173" w14:textId="258678B4" w:rsidR="00A33DFA" w:rsidRDefault="00000000">
      <w:pPr>
        <w:pStyle w:val="TOC2"/>
        <w:tabs>
          <w:tab w:val="left" w:pos="880"/>
        </w:tabs>
        <w:rPr>
          <w:rFonts w:asciiTheme="minorHAnsi" w:eastAsiaTheme="minorEastAsia" w:hAnsiTheme="minorHAnsi" w:cstheme="minorBidi"/>
          <w:noProof/>
          <w:sz w:val="22"/>
          <w:lang w:eastAsia="en-IE"/>
        </w:rPr>
      </w:pPr>
      <w:hyperlink w:anchor="_Toc133344700" w:history="1">
        <w:r w:rsidR="00A33DFA" w:rsidRPr="00B60B33">
          <w:rPr>
            <w:rStyle w:val="Hyperlink"/>
            <w:noProof/>
          </w:rPr>
          <w:t>5.4</w:t>
        </w:r>
        <w:r w:rsidR="00A33DFA">
          <w:rPr>
            <w:rFonts w:asciiTheme="minorHAnsi" w:eastAsiaTheme="minorEastAsia" w:hAnsiTheme="minorHAnsi" w:cstheme="minorBidi"/>
            <w:noProof/>
            <w:sz w:val="22"/>
            <w:lang w:eastAsia="en-IE"/>
          </w:rPr>
          <w:tab/>
        </w:r>
        <w:r w:rsidR="00A33DFA" w:rsidRPr="00B60B33">
          <w:rPr>
            <w:rStyle w:val="Hyperlink"/>
            <w:noProof/>
          </w:rPr>
          <w:t>Astar Search Pathfinding Algorithm.</w:t>
        </w:r>
        <w:r w:rsidR="00A33DFA">
          <w:rPr>
            <w:noProof/>
            <w:webHidden/>
          </w:rPr>
          <w:tab/>
        </w:r>
        <w:r w:rsidR="00A33DFA">
          <w:rPr>
            <w:noProof/>
            <w:webHidden/>
          </w:rPr>
          <w:fldChar w:fldCharType="begin"/>
        </w:r>
        <w:r w:rsidR="00A33DFA">
          <w:rPr>
            <w:noProof/>
            <w:webHidden/>
          </w:rPr>
          <w:instrText xml:space="preserve"> PAGEREF _Toc133344700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3EBE72FF" w14:textId="4E2457C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1" w:history="1">
        <w:r w:rsidR="00A33DFA" w:rsidRPr="00B60B33">
          <w:rPr>
            <w:rStyle w:val="Hyperlink"/>
            <w:noProof/>
          </w:rPr>
          <w:t>5.4.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1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2B4E7FA6" w14:textId="08F1D8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2" w:history="1">
        <w:r w:rsidR="00A33DFA" w:rsidRPr="00B60B33">
          <w:rPr>
            <w:rStyle w:val="Hyperlink"/>
            <w:noProof/>
          </w:rPr>
          <w:t>5.4.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2 \h </w:instrText>
        </w:r>
        <w:r w:rsidR="00A33DFA">
          <w:rPr>
            <w:noProof/>
            <w:webHidden/>
          </w:rPr>
        </w:r>
        <w:r w:rsidR="00A33DFA">
          <w:rPr>
            <w:noProof/>
            <w:webHidden/>
          </w:rPr>
          <w:fldChar w:fldCharType="separate"/>
        </w:r>
        <w:r w:rsidR="00A33DFA">
          <w:rPr>
            <w:noProof/>
            <w:webHidden/>
          </w:rPr>
          <w:t>10</w:t>
        </w:r>
        <w:r w:rsidR="00A33DFA">
          <w:rPr>
            <w:noProof/>
            <w:webHidden/>
          </w:rPr>
          <w:fldChar w:fldCharType="end"/>
        </w:r>
      </w:hyperlink>
    </w:p>
    <w:p w14:paraId="7D83CE87" w14:textId="2A76A1A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3" w:history="1">
        <w:r w:rsidR="00A33DFA" w:rsidRPr="00B60B33">
          <w:rPr>
            <w:rStyle w:val="Hyperlink"/>
            <w:noProof/>
          </w:rPr>
          <w:t>5.4.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3 \h </w:instrText>
        </w:r>
        <w:r w:rsidR="00A33DFA">
          <w:rPr>
            <w:noProof/>
            <w:webHidden/>
          </w:rPr>
        </w:r>
        <w:r w:rsidR="00A33DFA">
          <w:rPr>
            <w:noProof/>
            <w:webHidden/>
          </w:rPr>
          <w:fldChar w:fldCharType="separate"/>
        </w:r>
        <w:r w:rsidR="00A33DFA">
          <w:rPr>
            <w:noProof/>
            <w:webHidden/>
          </w:rPr>
          <w:t>11</w:t>
        </w:r>
        <w:r w:rsidR="00A33DFA">
          <w:rPr>
            <w:noProof/>
            <w:webHidden/>
          </w:rPr>
          <w:fldChar w:fldCharType="end"/>
        </w:r>
      </w:hyperlink>
    </w:p>
    <w:p w14:paraId="44971F55" w14:textId="291F3D2E" w:rsidR="00A33DFA" w:rsidRDefault="00000000">
      <w:pPr>
        <w:pStyle w:val="TOC2"/>
        <w:tabs>
          <w:tab w:val="left" w:pos="880"/>
        </w:tabs>
        <w:rPr>
          <w:rFonts w:asciiTheme="minorHAnsi" w:eastAsiaTheme="minorEastAsia" w:hAnsiTheme="minorHAnsi" w:cstheme="minorBidi"/>
          <w:noProof/>
          <w:sz w:val="22"/>
          <w:lang w:eastAsia="en-IE"/>
        </w:rPr>
      </w:pPr>
      <w:hyperlink w:anchor="_Toc133344704" w:history="1">
        <w:r w:rsidR="00A33DFA" w:rsidRPr="00B60B33">
          <w:rPr>
            <w:rStyle w:val="Hyperlink"/>
            <w:noProof/>
          </w:rPr>
          <w:t>5.5</w:t>
        </w:r>
        <w:r w:rsidR="00A33DFA">
          <w:rPr>
            <w:rFonts w:asciiTheme="minorHAnsi" w:eastAsiaTheme="minorEastAsia" w:hAnsiTheme="minorHAnsi" w:cstheme="minorBidi"/>
            <w:noProof/>
            <w:sz w:val="22"/>
            <w:lang w:eastAsia="en-IE"/>
          </w:rPr>
          <w:tab/>
        </w:r>
        <w:r w:rsidR="00A33DFA" w:rsidRPr="00B60B33">
          <w:rPr>
            <w:rStyle w:val="Hyperlink"/>
            <w:noProof/>
          </w:rPr>
          <w:t>Lifelong planning Astar Search Pathfinding Algorithm.</w:t>
        </w:r>
        <w:r w:rsidR="00A33DFA">
          <w:rPr>
            <w:noProof/>
            <w:webHidden/>
          </w:rPr>
          <w:tab/>
        </w:r>
        <w:r w:rsidR="00A33DFA">
          <w:rPr>
            <w:noProof/>
            <w:webHidden/>
          </w:rPr>
          <w:fldChar w:fldCharType="begin"/>
        </w:r>
        <w:r w:rsidR="00A33DFA">
          <w:rPr>
            <w:noProof/>
            <w:webHidden/>
          </w:rPr>
          <w:instrText xml:space="preserve"> PAGEREF _Toc133344704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7499D751" w14:textId="7D2B4E6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5" w:history="1">
        <w:r w:rsidR="00A33DFA" w:rsidRPr="00B60B33">
          <w:rPr>
            <w:rStyle w:val="Hyperlink"/>
            <w:noProof/>
          </w:rPr>
          <w:t>5.5.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5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4CE63DA7" w14:textId="3150EAA2"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6" w:history="1">
        <w:r w:rsidR="00A33DFA" w:rsidRPr="00B60B33">
          <w:rPr>
            <w:rStyle w:val="Hyperlink"/>
            <w:noProof/>
          </w:rPr>
          <w:t>5.5.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06 \h </w:instrText>
        </w:r>
        <w:r w:rsidR="00A33DFA">
          <w:rPr>
            <w:noProof/>
            <w:webHidden/>
          </w:rPr>
        </w:r>
        <w:r w:rsidR="00A33DFA">
          <w:rPr>
            <w:noProof/>
            <w:webHidden/>
          </w:rPr>
          <w:fldChar w:fldCharType="separate"/>
        </w:r>
        <w:r w:rsidR="00A33DFA">
          <w:rPr>
            <w:noProof/>
            <w:webHidden/>
          </w:rPr>
          <w:t>12</w:t>
        </w:r>
        <w:r w:rsidR="00A33DFA">
          <w:rPr>
            <w:noProof/>
            <w:webHidden/>
          </w:rPr>
          <w:fldChar w:fldCharType="end"/>
        </w:r>
      </w:hyperlink>
    </w:p>
    <w:p w14:paraId="37D819FE" w14:textId="2D15FCCB"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7" w:history="1">
        <w:r w:rsidR="00A33DFA" w:rsidRPr="00B60B33">
          <w:rPr>
            <w:rStyle w:val="Hyperlink"/>
            <w:noProof/>
          </w:rPr>
          <w:t>5.5.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07 \h </w:instrText>
        </w:r>
        <w:r w:rsidR="00A33DFA">
          <w:rPr>
            <w:noProof/>
            <w:webHidden/>
          </w:rPr>
        </w:r>
        <w:r w:rsidR="00A33DFA">
          <w:rPr>
            <w:noProof/>
            <w:webHidden/>
          </w:rPr>
          <w:fldChar w:fldCharType="separate"/>
        </w:r>
        <w:r w:rsidR="00A33DFA">
          <w:rPr>
            <w:noProof/>
            <w:webHidden/>
          </w:rPr>
          <w:t>13</w:t>
        </w:r>
        <w:r w:rsidR="00A33DFA">
          <w:rPr>
            <w:noProof/>
            <w:webHidden/>
          </w:rPr>
          <w:fldChar w:fldCharType="end"/>
        </w:r>
      </w:hyperlink>
    </w:p>
    <w:p w14:paraId="7869F572" w14:textId="679026FA" w:rsidR="00A33DFA" w:rsidRDefault="00000000">
      <w:pPr>
        <w:pStyle w:val="TOC2"/>
        <w:tabs>
          <w:tab w:val="left" w:pos="880"/>
        </w:tabs>
        <w:rPr>
          <w:rFonts w:asciiTheme="minorHAnsi" w:eastAsiaTheme="minorEastAsia" w:hAnsiTheme="minorHAnsi" w:cstheme="minorBidi"/>
          <w:noProof/>
          <w:sz w:val="22"/>
          <w:lang w:eastAsia="en-IE"/>
        </w:rPr>
      </w:pPr>
      <w:hyperlink w:anchor="_Toc133344708" w:history="1">
        <w:r w:rsidR="00A33DFA" w:rsidRPr="00B60B33">
          <w:rPr>
            <w:rStyle w:val="Hyperlink"/>
            <w:noProof/>
          </w:rPr>
          <w:t>5.6</w:t>
        </w:r>
        <w:r w:rsidR="00A33DFA">
          <w:rPr>
            <w:rFonts w:asciiTheme="minorHAnsi" w:eastAsiaTheme="minorEastAsia" w:hAnsiTheme="minorHAnsi" w:cstheme="minorBidi"/>
            <w:noProof/>
            <w:sz w:val="22"/>
            <w:lang w:eastAsia="en-IE"/>
          </w:rPr>
          <w:tab/>
        </w:r>
        <w:r w:rsidR="00A33DFA" w:rsidRPr="00B60B33">
          <w:rPr>
            <w:rStyle w:val="Hyperlink"/>
            <w:noProof/>
          </w:rPr>
          <w:t>Dijkstra’s Search Pathfinding Algorithm</w:t>
        </w:r>
        <w:r w:rsidR="00A33DFA">
          <w:rPr>
            <w:noProof/>
            <w:webHidden/>
          </w:rPr>
          <w:tab/>
        </w:r>
        <w:r w:rsidR="00A33DFA">
          <w:rPr>
            <w:noProof/>
            <w:webHidden/>
          </w:rPr>
          <w:fldChar w:fldCharType="begin"/>
        </w:r>
        <w:r w:rsidR="00A33DFA">
          <w:rPr>
            <w:noProof/>
            <w:webHidden/>
          </w:rPr>
          <w:instrText xml:space="preserve"> PAGEREF _Toc133344708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13F9FDE5" w14:textId="2C4B727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09" w:history="1">
        <w:r w:rsidR="00A33DFA" w:rsidRPr="00B60B33">
          <w:rPr>
            <w:rStyle w:val="Hyperlink"/>
            <w:noProof/>
          </w:rPr>
          <w:t>5.6.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09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88DE7D2" w14:textId="709FFE4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0" w:history="1">
        <w:r w:rsidR="00A33DFA" w:rsidRPr="00B60B33">
          <w:rPr>
            <w:rStyle w:val="Hyperlink"/>
            <w:noProof/>
          </w:rPr>
          <w:t>5.6.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0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770354E1" w14:textId="56396948"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1" w:history="1">
        <w:r w:rsidR="00A33DFA" w:rsidRPr="00B60B33">
          <w:rPr>
            <w:rStyle w:val="Hyperlink"/>
            <w:noProof/>
          </w:rPr>
          <w:t>5.6.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1 \h </w:instrText>
        </w:r>
        <w:r w:rsidR="00A33DFA">
          <w:rPr>
            <w:noProof/>
            <w:webHidden/>
          </w:rPr>
        </w:r>
        <w:r w:rsidR="00A33DFA">
          <w:rPr>
            <w:noProof/>
            <w:webHidden/>
          </w:rPr>
          <w:fldChar w:fldCharType="separate"/>
        </w:r>
        <w:r w:rsidR="00A33DFA">
          <w:rPr>
            <w:noProof/>
            <w:webHidden/>
          </w:rPr>
          <w:t>15</w:t>
        </w:r>
        <w:r w:rsidR="00A33DFA">
          <w:rPr>
            <w:noProof/>
            <w:webHidden/>
          </w:rPr>
          <w:fldChar w:fldCharType="end"/>
        </w:r>
      </w:hyperlink>
    </w:p>
    <w:p w14:paraId="55DC23AA" w14:textId="0CE488E1" w:rsidR="00A33DFA" w:rsidRDefault="00000000">
      <w:pPr>
        <w:pStyle w:val="TOC2"/>
        <w:tabs>
          <w:tab w:val="left" w:pos="880"/>
        </w:tabs>
        <w:rPr>
          <w:rFonts w:asciiTheme="minorHAnsi" w:eastAsiaTheme="minorEastAsia" w:hAnsiTheme="minorHAnsi" w:cstheme="minorBidi"/>
          <w:noProof/>
          <w:sz w:val="22"/>
          <w:lang w:eastAsia="en-IE"/>
        </w:rPr>
      </w:pPr>
      <w:hyperlink w:anchor="_Toc133344712" w:history="1">
        <w:r w:rsidR="00A33DFA" w:rsidRPr="00B60B33">
          <w:rPr>
            <w:rStyle w:val="Hyperlink"/>
            <w:noProof/>
          </w:rPr>
          <w:t>5.7</w:t>
        </w:r>
        <w:r w:rsidR="00A33DFA">
          <w:rPr>
            <w:rFonts w:asciiTheme="minorHAnsi" w:eastAsiaTheme="minorEastAsia" w:hAnsiTheme="minorHAnsi" w:cstheme="minorBidi"/>
            <w:noProof/>
            <w:sz w:val="22"/>
            <w:lang w:eastAsia="en-IE"/>
          </w:rPr>
          <w:tab/>
        </w:r>
        <w:r w:rsidR="00A33DFA" w:rsidRPr="00B60B33">
          <w:rPr>
            <w:rStyle w:val="Hyperlink"/>
            <w:noProof/>
          </w:rPr>
          <w:t>Depth first Search Pathfinding Algorithm</w:t>
        </w:r>
        <w:r w:rsidR="00A33DFA">
          <w:rPr>
            <w:noProof/>
            <w:webHidden/>
          </w:rPr>
          <w:tab/>
        </w:r>
        <w:r w:rsidR="00A33DFA">
          <w:rPr>
            <w:noProof/>
            <w:webHidden/>
          </w:rPr>
          <w:fldChar w:fldCharType="begin"/>
        </w:r>
        <w:r w:rsidR="00A33DFA">
          <w:rPr>
            <w:noProof/>
            <w:webHidden/>
          </w:rPr>
          <w:instrText xml:space="preserve"> PAGEREF _Toc133344712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79510832" w14:textId="795203CD"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3" w:history="1">
        <w:r w:rsidR="00A33DFA" w:rsidRPr="00B60B33">
          <w:rPr>
            <w:rStyle w:val="Hyperlink"/>
            <w:noProof/>
          </w:rPr>
          <w:t>5.7.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3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34B46565" w14:textId="7B1EDC31"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4" w:history="1">
        <w:r w:rsidR="00A33DFA" w:rsidRPr="00B60B33">
          <w:rPr>
            <w:rStyle w:val="Hyperlink"/>
            <w:noProof/>
          </w:rPr>
          <w:t>5.7.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4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7A297A8" w14:textId="6A655B64"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5" w:history="1">
        <w:r w:rsidR="00A33DFA" w:rsidRPr="00B60B33">
          <w:rPr>
            <w:rStyle w:val="Hyperlink"/>
            <w:noProof/>
          </w:rPr>
          <w:t>5.7.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5 \h </w:instrText>
        </w:r>
        <w:r w:rsidR="00A33DFA">
          <w:rPr>
            <w:noProof/>
            <w:webHidden/>
          </w:rPr>
        </w:r>
        <w:r w:rsidR="00A33DFA">
          <w:rPr>
            <w:noProof/>
            <w:webHidden/>
          </w:rPr>
          <w:fldChar w:fldCharType="separate"/>
        </w:r>
        <w:r w:rsidR="00A33DFA">
          <w:rPr>
            <w:noProof/>
            <w:webHidden/>
          </w:rPr>
          <w:t>16</w:t>
        </w:r>
        <w:r w:rsidR="00A33DFA">
          <w:rPr>
            <w:noProof/>
            <w:webHidden/>
          </w:rPr>
          <w:fldChar w:fldCharType="end"/>
        </w:r>
      </w:hyperlink>
    </w:p>
    <w:p w14:paraId="03A0B1D8" w14:textId="336F7E00" w:rsidR="00A33DFA" w:rsidRDefault="00000000">
      <w:pPr>
        <w:pStyle w:val="TOC2"/>
        <w:tabs>
          <w:tab w:val="left" w:pos="880"/>
        </w:tabs>
        <w:rPr>
          <w:rFonts w:asciiTheme="minorHAnsi" w:eastAsiaTheme="minorEastAsia" w:hAnsiTheme="minorHAnsi" w:cstheme="minorBidi"/>
          <w:noProof/>
          <w:sz w:val="22"/>
          <w:lang w:eastAsia="en-IE"/>
        </w:rPr>
      </w:pPr>
      <w:hyperlink w:anchor="_Toc133344716" w:history="1">
        <w:r w:rsidR="00A33DFA" w:rsidRPr="00B60B33">
          <w:rPr>
            <w:rStyle w:val="Hyperlink"/>
            <w:noProof/>
          </w:rPr>
          <w:t>5.8</w:t>
        </w:r>
        <w:r w:rsidR="00A33DFA">
          <w:rPr>
            <w:rFonts w:asciiTheme="minorHAnsi" w:eastAsiaTheme="minorEastAsia" w:hAnsiTheme="minorHAnsi" w:cstheme="minorBidi"/>
            <w:noProof/>
            <w:sz w:val="22"/>
            <w:lang w:eastAsia="en-IE"/>
          </w:rPr>
          <w:tab/>
        </w:r>
        <w:r w:rsidR="00A33DFA" w:rsidRPr="00B60B33">
          <w:rPr>
            <w:rStyle w:val="Hyperlink"/>
            <w:noProof/>
          </w:rPr>
          <w:t>Jump point search Pathfinding Algorithm</w:t>
        </w:r>
        <w:r w:rsidR="00A33DFA">
          <w:rPr>
            <w:noProof/>
            <w:webHidden/>
          </w:rPr>
          <w:tab/>
        </w:r>
        <w:r w:rsidR="00A33DFA">
          <w:rPr>
            <w:noProof/>
            <w:webHidden/>
          </w:rPr>
          <w:fldChar w:fldCharType="begin"/>
        </w:r>
        <w:r w:rsidR="00A33DFA">
          <w:rPr>
            <w:noProof/>
            <w:webHidden/>
          </w:rPr>
          <w:instrText xml:space="preserve"> PAGEREF _Toc133344716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6D36C95" w14:textId="6764135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7" w:history="1">
        <w:r w:rsidR="00A33DFA" w:rsidRPr="00B60B33">
          <w:rPr>
            <w:rStyle w:val="Hyperlink"/>
            <w:noProof/>
          </w:rPr>
          <w:t>5.8.1</w:t>
        </w:r>
        <w:r w:rsidR="00A33DFA">
          <w:rPr>
            <w:rFonts w:asciiTheme="minorHAnsi" w:eastAsiaTheme="minorEastAsia" w:hAnsiTheme="minorHAnsi" w:cstheme="minorBidi"/>
            <w:noProof/>
            <w:sz w:val="22"/>
            <w:lang w:eastAsia="en-IE"/>
          </w:rPr>
          <w:tab/>
        </w:r>
        <w:r w:rsidR="00A33DFA" w:rsidRPr="00B60B33">
          <w:rPr>
            <w:rStyle w:val="Hyperlink"/>
            <w:noProof/>
          </w:rPr>
          <w:t>Overview</w:t>
        </w:r>
        <w:r w:rsidR="00A33DFA">
          <w:rPr>
            <w:noProof/>
            <w:webHidden/>
          </w:rPr>
          <w:tab/>
        </w:r>
        <w:r w:rsidR="00A33DFA">
          <w:rPr>
            <w:noProof/>
            <w:webHidden/>
          </w:rPr>
          <w:fldChar w:fldCharType="begin"/>
        </w:r>
        <w:r w:rsidR="00A33DFA">
          <w:rPr>
            <w:noProof/>
            <w:webHidden/>
          </w:rPr>
          <w:instrText xml:space="preserve"> PAGEREF _Toc133344717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37F9640D" w14:textId="37B227BE"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8" w:history="1">
        <w:r w:rsidR="00A33DFA" w:rsidRPr="00B60B33">
          <w:rPr>
            <w:rStyle w:val="Hyperlink"/>
            <w:noProof/>
          </w:rPr>
          <w:t>5.8.2</w:t>
        </w:r>
        <w:r w:rsidR="00A33DFA">
          <w:rPr>
            <w:rFonts w:asciiTheme="minorHAnsi" w:eastAsiaTheme="minorEastAsia" w:hAnsiTheme="minorHAnsi" w:cstheme="minorBidi"/>
            <w:noProof/>
            <w:sz w:val="22"/>
            <w:lang w:eastAsia="en-IE"/>
          </w:rPr>
          <w:tab/>
        </w:r>
        <w:r w:rsidR="00A33DFA" w:rsidRPr="00B60B33">
          <w:rPr>
            <w:rStyle w:val="Hyperlink"/>
            <w:noProof/>
          </w:rPr>
          <w:t>Key Information</w:t>
        </w:r>
        <w:r w:rsidR="00A33DFA">
          <w:rPr>
            <w:noProof/>
            <w:webHidden/>
          </w:rPr>
          <w:tab/>
        </w:r>
        <w:r w:rsidR="00A33DFA">
          <w:rPr>
            <w:noProof/>
            <w:webHidden/>
          </w:rPr>
          <w:fldChar w:fldCharType="begin"/>
        </w:r>
        <w:r w:rsidR="00A33DFA">
          <w:rPr>
            <w:noProof/>
            <w:webHidden/>
          </w:rPr>
          <w:instrText xml:space="preserve"> PAGEREF _Toc133344718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75800AFB" w14:textId="62907DE9"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19" w:history="1">
        <w:r w:rsidR="00A33DFA" w:rsidRPr="00B60B33">
          <w:rPr>
            <w:rStyle w:val="Hyperlink"/>
            <w:noProof/>
          </w:rPr>
          <w:t>5.8.3</w:t>
        </w:r>
        <w:r w:rsidR="00A33DFA">
          <w:rPr>
            <w:rFonts w:asciiTheme="minorHAnsi" w:eastAsiaTheme="minorEastAsia" w:hAnsiTheme="minorHAnsi" w:cstheme="minorBidi"/>
            <w:noProof/>
            <w:sz w:val="22"/>
            <w:lang w:eastAsia="en-IE"/>
          </w:rPr>
          <w:tab/>
        </w:r>
        <w:r w:rsidR="00A33DFA" w:rsidRPr="00B60B33">
          <w:rPr>
            <w:rStyle w:val="Hyperlink"/>
            <w:noProof/>
          </w:rPr>
          <w:t>Algorithm</w:t>
        </w:r>
        <w:r w:rsidR="00A33DFA">
          <w:rPr>
            <w:noProof/>
            <w:webHidden/>
          </w:rPr>
          <w:tab/>
        </w:r>
        <w:r w:rsidR="00A33DFA">
          <w:rPr>
            <w:noProof/>
            <w:webHidden/>
          </w:rPr>
          <w:fldChar w:fldCharType="begin"/>
        </w:r>
        <w:r w:rsidR="00A33DFA">
          <w:rPr>
            <w:noProof/>
            <w:webHidden/>
          </w:rPr>
          <w:instrText xml:space="preserve"> PAGEREF _Toc133344719 \h </w:instrText>
        </w:r>
        <w:r w:rsidR="00A33DFA">
          <w:rPr>
            <w:noProof/>
            <w:webHidden/>
          </w:rPr>
        </w:r>
        <w:r w:rsidR="00A33DFA">
          <w:rPr>
            <w:noProof/>
            <w:webHidden/>
          </w:rPr>
          <w:fldChar w:fldCharType="separate"/>
        </w:r>
        <w:r w:rsidR="00A33DFA">
          <w:rPr>
            <w:noProof/>
            <w:webHidden/>
          </w:rPr>
          <w:t>18</w:t>
        </w:r>
        <w:r w:rsidR="00A33DFA">
          <w:rPr>
            <w:noProof/>
            <w:webHidden/>
          </w:rPr>
          <w:fldChar w:fldCharType="end"/>
        </w:r>
      </w:hyperlink>
    </w:p>
    <w:p w14:paraId="4C322B3B" w14:textId="32B1518C" w:rsidR="00A33DFA" w:rsidRDefault="00000000">
      <w:pPr>
        <w:pStyle w:val="TOC2"/>
        <w:tabs>
          <w:tab w:val="left" w:pos="880"/>
        </w:tabs>
        <w:rPr>
          <w:rFonts w:asciiTheme="minorHAnsi" w:eastAsiaTheme="minorEastAsia" w:hAnsiTheme="minorHAnsi" w:cstheme="minorBidi"/>
          <w:noProof/>
          <w:sz w:val="22"/>
          <w:lang w:eastAsia="en-IE"/>
        </w:rPr>
      </w:pPr>
      <w:hyperlink w:anchor="_Toc133344720" w:history="1">
        <w:r w:rsidR="00A33DFA" w:rsidRPr="00B60B33">
          <w:rPr>
            <w:rStyle w:val="Hyperlink"/>
            <w:noProof/>
          </w:rPr>
          <w:t>5.9</w:t>
        </w:r>
        <w:r w:rsidR="00A33DFA">
          <w:rPr>
            <w:rFonts w:asciiTheme="minorHAnsi" w:eastAsiaTheme="minorEastAsia" w:hAnsiTheme="minorHAnsi" w:cstheme="minorBidi"/>
            <w:noProof/>
            <w:sz w:val="22"/>
            <w:lang w:eastAsia="en-IE"/>
          </w:rPr>
          <w:tab/>
        </w:r>
        <w:r w:rsidR="00A33DFA" w:rsidRPr="00B60B33">
          <w:rPr>
            <w:rStyle w:val="Hyperlink"/>
            <w:noProof/>
          </w:rPr>
          <w:t>How to compare the algorithms.</w:t>
        </w:r>
        <w:r w:rsidR="00A33DFA">
          <w:rPr>
            <w:noProof/>
            <w:webHidden/>
          </w:rPr>
          <w:tab/>
        </w:r>
        <w:r w:rsidR="00A33DFA">
          <w:rPr>
            <w:noProof/>
            <w:webHidden/>
          </w:rPr>
          <w:fldChar w:fldCharType="begin"/>
        </w:r>
        <w:r w:rsidR="00A33DFA">
          <w:rPr>
            <w:noProof/>
            <w:webHidden/>
          </w:rPr>
          <w:instrText xml:space="preserve"> PAGEREF _Toc133344720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3BB14D93" w14:textId="5099B7F0" w:rsidR="00A33DFA" w:rsidRDefault="00000000">
      <w:pPr>
        <w:pStyle w:val="TOC2"/>
        <w:tabs>
          <w:tab w:val="left" w:pos="1100"/>
        </w:tabs>
        <w:rPr>
          <w:rFonts w:asciiTheme="minorHAnsi" w:eastAsiaTheme="minorEastAsia" w:hAnsiTheme="minorHAnsi" w:cstheme="minorBidi"/>
          <w:noProof/>
          <w:sz w:val="22"/>
          <w:lang w:eastAsia="en-IE"/>
        </w:rPr>
      </w:pPr>
      <w:hyperlink w:anchor="_Toc133344721" w:history="1">
        <w:r w:rsidR="00A33DFA" w:rsidRPr="00B60B33">
          <w:rPr>
            <w:rStyle w:val="Hyperlink"/>
            <w:noProof/>
          </w:rPr>
          <w:t>5.10</w:t>
        </w:r>
        <w:r w:rsidR="00A33DFA">
          <w:rPr>
            <w:rFonts w:asciiTheme="minorHAnsi" w:eastAsiaTheme="minorEastAsia" w:hAnsiTheme="minorHAnsi" w:cstheme="minorBidi"/>
            <w:noProof/>
            <w:sz w:val="22"/>
            <w:lang w:eastAsia="en-IE"/>
          </w:rPr>
          <w:tab/>
        </w:r>
        <w:r w:rsidR="00A33DFA" w:rsidRPr="00B60B33">
          <w:rPr>
            <w:rStyle w:val="Hyperlink"/>
            <w:noProof/>
          </w:rPr>
          <w:t>Controls necessary for fair comparison</w:t>
        </w:r>
        <w:r w:rsidR="00A33DFA">
          <w:rPr>
            <w:noProof/>
            <w:webHidden/>
          </w:rPr>
          <w:tab/>
        </w:r>
        <w:r w:rsidR="00A33DFA">
          <w:rPr>
            <w:noProof/>
            <w:webHidden/>
          </w:rPr>
          <w:fldChar w:fldCharType="begin"/>
        </w:r>
        <w:r w:rsidR="00A33DFA">
          <w:rPr>
            <w:noProof/>
            <w:webHidden/>
          </w:rPr>
          <w:instrText xml:space="preserve"> PAGEREF _Toc133344721 \h </w:instrText>
        </w:r>
        <w:r w:rsidR="00A33DFA">
          <w:rPr>
            <w:noProof/>
            <w:webHidden/>
          </w:rPr>
        </w:r>
        <w:r w:rsidR="00A33DFA">
          <w:rPr>
            <w:noProof/>
            <w:webHidden/>
          </w:rPr>
          <w:fldChar w:fldCharType="separate"/>
        </w:r>
        <w:r w:rsidR="00A33DFA">
          <w:rPr>
            <w:noProof/>
            <w:webHidden/>
          </w:rPr>
          <w:t>19</w:t>
        </w:r>
        <w:r w:rsidR="00A33DFA">
          <w:rPr>
            <w:noProof/>
            <w:webHidden/>
          </w:rPr>
          <w:fldChar w:fldCharType="end"/>
        </w:r>
      </w:hyperlink>
    </w:p>
    <w:p w14:paraId="1BF9E3C3" w14:textId="249DACE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2" w:history="1">
        <w:r w:rsidR="00A33DFA" w:rsidRPr="00B60B33">
          <w:rPr>
            <w:rStyle w:val="Hyperlink"/>
            <w:noProof/>
          </w:rPr>
          <w:t>6</w:t>
        </w:r>
        <w:r w:rsidR="00A33DFA">
          <w:rPr>
            <w:rFonts w:asciiTheme="minorHAnsi" w:eastAsiaTheme="minorEastAsia" w:hAnsiTheme="minorHAnsi" w:cstheme="minorBidi"/>
            <w:noProof/>
            <w:sz w:val="22"/>
            <w:lang w:eastAsia="en-IE"/>
          </w:rPr>
          <w:tab/>
        </w:r>
        <w:r w:rsidR="00A33DFA" w:rsidRPr="00B60B33">
          <w:rPr>
            <w:rStyle w:val="Hyperlink"/>
            <w:noProof/>
          </w:rPr>
          <w:t>Study/Methodology</w:t>
        </w:r>
        <w:r w:rsidR="00A33DFA">
          <w:rPr>
            <w:noProof/>
            <w:webHidden/>
          </w:rPr>
          <w:tab/>
        </w:r>
        <w:r w:rsidR="00A33DFA">
          <w:rPr>
            <w:noProof/>
            <w:webHidden/>
          </w:rPr>
          <w:fldChar w:fldCharType="begin"/>
        </w:r>
        <w:r w:rsidR="00A33DFA">
          <w:rPr>
            <w:noProof/>
            <w:webHidden/>
          </w:rPr>
          <w:instrText xml:space="preserve"> PAGEREF _Toc133344722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5CA35DC5" w14:textId="6ACA5EC5" w:rsidR="00A33DFA" w:rsidRDefault="00000000">
      <w:pPr>
        <w:pStyle w:val="TOC2"/>
        <w:tabs>
          <w:tab w:val="left" w:pos="880"/>
        </w:tabs>
        <w:rPr>
          <w:rFonts w:asciiTheme="minorHAnsi" w:eastAsiaTheme="minorEastAsia" w:hAnsiTheme="minorHAnsi" w:cstheme="minorBidi"/>
          <w:noProof/>
          <w:sz w:val="22"/>
          <w:lang w:eastAsia="en-IE"/>
        </w:rPr>
      </w:pPr>
      <w:hyperlink w:anchor="_Toc133344723" w:history="1">
        <w:r w:rsidR="00A33DFA" w:rsidRPr="00B60B33">
          <w:rPr>
            <w:rStyle w:val="Hyperlink"/>
            <w:noProof/>
          </w:rPr>
          <w:t>6.1</w:t>
        </w:r>
        <w:r w:rsidR="00A33DFA">
          <w:rPr>
            <w:rFonts w:asciiTheme="minorHAnsi" w:eastAsiaTheme="minorEastAsia" w:hAnsiTheme="minorHAnsi" w:cstheme="minorBidi"/>
            <w:noProof/>
            <w:sz w:val="22"/>
            <w:lang w:eastAsia="en-IE"/>
          </w:rPr>
          <w:tab/>
        </w:r>
        <w:r w:rsidR="00A33DFA" w:rsidRPr="00B60B33">
          <w:rPr>
            <w:rStyle w:val="Hyperlink"/>
            <w:noProof/>
          </w:rPr>
          <w:t>Implementing Astar</w:t>
        </w:r>
        <w:r w:rsidR="00A33DFA">
          <w:rPr>
            <w:noProof/>
            <w:webHidden/>
          </w:rPr>
          <w:tab/>
        </w:r>
        <w:r w:rsidR="00A33DFA">
          <w:rPr>
            <w:noProof/>
            <w:webHidden/>
          </w:rPr>
          <w:fldChar w:fldCharType="begin"/>
        </w:r>
        <w:r w:rsidR="00A33DFA">
          <w:rPr>
            <w:noProof/>
            <w:webHidden/>
          </w:rPr>
          <w:instrText xml:space="preserve"> PAGEREF _Toc133344723 \h </w:instrText>
        </w:r>
        <w:r w:rsidR="00A33DFA">
          <w:rPr>
            <w:noProof/>
            <w:webHidden/>
          </w:rPr>
        </w:r>
        <w:r w:rsidR="00A33DFA">
          <w:rPr>
            <w:noProof/>
            <w:webHidden/>
          </w:rPr>
          <w:fldChar w:fldCharType="separate"/>
        </w:r>
        <w:r w:rsidR="00A33DFA">
          <w:rPr>
            <w:noProof/>
            <w:webHidden/>
          </w:rPr>
          <w:t>21</w:t>
        </w:r>
        <w:r w:rsidR="00A33DFA">
          <w:rPr>
            <w:noProof/>
            <w:webHidden/>
          </w:rPr>
          <w:fldChar w:fldCharType="end"/>
        </w:r>
      </w:hyperlink>
    </w:p>
    <w:p w14:paraId="025135AC" w14:textId="75BCE57A" w:rsidR="00A33DFA" w:rsidRDefault="00000000">
      <w:pPr>
        <w:pStyle w:val="TOC2"/>
        <w:tabs>
          <w:tab w:val="left" w:pos="880"/>
        </w:tabs>
        <w:rPr>
          <w:rFonts w:asciiTheme="minorHAnsi" w:eastAsiaTheme="minorEastAsia" w:hAnsiTheme="minorHAnsi" w:cstheme="minorBidi"/>
          <w:noProof/>
          <w:sz w:val="22"/>
          <w:lang w:eastAsia="en-IE"/>
        </w:rPr>
      </w:pPr>
      <w:hyperlink w:anchor="_Toc133344724" w:history="1">
        <w:r w:rsidR="00A33DFA" w:rsidRPr="00B60B33">
          <w:rPr>
            <w:rStyle w:val="Hyperlink"/>
            <w:noProof/>
          </w:rPr>
          <w:t>6.2</w:t>
        </w:r>
        <w:r w:rsidR="00A33DFA">
          <w:rPr>
            <w:rFonts w:asciiTheme="minorHAnsi" w:eastAsiaTheme="minorEastAsia" w:hAnsiTheme="minorHAnsi" w:cstheme="minorBidi"/>
            <w:noProof/>
            <w:sz w:val="22"/>
            <w:lang w:eastAsia="en-IE"/>
          </w:rPr>
          <w:tab/>
        </w:r>
        <w:r w:rsidR="00A33DFA" w:rsidRPr="00B60B33">
          <w:rPr>
            <w:rStyle w:val="Hyperlink"/>
            <w:noProof/>
          </w:rPr>
          <w:t>Implementing Dstar Lite</w:t>
        </w:r>
        <w:r w:rsidR="00A33DFA">
          <w:rPr>
            <w:noProof/>
            <w:webHidden/>
          </w:rPr>
          <w:tab/>
        </w:r>
        <w:r w:rsidR="00A33DFA">
          <w:rPr>
            <w:noProof/>
            <w:webHidden/>
          </w:rPr>
          <w:fldChar w:fldCharType="begin"/>
        </w:r>
        <w:r w:rsidR="00A33DFA">
          <w:rPr>
            <w:noProof/>
            <w:webHidden/>
          </w:rPr>
          <w:instrText xml:space="preserve"> PAGEREF _Toc133344724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0084B891" w14:textId="4F8E319F" w:rsidR="00A33DFA" w:rsidRDefault="00000000">
      <w:pPr>
        <w:pStyle w:val="TOC2"/>
        <w:tabs>
          <w:tab w:val="left" w:pos="880"/>
        </w:tabs>
        <w:rPr>
          <w:rFonts w:asciiTheme="minorHAnsi" w:eastAsiaTheme="minorEastAsia" w:hAnsiTheme="minorHAnsi" w:cstheme="minorBidi"/>
          <w:noProof/>
          <w:sz w:val="22"/>
          <w:lang w:eastAsia="en-IE"/>
        </w:rPr>
      </w:pPr>
      <w:hyperlink w:anchor="_Toc133344725" w:history="1">
        <w:r w:rsidR="00A33DFA" w:rsidRPr="00B60B33">
          <w:rPr>
            <w:rStyle w:val="Hyperlink"/>
            <w:noProof/>
          </w:rPr>
          <w:t>6.3</w:t>
        </w:r>
        <w:r w:rsidR="00A33DFA">
          <w:rPr>
            <w:rFonts w:asciiTheme="minorHAnsi" w:eastAsiaTheme="minorEastAsia" w:hAnsiTheme="minorHAnsi" w:cstheme="minorBidi"/>
            <w:noProof/>
            <w:sz w:val="22"/>
            <w:lang w:eastAsia="en-IE"/>
          </w:rPr>
          <w:tab/>
        </w:r>
        <w:r w:rsidR="00A33DFA" w:rsidRPr="00B60B33">
          <w:rPr>
            <w:rStyle w:val="Hyperlink"/>
            <w:noProof/>
          </w:rPr>
          <w:t>Implementing Dijkstra’s Search Algorithm</w:t>
        </w:r>
        <w:r w:rsidR="00A33DFA">
          <w:rPr>
            <w:noProof/>
            <w:webHidden/>
          </w:rPr>
          <w:tab/>
        </w:r>
        <w:r w:rsidR="00A33DFA">
          <w:rPr>
            <w:noProof/>
            <w:webHidden/>
          </w:rPr>
          <w:fldChar w:fldCharType="begin"/>
        </w:r>
        <w:r w:rsidR="00A33DFA">
          <w:rPr>
            <w:noProof/>
            <w:webHidden/>
          </w:rPr>
          <w:instrText xml:space="preserve"> PAGEREF _Toc133344725 \h </w:instrText>
        </w:r>
        <w:r w:rsidR="00A33DFA">
          <w:rPr>
            <w:noProof/>
            <w:webHidden/>
          </w:rPr>
        </w:r>
        <w:r w:rsidR="00A33DFA">
          <w:rPr>
            <w:noProof/>
            <w:webHidden/>
          </w:rPr>
          <w:fldChar w:fldCharType="separate"/>
        </w:r>
        <w:r w:rsidR="00A33DFA">
          <w:rPr>
            <w:noProof/>
            <w:webHidden/>
          </w:rPr>
          <w:t>22</w:t>
        </w:r>
        <w:r w:rsidR="00A33DFA">
          <w:rPr>
            <w:noProof/>
            <w:webHidden/>
          </w:rPr>
          <w:fldChar w:fldCharType="end"/>
        </w:r>
      </w:hyperlink>
    </w:p>
    <w:p w14:paraId="7EA9452D" w14:textId="5FD16CC4" w:rsidR="00A33DFA" w:rsidRDefault="00000000">
      <w:pPr>
        <w:pStyle w:val="TOC2"/>
        <w:tabs>
          <w:tab w:val="left" w:pos="880"/>
        </w:tabs>
        <w:rPr>
          <w:rFonts w:asciiTheme="minorHAnsi" w:eastAsiaTheme="minorEastAsia" w:hAnsiTheme="minorHAnsi" w:cstheme="minorBidi"/>
          <w:noProof/>
          <w:sz w:val="22"/>
          <w:lang w:eastAsia="en-IE"/>
        </w:rPr>
      </w:pPr>
      <w:hyperlink w:anchor="_Toc133344726" w:history="1">
        <w:r w:rsidR="00A33DFA" w:rsidRPr="00B60B33">
          <w:rPr>
            <w:rStyle w:val="Hyperlink"/>
            <w:noProof/>
          </w:rPr>
          <w:t>6.4</w:t>
        </w:r>
        <w:r w:rsidR="00A33DFA">
          <w:rPr>
            <w:rFonts w:asciiTheme="minorHAnsi" w:eastAsiaTheme="minorEastAsia" w:hAnsiTheme="minorHAnsi" w:cstheme="minorBidi"/>
            <w:noProof/>
            <w:sz w:val="22"/>
            <w:lang w:eastAsia="en-IE"/>
          </w:rPr>
          <w:tab/>
        </w:r>
        <w:r w:rsidR="00A33DFA" w:rsidRPr="00B60B33">
          <w:rPr>
            <w:rStyle w:val="Hyperlink"/>
            <w:noProof/>
          </w:rPr>
          <w:t>Implementing Lifelong Planning Astar</w:t>
        </w:r>
        <w:r w:rsidR="00A33DFA">
          <w:rPr>
            <w:noProof/>
            <w:webHidden/>
          </w:rPr>
          <w:tab/>
        </w:r>
        <w:r w:rsidR="00A33DFA">
          <w:rPr>
            <w:noProof/>
            <w:webHidden/>
          </w:rPr>
          <w:fldChar w:fldCharType="begin"/>
        </w:r>
        <w:r w:rsidR="00A33DFA">
          <w:rPr>
            <w:noProof/>
            <w:webHidden/>
          </w:rPr>
          <w:instrText xml:space="preserve"> PAGEREF _Toc133344726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3ECFD085" w14:textId="1F15E537" w:rsidR="00A33DFA" w:rsidRDefault="00000000">
      <w:pPr>
        <w:pStyle w:val="TOC2"/>
        <w:tabs>
          <w:tab w:val="left" w:pos="880"/>
        </w:tabs>
        <w:rPr>
          <w:rFonts w:asciiTheme="minorHAnsi" w:eastAsiaTheme="minorEastAsia" w:hAnsiTheme="minorHAnsi" w:cstheme="minorBidi"/>
          <w:noProof/>
          <w:sz w:val="22"/>
          <w:lang w:eastAsia="en-IE"/>
        </w:rPr>
      </w:pPr>
      <w:hyperlink w:anchor="_Toc133344727" w:history="1">
        <w:r w:rsidR="00A33DFA" w:rsidRPr="00B60B33">
          <w:rPr>
            <w:rStyle w:val="Hyperlink"/>
            <w:noProof/>
          </w:rPr>
          <w:t>6.5</w:t>
        </w:r>
        <w:r w:rsidR="00A33DFA">
          <w:rPr>
            <w:rFonts w:asciiTheme="minorHAnsi" w:eastAsiaTheme="minorEastAsia" w:hAnsiTheme="minorHAnsi" w:cstheme="minorBidi"/>
            <w:noProof/>
            <w:sz w:val="22"/>
            <w:lang w:eastAsia="en-IE"/>
          </w:rPr>
          <w:tab/>
        </w:r>
        <w:r w:rsidR="00A33DFA" w:rsidRPr="00B60B33">
          <w:rPr>
            <w:rStyle w:val="Hyperlink"/>
            <w:noProof/>
          </w:rPr>
          <w:t>Implementing Depth First Search</w:t>
        </w:r>
        <w:r w:rsidR="00A33DFA">
          <w:rPr>
            <w:noProof/>
            <w:webHidden/>
          </w:rPr>
          <w:tab/>
        </w:r>
        <w:r w:rsidR="00A33DFA">
          <w:rPr>
            <w:noProof/>
            <w:webHidden/>
          </w:rPr>
          <w:fldChar w:fldCharType="begin"/>
        </w:r>
        <w:r w:rsidR="00A33DFA">
          <w:rPr>
            <w:noProof/>
            <w:webHidden/>
          </w:rPr>
          <w:instrText xml:space="preserve"> PAGEREF _Toc133344727 \h </w:instrText>
        </w:r>
        <w:r w:rsidR="00A33DFA">
          <w:rPr>
            <w:noProof/>
            <w:webHidden/>
          </w:rPr>
        </w:r>
        <w:r w:rsidR="00A33DFA">
          <w:rPr>
            <w:noProof/>
            <w:webHidden/>
          </w:rPr>
          <w:fldChar w:fldCharType="separate"/>
        </w:r>
        <w:r w:rsidR="00A33DFA">
          <w:rPr>
            <w:noProof/>
            <w:webHidden/>
          </w:rPr>
          <w:t>23</w:t>
        </w:r>
        <w:r w:rsidR="00A33DFA">
          <w:rPr>
            <w:noProof/>
            <w:webHidden/>
          </w:rPr>
          <w:fldChar w:fldCharType="end"/>
        </w:r>
      </w:hyperlink>
    </w:p>
    <w:p w14:paraId="457F4AD1" w14:textId="4E729422" w:rsidR="00A33DFA" w:rsidRDefault="00000000">
      <w:pPr>
        <w:pStyle w:val="TOC2"/>
        <w:tabs>
          <w:tab w:val="left" w:pos="880"/>
        </w:tabs>
        <w:rPr>
          <w:rFonts w:asciiTheme="minorHAnsi" w:eastAsiaTheme="minorEastAsia" w:hAnsiTheme="minorHAnsi" w:cstheme="minorBidi"/>
          <w:noProof/>
          <w:sz w:val="22"/>
          <w:lang w:eastAsia="en-IE"/>
        </w:rPr>
      </w:pPr>
      <w:hyperlink w:anchor="_Toc133344728" w:history="1">
        <w:r w:rsidR="00A33DFA" w:rsidRPr="00B60B33">
          <w:rPr>
            <w:rStyle w:val="Hyperlink"/>
            <w:noProof/>
          </w:rPr>
          <w:t>6.6</w:t>
        </w:r>
        <w:r w:rsidR="00A33DFA">
          <w:rPr>
            <w:rFonts w:asciiTheme="minorHAnsi" w:eastAsiaTheme="minorEastAsia" w:hAnsiTheme="minorHAnsi" w:cstheme="minorBidi"/>
            <w:noProof/>
            <w:sz w:val="22"/>
            <w:lang w:eastAsia="en-IE"/>
          </w:rPr>
          <w:tab/>
        </w:r>
        <w:r w:rsidR="00A33DFA" w:rsidRPr="00B60B33">
          <w:rPr>
            <w:rStyle w:val="Hyperlink"/>
            <w:noProof/>
          </w:rPr>
          <w:t>Implementing Jump Point Search</w:t>
        </w:r>
        <w:r w:rsidR="00A33DFA">
          <w:rPr>
            <w:noProof/>
            <w:webHidden/>
          </w:rPr>
          <w:tab/>
        </w:r>
        <w:r w:rsidR="00A33DFA">
          <w:rPr>
            <w:noProof/>
            <w:webHidden/>
          </w:rPr>
          <w:fldChar w:fldCharType="begin"/>
        </w:r>
        <w:r w:rsidR="00A33DFA">
          <w:rPr>
            <w:noProof/>
            <w:webHidden/>
          </w:rPr>
          <w:instrText xml:space="preserve"> PAGEREF _Toc133344728 \h </w:instrText>
        </w:r>
        <w:r w:rsidR="00A33DFA">
          <w:rPr>
            <w:noProof/>
            <w:webHidden/>
          </w:rPr>
        </w:r>
        <w:r w:rsidR="00A33DFA">
          <w:rPr>
            <w:noProof/>
            <w:webHidden/>
          </w:rPr>
          <w:fldChar w:fldCharType="separate"/>
        </w:r>
        <w:r w:rsidR="00A33DFA">
          <w:rPr>
            <w:noProof/>
            <w:webHidden/>
          </w:rPr>
          <w:t>24</w:t>
        </w:r>
        <w:r w:rsidR="00A33DFA">
          <w:rPr>
            <w:noProof/>
            <w:webHidden/>
          </w:rPr>
          <w:fldChar w:fldCharType="end"/>
        </w:r>
      </w:hyperlink>
    </w:p>
    <w:p w14:paraId="3F661F39" w14:textId="54A7AF0A"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29" w:history="1">
        <w:r w:rsidR="00A33DFA" w:rsidRPr="00B60B33">
          <w:rPr>
            <w:rStyle w:val="Hyperlink"/>
            <w:noProof/>
          </w:rPr>
          <w:t>7</w:t>
        </w:r>
        <w:r w:rsidR="00A33DFA">
          <w:rPr>
            <w:rFonts w:asciiTheme="minorHAnsi" w:eastAsiaTheme="minorEastAsia" w:hAnsiTheme="minorHAnsi" w:cstheme="minorBidi"/>
            <w:noProof/>
            <w:sz w:val="22"/>
            <w:lang w:eastAsia="en-IE"/>
          </w:rPr>
          <w:tab/>
        </w:r>
        <w:r w:rsidR="00A33DFA" w:rsidRPr="00B60B33">
          <w:rPr>
            <w:rStyle w:val="Hyperlink"/>
            <w:noProof/>
          </w:rPr>
          <w:t>Evaluation and Discussion</w:t>
        </w:r>
        <w:r w:rsidR="00A33DFA">
          <w:rPr>
            <w:noProof/>
            <w:webHidden/>
          </w:rPr>
          <w:tab/>
        </w:r>
        <w:r w:rsidR="00A33DFA">
          <w:rPr>
            <w:noProof/>
            <w:webHidden/>
          </w:rPr>
          <w:fldChar w:fldCharType="begin"/>
        </w:r>
        <w:r w:rsidR="00A33DFA">
          <w:rPr>
            <w:noProof/>
            <w:webHidden/>
          </w:rPr>
          <w:instrText xml:space="preserve"> PAGEREF _Toc133344729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4BC8ABBE" w14:textId="66803345" w:rsidR="00A33DFA" w:rsidRDefault="00000000">
      <w:pPr>
        <w:pStyle w:val="TOC2"/>
        <w:tabs>
          <w:tab w:val="left" w:pos="880"/>
        </w:tabs>
        <w:rPr>
          <w:rFonts w:asciiTheme="minorHAnsi" w:eastAsiaTheme="minorEastAsia" w:hAnsiTheme="minorHAnsi" w:cstheme="minorBidi"/>
          <w:noProof/>
          <w:sz w:val="22"/>
          <w:lang w:eastAsia="en-IE"/>
        </w:rPr>
      </w:pPr>
      <w:hyperlink w:anchor="_Toc133344730" w:history="1">
        <w:r w:rsidR="00A33DFA" w:rsidRPr="00B60B33">
          <w:rPr>
            <w:rStyle w:val="Hyperlink"/>
            <w:noProof/>
            <w:lang w:val="ga-IE"/>
          </w:rPr>
          <w:t>7.1</w:t>
        </w:r>
        <w:r w:rsidR="00A33DFA">
          <w:rPr>
            <w:rFonts w:asciiTheme="minorHAnsi" w:eastAsiaTheme="minorEastAsia" w:hAnsiTheme="minorHAnsi" w:cstheme="minorBidi"/>
            <w:noProof/>
            <w:sz w:val="22"/>
            <w:lang w:eastAsia="en-IE"/>
          </w:rPr>
          <w:tab/>
        </w:r>
        <w:r w:rsidR="00A33DFA" w:rsidRPr="00B60B33">
          <w:rPr>
            <w:rStyle w:val="Hyperlink"/>
            <w:noProof/>
            <w:lang w:val="ga-IE"/>
          </w:rPr>
          <w:t>How will the data be displayed?</w:t>
        </w:r>
        <w:r w:rsidR="00A33DFA">
          <w:rPr>
            <w:noProof/>
            <w:webHidden/>
          </w:rPr>
          <w:tab/>
        </w:r>
        <w:r w:rsidR="00A33DFA">
          <w:rPr>
            <w:noProof/>
            <w:webHidden/>
          </w:rPr>
          <w:fldChar w:fldCharType="begin"/>
        </w:r>
        <w:r w:rsidR="00A33DFA">
          <w:rPr>
            <w:noProof/>
            <w:webHidden/>
          </w:rPr>
          <w:instrText xml:space="preserve"> PAGEREF _Toc133344730 \h </w:instrText>
        </w:r>
        <w:r w:rsidR="00A33DFA">
          <w:rPr>
            <w:noProof/>
            <w:webHidden/>
          </w:rPr>
        </w:r>
        <w:r w:rsidR="00A33DFA">
          <w:rPr>
            <w:noProof/>
            <w:webHidden/>
          </w:rPr>
          <w:fldChar w:fldCharType="separate"/>
        </w:r>
        <w:r w:rsidR="00A33DFA">
          <w:rPr>
            <w:noProof/>
            <w:webHidden/>
          </w:rPr>
          <w:t>25</w:t>
        </w:r>
        <w:r w:rsidR="00A33DFA">
          <w:rPr>
            <w:noProof/>
            <w:webHidden/>
          </w:rPr>
          <w:fldChar w:fldCharType="end"/>
        </w:r>
      </w:hyperlink>
    </w:p>
    <w:p w14:paraId="6C717049" w14:textId="3F565CF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1" w:history="1">
        <w:r w:rsidR="00A33DFA" w:rsidRPr="00B60B33">
          <w:rPr>
            <w:rStyle w:val="Hyperlink"/>
            <w:noProof/>
            <w:lang w:val="ga-IE"/>
          </w:rPr>
          <w:t>8</w:t>
        </w:r>
        <w:r w:rsidR="00A33DFA">
          <w:rPr>
            <w:rFonts w:asciiTheme="minorHAnsi" w:eastAsiaTheme="minorEastAsia" w:hAnsiTheme="minorHAnsi" w:cstheme="minorBidi"/>
            <w:noProof/>
            <w:sz w:val="22"/>
            <w:lang w:eastAsia="en-IE"/>
          </w:rPr>
          <w:tab/>
        </w:r>
        <w:r w:rsidR="00A33DFA" w:rsidRPr="00B60B33">
          <w:rPr>
            <w:rStyle w:val="Hyperlink"/>
            <w:noProof/>
            <w:lang w:val="ga-IE"/>
          </w:rPr>
          <w:t>Results</w:t>
        </w:r>
        <w:r w:rsidR="00A33DFA">
          <w:rPr>
            <w:noProof/>
            <w:webHidden/>
          </w:rPr>
          <w:tab/>
        </w:r>
        <w:r w:rsidR="00A33DFA">
          <w:rPr>
            <w:noProof/>
            <w:webHidden/>
          </w:rPr>
          <w:fldChar w:fldCharType="begin"/>
        </w:r>
        <w:r w:rsidR="00A33DFA">
          <w:rPr>
            <w:noProof/>
            <w:webHidden/>
          </w:rPr>
          <w:instrText xml:space="preserve"> PAGEREF _Toc133344731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56ED9FAC" w14:textId="1E6233ED" w:rsidR="00A33DFA" w:rsidRDefault="00000000">
      <w:pPr>
        <w:pStyle w:val="TOC2"/>
        <w:tabs>
          <w:tab w:val="left" w:pos="880"/>
        </w:tabs>
        <w:rPr>
          <w:rFonts w:asciiTheme="minorHAnsi" w:eastAsiaTheme="minorEastAsia" w:hAnsiTheme="minorHAnsi" w:cstheme="minorBidi"/>
          <w:noProof/>
          <w:sz w:val="22"/>
          <w:lang w:eastAsia="en-IE"/>
        </w:rPr>
      </w:pPr>
      <w:hyperlink w:anchor="_Toc133344732" w:history="1">
        <w:r w:rsidR="00A33DFA" w:rsidRPr="00B60B33">
          <w:rPr>
            <w:rStyle w:val="Hyperlink"/>
            <w:noProof/>
            <w:lang w:val="ga-IE"/>
          </w:rPr>
          <w:t>8.1</w:t>
        </w:r>
        <w:r w:rsidR="00A33DFA">
          <w:rPr>
            <w:rFonts w:asciiTheme="minorHAnsi" w:eastAsiaTheme="minorEastAsia" w:hAnsiTheme="minorHAnsi" w:cstheme="minorBidi"/>
            <w:noProof/>
            <w:sz w:val="22"/>
            <w:lang w:eastAsia="en-IE"/>
          </w:rPr>
          <w:tab/>
        </w:r>
        <w:r w:rsidR="00A33DFA" w:rsidRPr="00B60B33">
          <w:rPr>
            <w:rStyle w:val="Hyperlink"/>
            <w:noProof/>
            <w:lang w:val="ga-IE"/>
          </w:rPr>
          <w:t>Calculation of average times examples</w:t>
        </w:r>
        <w:r w:rsidR="00A33DFA">
          <w:rPr>
            <w:noProof/>
            <w:webHidden/>
          </w:rPr>
          <w:tab/>
        </w:r>
        <w:r w:rsidR="00A33DFA">
          <w:rPr>
            <w:noProof/>
            <w:webHidden/>
          </w:rPr>
          <w:fldChar w:fldCharType="begin"/>
        </w:r>
        <w:r w:rsidR="00A33DFA">
          <w:rPr>
            <w:noProof/>
            <w:webHidden/>
          </w:rPr>
          <w:instrText xml:space="preserve"> PAGEREF _Toc133344732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75136CC3" w14:textId="345A7783"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3" w:history="1">
        <w:r w:rsidR="00A33DFA" w:rsidRPr="00B60B33">
          <w:rPr>
            <w:rStyle w:val="Hyperlink"/>
            <w:noProof/>
          </w:rPr>
          <w:t>8.1.1</w:t>
        </w:r>
        <w:r w:rsidR="00A33DFA">
          <w:rPr>
            <w:rFonts w:asciiTheme="minorHAnsi" w:eastAsiaTheme="minorEastAsia" w:hAnsiTheme="minorHAnsi" w:cstheme="minorBidi"/>
            <w:noProof/>
            <w:sz w:val="22"/>
            <w:lang w:eastAsia="en-IE"/>
          </w:rPr>
          <w:tab/>
        </w:r>
        <w:r w:rsidR="00A33DFA" w:rsidRPr="00B60B33">
          <w:rPr>
            <w:rStyle w:val="Hyperlink"/>
            <w:noProof/>
          </w:rPr>
          <w:t>Small grid times with 0 Walls</w:t>
        </w:r>
        <w:r w:rsidR="00A33DFA">
          <w:rPr>
            <w:noProof/>
            <w:webHidden/>
          </w:rPr>
          <w:tab/>
        </w:r>
        <w:r w:rsidR="00A33DFA">
          <w:rPr>
            <w:noProof/>
            <w:webHidden/>
          </w:rPr>
          <w:fldChar w:fldCharType="begin"/>
        </w:r>
        <w:r w:rsidR="00A33DFA">
          <w:rPr>
            <w:noProof/>
            <w:webHidden/>
          </w:rPr>
          <w:instrText xml:space="preserve"> PAGEREF _Toc133344733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05406888" w14:textId="61508D35"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4" w:history="1">
        <w:r w:rsidR="00A33DFA" w:rsidRPr="00B60B33">
          <w:rPr>
            <w:rStyle w:val="Hyperlink"/>
            <w:noProof/>
          </w:rPr>
          <w:t>8.1.2</w:t>
        </w:r>
        <w:r w:rsidR="00A33DFA">
          <w:rPr>
            <w:rFonts w:asciiTheme="minorHAnsi" w:eastAsiaTheme="minorEastAsia" w:hAnsiTheme="minorHAnsi" w:cstheme="minorBidi"/>
            <w:noProof/>
            <w:sz w:val="22"/>
            <w:lang w:eastAsia="en-IE"/>
          </w:rPr>
          <w:tab/>
        </w:r>
        <w:r w:rsidR="00A33DFA" w:rsidRPr="00B60B33">
          <w:rPr>
            <w:rStyle w:val="Hyperlink"/>
            <w:noProof/>
          </w:rPr>
          <w:t>Medium grid times with 0 Walls</w:t>
        </w:r>
        <w:r w:rsidR="00A33DFA">
          <w:rPr>
            <w:noProof/>
            <w:webHidden/>
          </w:rPr>
          <w:tab/>
        </w:r>
        <w:r w:rsidR="00A33DFA">
          <w:rPr>
            <w:noProof/>
            <w:webHidden/>
          </w:rPr>
          <w:fldChar w:fldCharType="begin"/>
        </w:r>
        <w:r w:rsidR="00A33DFA">
          <w:rPr>
            <w:noProof/>
            <w:webHidden/>
          </w:rPr>
          <w:instrText xml:space="preserve"> PAGEREF _Toc133344734 \h </w:instrText>
        </w:r>
        <w:r w:rsidR="00A33DFA">
          <w:rPr>
            <w:noProof/>
            <w:webHidden/>
          </w:rPr>
        </w:r>
        <w:r w:rsidR="00A33DFA">
          <w:rPr>
            <w:noProof/>
            <w:webHidden/>
          </w:rPr>
          <w:fldChar w:fldCharType="separate"/>
        </w:r>
        <w:r w:rsidR="00A33DFA">
          <w:rPr>
            <w:noProof/>
            <w:webHidden/>
          </w:rPr>
          <w:t>26</w:t>
        </w:r>
        <w:r w:rsidR="00A33DFA">
          <w:rPr>
            <w:noProof/>
            <w:webHidden/>
          </w:rPr>
          <w:fldChar w:fldCharType="end"/>
        </w:r>
      </w:hyperlink>
    </w:p>
    <w:p w14:paraId="12F6EE45" w14:textId="6F72566A" w:rsidR="00A33DFA" w:rsidRDefault="00000000">
      <w:pPr>
        <w:pStyle w:val="TOC3"/>
        <w:tabs>
          <w:tab w:val="left" w:pos="1320"/>
          <w:tab w:val="right" w:leader="dot" w:pos="9016"/>
        </w:tabs>
        <w:rPr>
          <w:rFonts w:asciiTheme="minorHAnsi" w:eastAsiaTheme="minorEastAsia" w:hAnsiTheme="minorHAnsi" w:cstheme="minorBidi"/>
          <w:noProof/>
          <w:sz w:val="22"/>
          <w:lang w:eastAsia="en-IE"/>
        </w:rPr>
      </w:pPr>
      <w:hyperlink w:anchor="_Toc133344735" w:history="1">
        <w:r w:rsidR="00A33DFA" w:rsidRPr="00B60B33">
          <w:rPr>
            <w:rStyle w:val="Hyperlink"/>
            <w:noProof/>
          </w:rPr>
          <w:t>8.1.3</w:t>
        </w:r>
        <w:r w:rsidR="00A33DFA">
          <w:rPr>
            <w:rFonts w:asciiTheme="minorHAnsi" w:eastAsiaTheme="minorEastAsia" w:hAnsiTheme="minorHAnsi" w:cstheme="minorBidi"/>
            <w:noProof/>
            <w:sz w:val="22"/>
            <w:lang w:eastAsia="en-IE"/>
          </w:rPr>
          <w:tab/>
        </w:r>
        <w:r w:rsidR="00A33DFA" w:rsidRPr="00B60B33">
          <w:rPr>
            <w:rStyle w:val="Hyperlink"/>
            <w:noProof/>
          </w:rPr>
          <w:t>Large grid times with 0 Walls</w:t>
        </w:r>
        <w:r w:rsidR="00A33DFA">
          <w:rPr>
            <w:noProof/>
            <w:webHidden/>
          </w:rPr>
          <w:tab/>
        </w:r>
        <w:r w:rsidR="00A33DFA">
          <w:rPr>
            <w:noProof/>
            <w:webHidden/>
          </w:rPr>
          <w:fldChar w:fldCharType="begin"/>
        </w:r>
        <w:r w:rsidR="00A33DFA">
          <w:rPr>
            <w:noProof/>
            <w:webHidden/>
          </w:rPr>
          <w:instrText xml:space="preserve"> PAGEREF _Toc133344735 \h </w:instrText>
        </w:r>
        <w:r w:rsidR="00A33DFA">
          <w:rPr>
            <w:noProof/>
            <w:webHidden/>
          </w:rPr>
        </w:r>
        <w:r w:rsidR="00A33DFA">
          <w:rPr>
            <w:noProof/>
            <w:webHidden/>
          </w:rPr>
          <w:fldChar w:fldCharType="separate"/>
        </w:r>
        <w:r w:rsidR="00A33DFA">
          <w:rPr>
            <w:noProof/>
            <w:webHidden/>
          </w:rPr>
          <w:t>27</w:t>
        </w:r>
        <w:r w:rsidR="00A33DFA">
          <w:rPr>
            <w:noProof/>
            <w:webHidden/>
          </w:rPr>
          <w:fldChar w:fldCharType="end"/>
        </w:r>
      </w:hyperlink>
    </w:p>
    <w:p w14:paraId="261F7DC6" w14:textId="568D6A2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6" w:history="1">
        <w:r w:rsidR="00A33DFA" w:rsidRPr="00B60B33">
          <w:rPr>
            <w:rStyle w:val="Hyperlink"/>
            <w:noProof/>
          </w:rPr>
          <w:t>9</w:t>
        </w:r>
        <w:r w:rsidR="00A33DFA">
          <w:rPr>
            <w:rFonts w:asciiTheme="minorHAnsi" w:eastAsiaTheme="minorEastAsia" w:hAnsiTheme="minorHAnsi" w:cstheme="minorBidi"/>
            <w:noProof/>
            <w:sz w:val="22"/>
            <w:lang w:eastAsia="en-IE"/>
          </w:rPr>
          <w:tab/>
        </w:r>
        <w:r w:rsidR="00A33DFA" w:rsidRPr="00B60B33">
          <w:rPr>
            <w:rStyle w:val="Hyperlink"/>
            <w:noProof/>
          </w:rPr>
          <w:t>Project Milestones</w:t>
        </w:r>
        <w:r w:rsidR="00A33DFA">
          <w:rPr>
            <w:noProof/>
            <w:webHidden/>
          </w:rPr>
          <w:tab/>
        </w:r>
        <w:r w:rsidR="00A33DFA">
          <w:rPr>
            <w:noProof/>
            <w:webHidden/>
          </w:rPr>
          <w:fldChar w:fldCharType="begin"/>
        </w:r>
        <w:r w:rsidR="00A33DFA">
          <w:rPr>
            <w:noProof/>
            <w:webHidden/>
          </w:rPr>
          <w:instrText xml:space="preserve"> PAGEREF _Toc133344736 \h </w:instrText>
        </w:r>
        <w:r w:rsidR="00A33DFA">
          <w:rPr>
            <w:noProof/>
            <w:webHidden/>
          </w:rPr>
        </w:r>
        <w:r w:rsidR="00A33DFA">
          <w:rPr>
            <w:noProof/>
            <w:webHidden/>
          </w:rPr>
          <w:fldChar w:fldCharType="separate"/>
        </w:r>
        <w:r w:rsidR="00A33DFA">
          <w:rPr>
            <w:noProof/>
            <w:webHidden/>
          </w:rPr>
          <w:t>29</w:t>
        </w:r>
        <w:r w:rsidR="00A33DFA">
          <w:rPr>
            <w:noProof/>
            <w:webHidden/>
          </w:rPr>
          <w:fldChar w:fldCharType="end"/>
        </w:r>
      </w:hyperlink>
    </w:p>
    <w:p w14:paraId="2128CAF5" w14:textId="2D202956"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7" w:history="1">
        <w:r w:rsidR="00A33DFA" w:rsidRPr="00B60B33">
          <w:rPr>
            <w:rStyle w:val="Hyperlink"/>
            <w:noProof/>
          </w:rPr>
          <w:t>10</w:t>
        </w:r>
        <w:r w:rsidR="00A33DFA">
          <w:rPr>
            <w:rFonts w:asciiTheme="minorHAnsi" w:eastAsiaTheme="minorEastAsia" w:hAnsiTheme="minorHAnsi" w:cstheme="minorBidi"/>
            <w:noProof/>
            <w:sz w:val="22"/>
            <w:lang w:eastAsia="en-IE"/>
          </w:rPr>
          <w:tab/>
        </w:r>
        <w:r w:rsidR="00A33DFA" w:rsidRPr="00B60B33">
          <w:rPr>
            <w:rStyle w:val="Hyperlink"/>
            <w:noProof/>
          </w:rPr>
          <w:t>Major Technical Achievements</w:t>
        </w:r>
        <w:r w:rsidR="00A33DFA">
          <w:rPr>
            <w:noProof/>
            <w:webHidden/>
          </w:rPr>
          <w:tab/>
        </w:r>
        <w:r w:rsidR="00A33DFA">
          <w:rPr>
            <w:noProof/>
            <w:webHidden/>
          </w:rPr>
          <w:fldChar w:fldCharType="begin"/>
        </w:r>
        <w:r w:rsidR="00A33DFA">
          <w:rPr>
            <w:noProof/>
            <w:webHidden/>
          </w:rPr>
          <w:instrText xml:space="preserve"> PAGEREF _Toc133344737 \h </w:instrText>
        </w:r>
        <w:r w:rsidR="00A33DFA">
          <w:rPr>
            <w:noProof/>
            <w:webHidden/>
          </w:rPr>
        </w:r>
        <w:r w:rsidR="00A33DFA">
          <w:rPr>
            <w:noProof/>
            <w:webHidden/>
          </w:rPr>
          <w:fldChar w:fldCharType="separate"/>
        </w:r>
        <w:r w:rsidR="00A33DFA">
          <w:rPr>
            <w:noProof/>
            <w:webHidden/>
          </w:rPr>
          <w:t>31</w:t>
        </w:r>
        <w:r w:rsidR="00A33DFA">
          <w:rPr>
            <w:noProof/>
            <w:webHidden/>
          </w:rPr>
          <w:fldChar w:fldCharType="end"/>
        </w:r>
      </w:hyperlink>
    </w:p>
    <w:p w14:paraId="34FECB0F" w14:textId="4E49D3D9"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8" w:history="1">
        <w:r w:rsidR="00A33DFA" w:rsidRPr="00B60B33">
          <w:rPr>
            <w:rStyle w:val="Hyperlink"/>
            <w:noProof/>
          </w:rPr>
          <w:t>11</w:t>
        </w:r>
        <w:r w:rsidR="00A33DFA">
          <w:rPr>
            <w:rFonts w:asciiTheme="minorHAnsi" w:eastAsiaTheme="minorEastAsia" w:hAnsiTheme="minorHAnsi" w:cstheme="minorBidi"/>
            <w:noProof/>
            <w:sz w:val="22"/>
            <w:lang w:eastAsia="en-IE"/>
          </w:rPr>
          <w:tab/>
        </w:r>
        <w:r w:rsidR="00A33DFA" w:rsidRPr="00B60B33">
          <w:rPr>
            <w:rStyle w:val="Hyperlink"/>
            <w:noProof/>
          </w:rPr>
          <w:t>Project Review</w:t>
        </w:r>
        <w:r w:rsidR="00A33DFA">
          <w:rPr>
            <w:noProof/>
            <w:webHidden/>
          </w:rPr>
          <w:tab/>
        </w:r>
        <w:r w:rsidR="00A33DFA">
          <w:rPr>
            <w:noProof/>
            <w:webHidden/>
          </w:rPr>
          <w:fldChar w:fldCharType="begin"/>
        </w:r>
        <w:r w:rsidR="00A33DFA">
          <w:rPr>
            <w:noProof/>
            <w:webHidden/>
          </w:rPr>
          <w:instrText xml:space="preserve"> PAGEREF _Toc133344738 \h </w:instrText>
        </w:r>
        <w:r w:rsidR="00A33DFA">
          <w:rPr>
            <w:noProof/>
            <w:webHidden/>
          </w:rPr>
        </w:r>
        <w:r w:rsidR="00A33DFA">
          <w:rPr>
            <w:noProof/>
            <w:webHidden/>
          </w:rPr>
          <w:fldChar w:fldCharType="separate"/>
        </w:r>
        <w:r w:rsidR="00A33DFA">
          <w:rPr>
            <w:noProof/>
            <w:webHidden/>
          </w:rPr>
          <w:t>32</w:t>
        </w:r>
        <w:r w:rsidR="00A33DFA">
          <w:rPr>
            <w:noProof/>
            <w:webHidden/>
          </w:rPr>
          <w:fldChar w:fldCharType="end"/>
        </w:r>
      </w:hyperlink>
    </w:p>
    <w:p w14:paraId="2DC0BED0" w14:textId="0BF5714D"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39" w:history="1">
        <w:r w:rsidR="00A33DFA" w:rsidRPr="00B60B33">
          <w:rPr>
            <w:rStyle w:val="Hyperlink"/>
            <w:noProof/>
          </w:rPr>
          <w:t>12</w:t>
        </w:r>
        <w:r w:rsidR="00A33DFA">
          <w:rPr>
            <w:rFonts w:asciiTheme="minorHAnsi" w:eastAsiaTheme="minorEastAsia" w:hAnsiTheme="minorHAnsi" w:cstheme="minorBidi"/>
            <w:noProof/>
            <w:sz w:val="22"/>
            <w:lang w:eastAsia="en-IE"/>
          </w:rPr>
          <w:tab/>
        </w:r>
        <w:r w:rsidR="00A33DFA" w:rsidRPr="00B60B33">
          <w:rPr>
            <w:rStyle w:val="Hyperlink"/>
            <w:noProof/>
          </w:rPr>
          <w:t>Conclusions and discussion of results</w:t>
        </w:r>
        <w:r w:rsidR="00A33DFA">
          <w:rPr>
            <w:noProof/>
            <w:webHidden/>
          </w:rPr>
          <w:tab/>
        </w:r>
        <w:r w:rsidR="00A33DFA">
          <w:rPr>
            <w:noProof/>
            <w:webHidden/>
          </w:rPr>
          <w:fldChar w:fldCharType="begin"/>
        </w:r>
        <w:r w:rsidR="00A33DFA">
          <w:rPr>
            <w:noProof/>
            <w:webHidden/>
          </w:rPr>
          <w:instrText xml:space="preserve"> PAGEREF _Toc133344739 \h </w:instrText>
        </w:r>
        <w:r w:rsidR="00A33DFA">
          <w:rPr>
            <w:noProof/>
            <w:webHidden/>
          </w:rPr>
        </w:r>
        <w:r w:rsidR="00A33DFA">
          <w:rPr>
            <w:noProof/>
            <w:webHidden/>
          </w:rPr>
          <w:fldChar w:fldCharType="separate"/>
        </w:r>
        <w:r w:rsidR="00A33DFA">
          <w:rPr>
            <w:noProof/>
            <w:webHidden/>
          </w:rPr>
          <w:t>33</w:t>
        </w:r>
        <w:r w:rsidR="00A33DFA">
          <w:rPr>
            <w:noProof/>
            <w:webHidden/>
          </w:rPr>
          <w:fldChar w:fldCharType="end"/>
        </w:r>
      </w:hyperlink>
    </w:p>
    <w:p w14:paraId="56650C86" w14:textId="6BAE8F3C"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0" w:history="1">
        <w:r w:rsidR="00A33DFA" w:rsidRPr="00B60B33">
          <w:rPr>
            <w:rStyle w:val="Hyperlink"/>
            <w:noProof/>
          </w:rPr>
          <w:t>13</w:t>
        </w:r>
        <w:r w:rsidR="00A33DFA">
          <w:rPr>
            <w:rFonts w:asciiTheme="minorHAnsi" w:eastAsiaTheme="minorEastAsia" w:hAnsiTheme="minorHAnsi" w:cstheme="minorBidi"/>
            <w:noProof/>
            <w:sz w:val="22"/>
            <w:lang w:eastAsia="en-IE"/>
          </w:rPr>
          <w:tab/>
        </w:r>
        <w:r w:rsidR="00A33DFA" w:rsidRPr="00B60B33">
          <w:rPr>
            <w:rStyle w:val="Hyperlink"/>
            <w:noProof/>
          </w:rPr>
          <w:t>Future Work</w:t>
        </w:r>
        <w:r w:rsidR="00A33DFA">
          <w:rPr>
            <w:noProof/>
            <w:webHidden/>
          </w:rPr>
          <w:tab/>
        </w:r>
        <w:r w:rsidR="00A33DFA">
          <w:rPr>
            <w:noProof/>
            <w:webHidden/>
          </w:rPr>
          <w:fldChar w:fldCharType="begin"/>
        </w:r>
        <w:r w:rsidR="00A33DFA">
          <w:rPr>
            <w:noProof/>
            <w:webHidden/>
          </w:rPr>
          <w:instrText xml:space="preserve"> PAGEREF _Toc133344740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7D9E5E26" w14:textId="480AB3CB" w:rsidR="00A33DFA" w:rsidRDefault="00000000">
      <w:pPr>
        <w:pStyle w:val="TOC2"/>
        <w:tabs>
          <w:tab w:val="left" w:pos="1100"/>
        </w:tabs>
        <w:rPr>
          <w:rFonts w:asciiTheme="minorHAnsi" w:eastAsiaTheme="minorEastAsia" w:hAnsiTheme="minorHAnsi" w:cstheme="minorBidi"/>
          <w:noProof/>
          <w:sz w:val="22"/>
          <w:lang w:eastAsia="en-IE"/>
        </w:rPr>
      </w:pPr>
      <w:hyperlink w:anchor="_Toc133344741" w:history="1">
        <w:r w:rsidR="00A33DFA" w:rsidRPr="00B60B33">
          <w:rPr>
            <w:rStyle w:val="Hyperlink"/>
            <w:noProof/>
          </w:rPr>
          <w:t>13.1</w:t>
        </w:r>
        <w:r w:rsidR="00A33DFA">
          <w:rPr>
            <w:rFonts w:asciiTheme="minorHAnsi" w:eastAsiaTheme="minorEastAsia" w:hAnsiTheme="minorHAnsi" w:cstheme="minorBidi"/>
            <w:noProof/>
            <w:sz w:val="22"/>
            <w:lang w:eastAsia="en-IE"/>
          </w:rPr>
          <w:tab/>
        </w:r>
        <w:r w:rsidR="00A33DFA" w:rsidRPr="00B60B33">
          <w:rPr>
            <w:rStyle w:val="Hyperlink"/>
            <w:noProof/>
          </w:rPr>
          <w:t>How the work should be continued?</w:t>
        </w:r>
        <w:r w:rsidR="00A33DFA">
          <w:rPr>
            <w:noProof/>
            <w:webHidden/>
          </w:rPr>
          <w:tab/>
        </w:r>
        <w:r w:rsidR="00A33DFA">
          <w:rPr>
            <w:noProof/>
            <w:webHidden/>
          </w:rPr>
          <w:fldChar w:fldCharType="begin"/>
        </w:r>
        <w:r w:rsidR="00A33DFA">
          <w:rPr>
            <w:noProof/>
            <w:webHidden/>
          </w:rPr>
          <w:instrText xml:space="preserve"> PAGEREF _Toc133344741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3F8EC01B" w14:textId="7A19F5EE" w:rsidR="00A33DFA" w:rsidRDefault="00000000">
      <w:pPr>
        <w:pStyle w:val="TOC2"/>
        <w:tabs>
          <w:tab w:val="left" w:pos="1100"/>
        </w:tabs>
        <w:rPr>
          <w:rFonts w:asciiTheme="minorHAnsi" w:eastAsiaTheme="minorEastAsia" w:hAnsiTheme="minorHAnsi" w:cstheme="minorBidi"/>
          <w:noProof/>
          <w:sz w:val="22"/>
          <w:lang w:eastAsia="en-IE"/>
        </w:rPr>
      </w:pPr>
      <w:hyperlink w:anchor="_Toc133344742" w:history="1">
        <w:r w:rsidR="00A33DFA" w:rsidRPr="00B60B33">
          <w:rPr>
            <w:rStyle w:val="Hyperlink"/>
            <w:noProof/>
          </w:rPr>
          <w:t>13.2</w:t>
        </w:r>
        <w:r w:rsidR="00A33DFA">
          <w:rPr>
            <w:rFonts w:asciiTheme="minorHAnsi" w:eastAsiaTheme="minorEastAsia" w:hAnsiTheme="minorHAnsi" w:cstheme="minorBidi"/>
            <w:noProof/>
            <w:sz w:val="22"/>
            <w:lang w:eastAsia="en-IE"/>
          </w:rPr>
          <w:tab/>
        </w:r>
        <w:r w:rsidR="00A33DFA" w:rsidRPr="00B60B33">
          <w:rPr>
            <w:rStyle w:val="Hyperlink"/>
            <w:noProof/>
          </w:rPr>
          <w:t>What advice for recreating of my project topic?</w:t>
        </w:r>
        <w:r w:rsidR="00A33DFA">
          <w:rPr>
            <w:noProof/>
            <w:webHidden/>
          </w:rPr>
          <w:tab/>
        </w:r>
        <w:r w:rsidR="00A33DFA">
          <w:rPr>
            <w:noProof/>
            <w:webHidden/>
          </w:rPr>
          <w:fldChar w:fldCharType="begin"/>
        </w:r>
        <w:r w:rsidR="00A33DFA">
          <w:rPr>
            <w:noProof/>
            <w:webHidden/>
          </w:rPr>
          <w:instrText xml:space="preserve"> PAGEREF _Toc133344742 \h </w:instrText>
        </w:r>
        <w:r w:rsidR="00A33DFA">
          <w:rPr>
            <w:noProof/>
            <w:webHidden/>
          </w:rPr>
        </w:r>
        <w:r w:rsidR="00A33DFA">
          <w:rPr>
            <w:noProof/>
            <w:webHidden/>
          </w:rPr>
          <w:fldChar w:fldCharType="separate"/>
        </w:r>
        <w:r w:rsidR="00A33DFA">
          <w:rPr>
            <w:noProof/>
            <w:webHidden/>
          </w:rPr>
          <w:t>34</w:t>
        </w:r>
        <w:r w:rsidR="00A33DFA">
          <w:rPr>
            <w:noProof/>
            <w:webHidden/>
          </w:rPr>
          <w:fldChar w:fldCharType="end"/>
        </w:r>
      </w:hyperlink>
    </w:p>
    <w:p w14:paraId="626C9FA7" w14:textId="1E206072"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3" w:history="1">
        <w:r w:rsidR="00A33DFA" w:rsidRPr="00B60B33">
          <w:rPr>
            <w:rStyle w:val="Hyperlink"/>
            <w:noProof/>
          </w:rPr>
          <w:t>14</w:t>
        </w:r>
        <w:r w:rsidR="00A33DFA">
          <w:rPr>
            <w:rFonts w:asciiTheme="minorHAnsi" w:eastAsiaTheme="minorEastAsia" w:hAnsiTheme="minorHAnsi" w:cstheme="minorBidi"/>
            <w:noProof/>
            <w:sz w:val="22"/>
            <w:lang w:eastAsia="en-IE"/>
          </w:rPr>
          <w:tab/>
        </w:r>
        <w:r w:rsidR="00A33DFA" w:rsidRPr="00B60B33">
          <w:rPr>
            <w:rStyle w:val="Hyperlink"/>
            <w:noProof/>
          </w:rPr>
          <w:t>References</w:t>
        </w:r>
        <w:r w:rsidR="00A33DFA">
          <w:rPr>
            <w:noProof/>
            <w:webHidden/>
          </w:rPr>
          <w:tab/>
        </w:r>
        <w:r w:rsidR="00A33DFA">
          <w:rPr>
            <w:noProof/>
            <w:webHidden/>
          </w:rPr>
          <w:fldChar w:fldCharType="begin"/>
        </w:r>
        <w:r w:rsidR="00A33DFA">
          <w:rPr>
            <w:noProof/>
            <w:webHidden/>
          </w:rPr>
          <w:instrText xml:space="preserve"> PAGEREF _Toc133344743 \h </w:instrText>
        </w:r>
        <w:r w:rsidR="00A33DFA">
          <w:rPr>
            <w:noProof/>
            <w:webHidden/>
          </w:rPr>
        </w:r>
        <w:r w:rsidR="00A33DFA">
          <w:rPr>
            <w:noProof/>
            <w:webHidden/>
          </w:rPr>
          <w:fldChar w:fldCharType="separate"/>
        </w:r>
        <w:r w:rsidR="00A33DFA">
          <w:rPr>
            <w:noProof/>
            <w:webHidden/>
          </w:rPr>
          <w:t>35</w:t>
        </w:r>
        <w:r w:rsidR="00A33DFA">
          <w:rPr>
            <w:noProof/>
            <w:webHidden/>
          </w:rPr>
          <w:fldChar w:fldCharType="end"/>
        </w:r>
      </w:hyperlink>
    </w:p>
    <w:p w14:paraId="7C35AD52" w14:textId="3B7125B0" w:rsidR="00A33DFA" w:rsidRDefault="00000000">
      <w:pPr>
        <w:pStyle w:val="TOC1"/>
        <w:tabs>
          <w:tab w:val="left" w:pos="480"/>
          <w:tab w:val="right" w:leader="dot" w:pos="9016"/>
        </w:tabs>
        <w:rPr>
          <w:rFonts w:asciiTheme="minorHAnsi" w:eastAsiaTheme="minorEastAsia" w:hAnsiTheme="minorHAnsi" w:cstheme="minorBidi"/>
          <w:noProof/>
          <w:sz w:val="22"/>
          <w:lang w:eastAsia="en-IE"/>
        </w:rPr>
      </w:pPr>
      <w:hyperlink w:anchor="_Toc133344744" w:history="1">
        <w:r w:rsidR="00A33DFA" w:rsidRPr="00B60B33">
          <w:rPr>
            <w:rStyle w:val="Hyperlink"/>
            <w:noProof/>
          </w:rPr>
          <w:t>15</w:t>
        </w:r>
        <w:r w:rsidR="00A33DFA">
          <w:rPr>
            <w:rFonts w:asciiTheme="minorHAnsi" w:eastAsiaTheme="minorEastAsia" w:hAnsiTheme="minorHAnsi" w:cstheme="minorBidi"/>
            <w:noProof/>
            <w:sz w:val="22"/>
            <w:lang w:eastAsia="en-IE"/>
          </w:rPr>
          <w:tab/>
        </w:r>
        <w:r w:rsidR="00A33DFA" w:rsidRPr="00B60B33">
          <w:rPr>
            <w:rStyle w:val="Hyperlink"/>
            <w:noProof/>
          </w:rPr>
          <w:t>Appendices</w:t>
        </w:r>
        <w:r w:rsidR="00A33DFA">
          <w:rPr>
            <w:noProof/>
            <w:webHidden/>
          </w:rPr>
          <w:tab/>
        </w:r>
        <w:r w:rsidR="00A33DFA">
          <w:rPr>
            <w:noProof/>
            <w:webHidden/>
          </w:rPr>
          <w:fldChar w:fldCharType="begin"/>
        </w:r>
        <w:r w:rsidR="00A33DFA">
          <w:rPr>
            <w:noProof/>
            <w:webHidden/>
          </w:rPr>
          <w:instrText xml:space="preserve"> PAGEREF _Toc133344744 \h </w:instrText>
        </w:r>
        <w:r w:rsidR="00A33DFA">
          <w:rPr>
            <w:noProof/>
            <w:webHidden/>
          </w:rPr>
        </w:r>
        <w:r w:rsidR="00A33DFA">
          <w:rPr>
            <w:noProof/>
            <w:webHidden/>
          </w:rPr>
          <w:fldChar w:fldCharType="separate"/>
        </w:r>
        <w:r w:rsidR="00A33DFA">
          <w:rPr>
            <w:noProof/>
            <w:webHidden/>
          </w:rPr>
          <w:t>37</w:t>
        </w:r>
        <w:r w:rsidR="00A33DFA">
          <w:rPr>
            <w:noProof/>
            <w:webHidden/>
          </w:rPr>
          <w:fldChar w:fldCharType="end"/>
        </w:r>
      </w:hyperlink>
    </w:p>
    <w:p w14:paraId="73E98B28" w14:textId="324712F5" w:rsidR="00147B9B" w:rsidRDefault="00916337" w:rsidP="00147B9B">
      <w:pPr>
        <w:spacing w:line="276" w:lineRule="auto"/>
        <w:rPr>
          <w:szCs w:val="24"/>
        </w:rPr>
      </w:pPr>
      <w:r w:rsidRPr="00F474B1">
        <w:rPr>
          <w:b/>
          <w:bCs/>
          <w:noProof/>
          <w:szCs w:val="24"/>
        </w:rPr>
        <w:fldChar w:fldCharType="end"/>
      </w:r>
      <w:r w:rsidR="00147B9B">
        <w:rPr>
          <w:szCs w:val="24"/>
        </w:rPr>
        <w:br w:type="page"/>
      </w:r>
    </w:p>
    <w:p w14:paraId="235B144F" w14:textId="59E9CFE5" w:rsidR="00147B9B" w:rsidRDefault="00244CF3" w:rsidP="00E145A0">
      <w:pPr>
        <w:pStyle w:val="Heading6"/>
      </w:pPr>
      <w:r>
        <w:lastRenderedPageBreak/>
        <w:t>List</w:t>
      </w:r>
      <w:r w:rsidR="00147B9B">
        <w:t xml:space="preserve"> Of Figures</w:t>
      </w:r>
    </w:p>
    <w:p w14:paraId="59E09FC9" w14:textId="54C2086B" w:rsidR="00BA7584" w:rsidRDefault="00E33B4B">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Figure" </w:instrText>
      </w:r>
      <w:r>
        <w:rPr>
          <w:b/>
          <w:bCs/>
          <w:sz w:val="28"/>
          <w:szCs w:val="28"/>
        </w:rPr>
        <w:fldChar w:fldCharType="separate"/>
      </w:r>
      <w:hyperlink w:anchor="_Toc133328302" w:history="1">
        <w:r w:rsidR="00BA7584" w:rsidRPr="00186474">
          <w:rPr>
            <w:rStyle w:val="Hyperlink"/>
            <w:noProof/>
          </w:rPr>
          <w:t>Figure 5</w:t>
        </w:r>
        <w:r w:rsidR="00BA7584" w:rsidRPr="00186474">
          <w:rPr>
            <w:rStyle w:val="Hyperlink"/>
            <w:noProof/>
          </w:rPr>
          <w:noBreakHyphen/>
          <w:t>1 Dstar lite path.</w:t>
        </w:r>
        <w:r w:rsidR="00BA7584">
          <w:rPr>
            <w:noProof/>
            <w:webHidden/>
          </w:rPr>
          <w:tab/>
        </w:r>
        <w:r w:rsidR="00BA7584">
          <w:rPr>
            <w:noProof/>
            <w:webHidden/>
          </w:rPr>
          <w:fldChar w:fldCharType="begin"/>
        </w:r>
        <w:r w:rsidR="00BA7584">
          <w:rPr>
            <w:noProof/>
            <w:webHidden/>
          </w:rPr>
          <w:instrText xml:space="preserve"> PAGEREF _Toc133328302 \h </w:instrText>
        </w:r>
        <w:r w:rsidR="00BA7584">
          <w:rPr>
            <w:noProof/>
            <w:webHidden/>
          </w:rPr>
        </w:r>
        <w:r w:rsidR="00BA7584">
          <w:rPr>
            <w:noProof/>
            <w:webHidden/>
          </w:rPr>
          <w:fldChar w:fldCharType="separate"/>
        </w:r>
        <w:r w:rsidR="00BA7584">
          <w:rPr>
            <w:noProof/>
            <w:webHidden/>
          </w:rPr>
          <w:t>6</w:t>
        </w:r>
        <w:r w:rsidR="00BA7584">
          <w:rPr>
            <w:noProof/>
            <w:webHidden/>
          </w:rPr>
          <w:fldChar w:fldCharType="end"/>
        </w:r>
      </w:hyperlink>
    </w:p>
    <w:p w14:paraId="195EB531" w14:textId="6935B6B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3" w:history="1">
        <w:r w:rsidR="00BA7584" w:rsidRPr="00186474">
          <w:rPr>
            <w:rStyle w:val="Hyperlink"/>
            <w:noProof/>
          </w:rPr>
          <w:t>Figure 5</w:t>
        </w:r>
        <w:r w:rsidR="00BA7584" w:rsidRPr="00186474">
          <w:rPr>
            <w:rStyle w:val="Hyperlink"/>
            <w:noProof/>
          </w:rPr>
          <w:noBreakHyphen/>
          <w:t>2 Dstar lite algorithm.</w:t>
        </w:r>
        <w:r w:rsidR="00BA7584">
          <w:rPr>
            <w:noProof/>
            <w:webHidden/>
          </w:rPr>
          <w:tab/>
        </w:r>
        <w:r w:rsidR="00BA7584">
          <w:rPr>
            <w:noProof/>
            <w:webHidden/>
          </w:rPr>
          <w:fldChar w:fldCharType="begin"/>
        </w:r>
        <w:r w:rsidR="00BA7584">
          <w:rPr>
            <w:noProof/>
            <w:webHidden/>
          </w:rPr>
          <w:instrText xml:space="preserve"> PAGEREF _Toc133328303 \h </w:instrText>
        </w:r>
        <w:r w:rsidR="00BA7584">
          <w:rPr>
            <w:noProof/>
            <w:webHidden/>
          </w:rPr>
        </w:r>
        <w:r w:rsidR="00BA7584">
          <w:rPr>
            <w:noProof/>
            <w:webHidden/>
          </w:rPr>
          <w:fldChar w:fldCharType="separate"/>
        </w:r>
        <w:r w:rsidR="00BA7584">
          <w:rPr>
            <w:noProof/>
            <w:webHidden/>
          </w:rPr>
          <w:t>7</w:t>
        </w:r>
        <w:r w:rsidR="00BA7584">
          <w:rPr>
            <w:noProof/>
            <w:webHidden/>
          </w:rPr>
          <w:fldChar w:fldCharType="end"/>
        </w:r>
      </w:hyperlink>
    </w:p>
    <w:p w14:paraId="6159E41A" w14:textId="4A83F111"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4" w:history="1">
        <w:r w:rsidR="00BA7584" w:rsidRPr="00186474">
          <w:rPr>
            <w:rStyle w:val="Hyperlink"/>
            <w:noProof/>
          </w:rPr>
          <w:t>Figure 5</w:t>
        </w:r>
        <w:r w:rsidR="00BA7584" w:rsidRPr="00186474">
          <w:rPr>
            <w:rStyle w:val="Hyperlink"/>
            <w:noProof/>
          </w:rPr>
          <w:noBreakHyphen/>
          <w:t>9 Dstar lite path on 2D grid.</w:t>
        </w:r>
        <w:r w:rsidR="00BA7584">
          <w:rPr>
            <w:noProof/>
            <w:webHidden/>
          </w:rPr>
          <w:tab/>
        </w:r>
        <w:r w:rsidR="00BA7584">
          <w:rPr>
            <w:noProof/>
            <w:webHidden/>
          </w:rPr>
          <w:fldChar w:fldCharType="begin"/>
        </w:r>
        <w:r w:rsidR="00BA7584">
          <w:rPr>
            <w:noProof/>
            <w:webHidden/>
          </w:rPr>
          <w:instrText xml:space="preserve"> PAGEREF _Toc133328304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090A857" w14:textId="05602E7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5" w:history="1">
        <w:r w:rsidR="00BA7584" w:rsidRPr="00186474">
          <w:rPr>
            <w:rStyle w:val="Hyperlink"/>
            <w:noProof/>
          </w:rPr>
          <w:t>Figure 5</w:t>
        </w:r>
        <w:r w:rsidR="00BA7584" w:rsidRPr="00186474">
          <w:rPr>
            <w:rStyle w:val="Hyperlink"/>
            <w:noProof/>
          </w:rPr>
          <w:noBreakHyphen/>
          <w:t>10 How Dstar path changes with wall on path.</w:t>
        </w:r>
        <w:r w:rsidR="00BA7584">
          <w:rPr>
            <w:noProof/>
            <w:webHidden/>
          </w:rPr>
          <w:tab/>
        </w:r>
        <w:r w:rsidR="00BA7584">
          <w:rPr>
            <w:noProof/>
            <w:webHidden/>
          </w:rPr>
          <w:fldChar w:fldCharType="begin"/>
        </w:r>
        <w:r w:rsidR="00BA7584">
          <w:rPr>
            <w:noProof/>
            <w:webHidden/>
          </w:rPr>
          <w:instrText xml:space="preserve"> PAGEREF _Toc133328305 \h </w:instrText>
        </w:r>
        <w:r w:rsidR="00BA7584">
          <w:rPr>
            <w:noProof/>
            <w:webHidden/>
          </w:rPr>
        </w:r>
        <w:r w:rsidR="00BA7584">
          <w:rPr>
            <w:noProof/>
            <w:webHidden/>
          </w:rPr>
          <w:fldChar w:fldCharType="separate"/>
        </w:r>
        <w:r w:rsidR="00BA7584">
          <w:rPr>
            <w:noProof/>
            <w:webHidden/>
          </w:rPr>
          <w:t>9</w:t>
        </w:r>
        <w:r w:rsidR="00BA7584">
          <w:rPr>
            <w:noProof/>
            <w:webHidden/>
          </w:rPr>
          <w:fldChar w:fldCharType="end"/>
        </w:r>
      </w:hyperlink>
    </w:p>
    <w:p w14:paraId="5896E4DA" w14:textId="770F83F5"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6" w:history="1">
        <w:r w:rsidR="00BA7584" w:rsidRPr="00186474">
          <w:rPr>
            <w:rStyle w:val="Hyperlink"/>
            <w:noProof/>
          </w:rPr>
          <w:t>Figure 5</w:t>
        </w:r>
        <w:r w:rsidR="00BA7584" w:rsidRPr="00186474">
          <w:rPr>
            <w:rStyle w:val="Hyperlink"/>
            <w:noProof/>
          </w:rPr>
          <w:noBreakHyphen/>
          <w:t>11Astar path.</w:t>
        </w:r>
        <w:r w:rsidR="00BA7584">
          <w:rPr>
            <w:noProof/>
            <w:webHidden/>
          </w:rPr>
          <w:tab/>
        </w:r>
        <w:r w:rsidR="00BA7584">
          <w:rPr>
            <w:noProof/>
            <w:webHidden/>
          </w:rPr>
          <w:fldChar w:fldCharType="begin"/>
        </w:r>
        <w:r w:rsidR="00BA7584">
          <w:rPr>
            <w:noProof/>
            <w:webHidden/>
          </w:rPr>
          <w:instrText xml:space="preserve"> PAGEREF _Toc133328306 \h </w:instrText>
        </w:r>
        <w:r w:rsidR="00BA7584">
          <w:rPr>
            <w:noProof/>
            <w:webHidden/>
          </w:rPr>
        </w:r>
        <w:r w:rsidR="00BA7584">
          <w:rPr>
            <w:noProof/>
            <w:webHidden/>
          </w:rPr>
          <w:fldChar w:fldCharType="separate"/>
        </w:r>
        <w:r w:rsidR="00BA7584">
          <w:rPr>
            <w:noProof/>
            <w:webHidden/>
          </w:rPr>
          <w:t>10</w:t>
        </w:r>
        <w:r w:rsidR="00BA7584">
          <w:rPr>
            <w:noProof/>
            <w:webHidden/>
          </w:rPr>
          <w:fldChar w:fldCharType="end"/>
        </w:r>
      </w:hyperlink>
    </w:p>
    <w:p w14:paraId="2FD65178" w14:textId="76B87C5A"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7" w:history="1">
        <w:r w:rsidR="00BA7584" w:rsidRPr="00186474">
          <w:rPr>
            <w:rStyle w:val="Hyperlink"/>
            <w:noProof/>
          </w:rPr>
          <w:t>Figure 5</w:t>
        </w:r>
        <w:r w:rsidR="00BA7584" w:rsidRPr="00186474">
          <w:rPr>
            <w:rStyle w:val="Hyperlink"/>
            <w:noProof/>
          </w:rPr>
          <w:noBreakHyphen/>
          <w:t>14 Lpa* path.</w:t>
        </w:r>
        <w:r w:rsidR="00BA7584">
          <w:rPr>
            <w:noProof/>
            <w:webHidden/>
          </w:rPr>
          <w:tab/>
        </w:r>
        <w:r w:rsidR="00BA7584">
          <w:rPr>
            <w:noProof/>
            <w:webHidden/>
          </w:rPr>
          <w:fldChar w:fldCharType="begin"/>
        </w:r>
        <w:r w:rsidR="00BA7584">
          <w:rPr>
            <w:noProof/>
            <w:webHidden/>
          </w:rPr>
          <w:instrText xml:space="preserve"> PAGEREF _Toc133328307 \h </w:instrText>
        </w:r>
        <w:r w:rsidR="00BA7584">
          <w:rPr>
            <w:noProof/>
            <w:webHidden/>
          </w:rPr>
        </w:r>
        <w:r w:rsidR="00BA7584">
          <w:rPr>
            <w:noProof/>
            <w:webHidden/>
          </w:rPr>
          <w:fldChar w:fldCharType="separate"/>
        </w:r>
        <w:r w:rsidR="00BA7584">
          <w:rPr>
            <w:noProof/>
            <w:webHidden/>
          </w:rPr>
          <w:t>12</w:t>
        </w:r>
        <w:r w:rsidR="00BA7584">
          <w:rPr>
            <w:noProof/>
            <w:webHidden/>
          </w:rPr>
          <w:fldChar w:fldCharType="end"/>
        </w:r>
      </w:hyperlink>
    </w:p>
    <w:p w14:paraId="4C002D01" w14:textId="3EFA454D"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8" w:history="1">
        <w:r w:rsidR="00BA7584" w:rsidRPr="00186474">
          <w:rPr>
            <w:rStyle w:val="Hyperlink"/>
            <w:noProof/>
            <w:lang w:val="en-GB"/>
          </w:rPr>
          <w:t>Figure 5</w:t>
        </w:r>
        <w:r w:rsidR="00BA7584" w:rsidRPr="00186474">
          <w:rPr>
            <w:rStyle w:val="Hyperlink"/>
            <w:noProof/>
            <w:lang w:val="en-GB"/>
          </w:rPr>
          <w:noBreakHyphen/>
          <w:t>15 Lpa* algorithm</w:t>
        </w:r>
        <w:r w:rsidR="00BA7584">
          <w:rPr>
            <w:noProof/>
            <w:webHidden/>
          </w:rPr>
          <w:tab/>
        </w:r>
        <w:r w:rsidR="00BA7584">
          <w:rPr>
            <w:noProof/>
            <w:webHidden/>
          </w:rPr>
          <w:fldChar w:fldCharType="begin"/>
        </w:r>
        <w:r w:rsidR="00BA7584">
          <w:rPr>
            <w:noProof/>
            <w:webHidden/>
          </w:rPr>
          <w:instrText xml:space="preserve"> PAGEREF _Toc133328308 \h </w:instrText>
        </w:r>
        <w:r w:rsidR="00BA7584">
          <w:rPr>
            <w:noProof/>
            <w:webHidden/>
          </w:rPr>
        </w:r>
        <w:r w:rsidR="00BA7584">
          <w:rPr>
            <w:noProof/>
            <w:webHidden/>
          </w:rPr>
          <w:fldChar w:fldCharType="separate"/>
        </w:r>
        <w:r w:rsidR="00BA7584">
          <w:rPr>
            <w:noProof/>
            <w:webHidden/>
          </w:rPr>
          <w:t>13</w:t>
        </w:r>
        <w:r w:rsidR="00BA7584">
          <w:rPr>
            <w:noProof/>
            <w:webHidden/>
          </w:rPr>
          <w:fldChar w:fldCharType="end"/>
        </w:r>
      </w:hyperlink>
    </w:p>
    <w:p w14:paraId="3DCB52FC" w14:textId="0B22BCFE"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09" w:history="1">
        <w:r w:rsidR="00BA7584" w:rsidRPr="00186474">
          <w:rPr>
            <w:rStyle w:val="Hyperlink"/>
            <w:noProof/>
          </w:rPr>
          <w:t>Figure 5</w:t>
        </w:r>
        <w:r w:rsidR="00BA7584" w:rsidRPr="00186474">
          <w:rPr>
            <w:rStyle w:val="Hyperlink"/>
            <w:noProof/>
          </w:rPr>
          <w:noBreakHyphen/>
          <w:t>18 Lpa* path without walls vs with walls.</w:t>
        </w:r>
        <w:r w:rsidR="00BA7584">
          <w:rPr>
            <w:noProof/>
            <w:webHidden/>
          </w:rPr>
          <w:tab/>
        </w:r>
        <w:r w:rsidR="00BA7584">
          <w:rPr>
            <w:noProof/>
            <w:webHidden/>
          </w:rPr>
          <w:fldChar w:fldCharType="begin"/>
        </w:r>
        <w:r w:rsidR="00BA7584">
          <w:rPr>
            <w:noProof/>
            <w:webHidden/>
          </w:rPr>
          <w:instrText xml:space="preserve"> PAGEREF _Toc133328309 \h </w:instrText>
        </w:r>
        <w:r w:rsidR="00BA7584">
          <w:rPr>
            <w:noProof/>
            <w:webHidden/>
          </w:rPr>
        </w:r>
        <w:r w:rsidR="00BA7584">
          <w:rPr>
            <w:noProof/>
            <w:webHidden/>
          </w:rPr>
          <w:fldChar w:fldCharType="separate"/>
        </w:r>
        <w:r w:rsidR="00BA7584">
          <w:rPr>
            <w:noProof/>
            <w:webHidden/>
          </w:rPr>
          <w:t>14</w:t>
        </w:r>
        <w:r w:rsidR="00BA7584">
          <w:rPr>
            <w:noProof/>
            <w:webHidden/>
          </w:rPr>
          <w:fldChar w:fldCharType="end"/>
        </w:r>
      </w:hyperlink>
    </w:p>
    <w:p w14:paraId="3C3B5C4C" w14:textId="034771A4"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0" w:history="1">
        <w:r w:rsidR="00BA7584" w:rsidRPr="00186474">
          <w:rPr>
            <w:rStyle w:val="Hyperlink"/>
            <w:noProof/>
          </w:rPr>
          <w:t>Figure 5</w:t>
        </w:r>
        <w:r w:rsidR="00BA7584" w:rsidRPr="00186474">
          <w:rPr>
            <w:rStyle w:val="Hyperlink"/>
            <w:noProof/>
          </w:rPr>
          <w:noBreakHyphen/>
          <w:t>21 Dijkstra's path without walls vs with walls.</w:t>
        </w:r>
        <w:r w:rsidR="00BA7584">
          <w:rPr>
            <w:noProof/>
            <w:webHidden/>
          </w:rPr>
          <w:tab/>
        </w:r>
        <w:r w:rsidR="00BA7584">
          <w:rPr>
            <w:noProof/>
            <w:webHidden/>
          </w:rPr>
          <w:fldChar w:fldCharType="begin"/>
        </w:r>
        <w:r w:rsidR="00BA7584">
          <w:rPr>
            <w:noProof/>
            <w:webHidden/>
          </w:rPr>
          <w:instrText xml:space="preserve"> PAGEREF _Toc133328310 \h </w:instrText>
        </w:r>
        <w:r w:rsidR="00BA7584">
          <w:rPr>
            <w:noProof/>
            <w:webHidden/>
          </w:rPr>
        </w:r>
        <w:r w:rsidR="00BA7584">
          <w:rPr>
            <w:noProof/>
            <w:webHidden/>
          </w:rPr>
          <w:fldChar w:fldCharType="separate"/>
        </w:r>
        <w:r w:rsidR="00BA7584">
          <w:rPr>
            <w:noProof/>
            <w:webHidden/>
          </w:rPr>
          <w:t>16</w:t>
        </w:r>
        <w:r w:rsidR="00BA7584">
          <w:rPr>
            <w:noProof/>
            <w:webHidden/>
          </w:rPr>
          <w:fldChar w:fldCharType="end"/>
        </w:r>
      </w:hyperlink>
    </w:p>
    <w:p w14:paraId="4C50A5C7" w14:textId="733786E3" w:rsidR="00BA7584"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1" w:history="1">
        <w:r w:rsidR="00BA7584" w:rsidRPr="00186474">
          <w:rPr>
            <w:rStyle w:val="Hyperlink"/>
            <w:noProof/>
          </w:rPr>
          <w:t>Figure 5</w:t>
        </w:r>
        <w:r w:rsidR="00BA7584" w:rsidRPr="00186474">
          <w:rPr>
            <w:rStyle w:val="Hyperlink"/>
            <w:noProof/>
          </w:rPr>
          <w:noBreakHyphen/>
          <w:t>23 Depth first search algorithm without walls vs with walls.</w:t>
        </w:r>
        <w:r w:rsidR="00BA7584">
          <w:rPr>
            <w:noProof/>
            <w:webHidden/>
          </w:rPr>
          <w:tab/>
        </w:r>
        <w:r w:rsidR="00BA7584">
          <w:rPr>
            <w:noProof/>
            <w:webHidden/>
          </w:rPr>
          <w:fldChar w:fldCharType="begin"/>
        </w:r>
        <w:r w:rsidR="00BA7584">
          <w:rPr>
            <w:noProof/>
            <w:webHidden/>
          </w:rPr>
          <w:instrText xml:space="preserve"> PAGEREF _Toc133328311 \h </w:instrText>
        </w:r>
        <w:r w:rsidR="00BA7584">
          <w:rPr>
            <w:noProof/>
            <w:webHidden/>
          </w:rPr>
        </w:r>
        <w:r w:rsidR="00BA7584">
          <w:rPr>
            <w:noProof/>
            <w:webHidden/>
          </w:rPr>
          <w:fldChar w:fldCharType="separate"/>
        </w:r>
        <w:r w:rsidR="00BA7584">
          <w:rPr>
            <w:noProof/>
            <w:webHidden/>
          </w:rPr>
          <w:t>17</w:t>
        </w:r>
        <w:r w:rsidR="00BA7584">
          <w:rPr>
            <w:noProof/>
            <w:webHidden/>
          </w:rPr>
          <w:fldChar w:fldCharType="end"/>
        </w:r>
      </w:hyperlink>
    </w:p>
    <w:p w14:paraId="46001DD5" w14:textId="4CF498C9" w:rsidR="00147B9B" w:rsidRDefault="00E33B4B" w:rsidP="00147B9B">
      <w:pPr>
        <w:spacing w:after="0" w:line="276" w:lineRule="auto"/>
        <w:rPr>
          <w:b/>
          <w:bCs/>
          <w:sz w:val="28"/>
          <w:szCs w:val="28"/>
        </w:rPr>
      </w:pPr>
      <w:r>
        <w:rPr>
          <w:b/>
          <w:bCs/>
          <w:sz w:val="28"/>
          <w:szCs w:val="28"/>
        </w:rPr>
        <w:fldChar w:fldCharType="end"/>
      </w:r>
      <w:r w:rsidR="00147B9B">
        <w:rPr>
          <w:b/>
          <w:bCs/>
          <w:sz w:val="28"/>
          <w:szCs w:val="28"/>
        </w:rPr>
        <w:br w:type="page"/>
      </w:r>
    </w:p>
    <w:p w14:paraId="268938E0" w14:textId="5F36F5DF" w:rsidR="00244CF3" w:rsidRPr="00244CF3" w:rsidRDefault="00244CF3" w:rsidP="00925569">
      <w:pPr>
        <w:pStyle w:val="Heading6"/>
      </w:pPr>
      <w:r>
        <w:lastRenderedPageBreak/>
        <w:t>List Of Tables</w:t>
      </w:r>
    </w:p>
    <w:p w14:paraId="5D93B266" w14:textId="3AE32270" w:rsidR="003E758D" w:rsidRDefault="00244CF3">
      <w:pPr>
        <w:pStyle w:val="TableofFigures"/>
        <w:tabs>
          <w:tab w:val="right" w:leader="dot" w:pos="9016"/>
        </w:tabs>
        <w:rPr>
          <w:rFonts w:asciiTheme="minorHAnsi" w:eastAsiaTheme="minorEastAsia" w:hAnsiTheme="minorHAnsi" w:cstheme="minorBidi"/>
          <w:noProof/>
          <w:sz w:val="22"/>
          <w:lang w:eastAsia="en-IE"/>
        </w:rPr>
      </w:pPr>
      <w:r>
        <w:rPr>
          <w:b/>
          <w:bCs/>
          <w:sz w:val="28"/>
          <w:szCs w:val="28"/>
        </w:rPr>
        <w:fldChar w:fldCharType="begin"/>
      </w:r>
      <w:r>
        <w:rPr>
          <w:b/>
          <w:bCs/>
          <w:sz w:val="28"/>
          <w:szCs w:val="28"/>
        </w:rPr>
        <w:instrText xml:space="preserve"> TOC \h \z \c "Table" </w:instrText>
      </w:r>
      <w:r>
        <w:rPr>
          <w:b/>
          <w:bCs/>
          <w:sz w:val="28"/>
          <w:szCs w:val="28"/>
        </w:rPr>
        <w:fldChar w:fldCharType="separate"/>
      </w:r>
      <w:hyperlink w:anchor="_Toc133328312" w:history="1">
        <w:r w:rsidR="003E758D" w:rsidRPr="0083385C">
          <w:rPr>
            <w:rStyle w:val="Hyperlink"/>
            <w:noProof/>
          </w:rPr>
          <w:t>Table 8</w:t>
        </w:r>
        <w:r w:rsidR="003E758D" w:rsidRPr="0083385C">
          <w:rPr>
            <w:rStyle w:val="Hyperlink"/>
            <w:noProof/>
          </w:rPr>
          <w:noBreakHyphen/>
          <w:t>1 Small grid times 0 walls</w:t>
        </w:r>
        <w:r w:rsidR="003E758D">
          <w:rPr>
            <w:noProof/>
            <w:webHidden/>
          </w:rPr>
          <w:tab/>
        </w:r>
        <w:r w:rsidR="003E758D">
          <w:rPr>
            <w:noProof/>
            <w:webHidden/>
          </w:rPr>
          <w:fldChar w:fldCharType="begin"/>
        </w:r>
        <w:r w:rsidR="003E758D">
          <w:rPr>
            <w:noProof/>
            <w:webHidden/>
          </w:rPr>
          <w:instrText xml:space="preserve"> PAGEREF _Toc133328312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062FC82D" w14:textId="3D407B95"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3" w:history="1">
        <w:r w:rsidR="003E758D" w:rsidRPr="0083385C">
          <w:rPr>
            <w:rStyle w:val="Hyperlink"/>
            <w:noProof/>
          </w:rPr>
          <w:t>Table 8</w:t>
        </w:r>
        <w:r w:rsidR="003E758D" w:rsidRPr="0083385C">
          <w:rPr>
            <w:rStyle w:val="Hyperlink"/>
            <w:noProof/>
          </w:rPr>
          <w:noBreakHyphen/>
          <w:t>2 Medium grid times 0 walls</w:t>
        </w:r>
        <w:r w:rsidR="003E758D">
          <w:rPr>
            <w:noProof/>
            <w:webHidden/>
          </w:rPr>
          <w:tab/>
        </w:r>
        <w:r w:rsidR="003E758D">
          <w:rPr>
            <w:noProof/>
            <w:webHidden/>
          </w:rPr>
          <w:fldChar w:fldCharType="begin"/>
        </w:r>
        <w:r w:rsidR="003E758D">
          <w:rPr>
            <w:noProof/>
            <w:webHidden/>
          </w:rPr>
          <w:instrText xml:space="preserve"> PAGEREF _Toc133328313 \h </w:instrText>
        </w:r>
        <w:r w:rsidR="003E758D">
          <w:rPr>
            <w:noProof/>
            <w:webHidden/>
          </w:rPr>
        </w:r>
        <w:r w:rsidR="003E758D">
          <w:rPr>
            <w:noProof/>
            <w:webHidden/>
          </w:rPr>
          <w:fldChar w:fldCharType="separate"/>
        </w:r>
        <w:r w:rsidR="003E758D">
          <w:rPr>
            <w:noProof/>
            <w:webHidden/>
          </w:rPr>
          <w:t>26</w:t>
        </w:r>
        <w:r w:rsidR="003E758D">
          <w:rPr>
            <w:noProof/>
            <w:webHidden/>
          </w:rPr>
          <w:fldChar w:fldCharType="end"/>
        </w:r>
      </w:hyperlink>
    </w:p>
    <w:p w14:paraId="721F2702" w14:textId="1F008B38"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4" w:history="1">
        <w:r w:rsidR="003E758D" w:rsidRPr="0083385C">
          <w:rPr>
            <w:rStyle w:val="Hyperlink"/>
            <w:noProof/>
          </w:rPr>
          <w:t>Table 8</w:t>
        </w:r>
        <w:r w:rsidR="003E758D" w:rsidRPr="0083385C">
          <w:rPr>
            <w:rStyle w:val="Hyperlink"/>
            <w:noProof/>
          </w:rPr>
          <w:noBreakHyphen/>
          <w:t>3 Large grid times 0 walls</w:t>
        </w:r>
        <w:r w:rsidR="003E758D">
          <w:rPr>
            <w:noProof/>
            <w:webHidden/>
          </w:rPr>
          <w:tab/>
        </w:r>
        <w:r w:rsidR="003E758D">
          <w:rPr>
            <w:noProof/>
            <w:webHidden/>
          </w:rPr>
          <w:fldChar w:fldCharType="begin"/>
        </w:r>
        <w:r w:rsidR="003E758D">
          <w:rPr>
            <w:noProof/>
            <w:webHidden/>
          </w:rPr>
          <w:instrText xml:space="preserve"> PAGEREF _Toc133328314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30286E90" w14:textId="0259625C"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5" w:history="1">
        <w:r w:rsidR="003E758D" w:rsidRPr="0083385C">
          <w:rPr>
            <w:rStyle w:val="Hyperlink"/>
            <w:noProof/>
          </w:rPr>
          <w:t>Table 8</w:t>
        </w:r>
        <w:r w:rsidR="003E758D" w:rsidRPr="0083385C">
          <w:rPr>
            <w:rStyle w:val="Hyperlink"/>
            <w:noProof/>
          </w:rPr>
          <w:noBreakHyphen/>
          <w:t>4 Comparison results.</w:t>
        </w:r>
        <w:r w:rsidR="003E758D">
          <w:rPr>
            <w:noProof/>
            <w:webHidden/>
          </w:rPr>
          <w:tab/>
        </w:r>
        <w:r w:rsidR="003E758D">
          <w:rPr>
            <w:noProof/>
            <w:webHidden/>
          </w:rPr>
          <w:fldChar w:fldCharType="begin"/>
        </w:r>
        <w:r w:rsidR="003E758D">
          <w:rPr>
            <w:noProof/>
            <w:webHidden/>
          </w:rPr>
          <w:instrText xml:space="preserve"> PAGEREF _Toc133328315 \h </w:instrText>
        </w:r>
        <w:r w:rsidR="003E758D">
          <w:rPr>
            <w:noProof/>
            <w:webHidden/>
          </w:rPr>
        </w:r>
        <w:r w:rsidR="003E758D">
          <w:rPr>
            <w:noProof/>
            <w:webHidden/>
          </w:rPr>
          <w:fldChar w:fldCharType="separate"/>
        </w:r>
        <w:r w:rsidR="003E758D">
          <w:rPr>
            <w:noProof/>
            <w:webHidden/>
          </w:rPr>
          <w:t>27</w:t>
        </w:r>
        <w:r w:rsidR="003E758D">
          <w:rPr>
            <w:noProof/>
            <w:webHidden/>
          </w:rPr>
          <w:fldChar w:fldCharType="end"/>
        </w:r>
      </w:hyperlink>
    </w:p>
    <w:p w14:paraId="1A266773" w14:textId="077A19D4" w:rsidR="003E758D" w:rsidRDefault="00000000">
      <w:pPr>
        <w:pStyle w:val="TableofFigures"/>
        <w:tabs>
          <w:tab w:val="right" w:leader="dot" w:pos="9016"/>
        </w:tabs>
        <w:rPr>
          <w:rFonts w:asciiTheme="minorHAnsi" w:eastAsiaTheme="minorEastAsia" w:hAnsiTheme="minorHAnsi" w:cstheme="minorBidi"/>
          <w:noProof/>
          <w:sz w:val="22"/>
          <w:lang w:eastAsia="en-IE"/>
        </w:rPr>
      </w:pPr>
      <w:hyperlink w:anchor="_Toc133328316" w:history="1">
        <w:r w:rsidR="003E758D" w:rsidRPr="0083385C">
          <w:rPr>
            <w:rStyle w:val="Hyperlink"/>
            <w:noProof/>
          </w:rPr>
          <w:t>Table 8</w:t>
        </w:r>
        <w:r w:rsidR="003E758D" w:rsidRPr="0083385C">
          <w:rPr>
            <w:rStyle w:val="Hyperlink"/>
            <w:noProof/>
          </w:rPr>
          <w:noBreakHyphen/>
          <w:t>5 Comparison of implementation</w:t>
        </w:r>
        <w:r w:rsidR="003E758D">
          <w:rPr>
            <w:noProof/>
            <w:webHidden/>
          </w:rPr>
          <w:tab/>
        </w:r>
        <w:r w:rsidR="003E758D">
          <w:rPr>
            <w:noProof/>
            <w:webHidden/>
          </w:rPr>
          <w:fldChar w:fldCharType="begin"/>
        </w:r>
        <w:r w:rsidR="003E758D">
          <w:rPr>
            <w:noProof/>
            <w:webHidden/>
          </w:rPr>
          <w:instrText xml:space="preserve"> PAGEREF _Toc133328316 \h </w:instrText>
        </w:r>
        <w:r w:rsidR="003E758D">
          <w:rPr>
            <w:noProof/>
            <w:webHidden/>
          </w:rPr>
        </w:r>
        <w:r w:rsidR="003E758D">
          <w:rPr>
            <w:noProof/>
            <w:webHidden/>
          </w:rPr>
          <w:fldChar w:fldCharType="separate"/>
        </w:r>
        <w:r w:rsidR="003E758D">
          <w:rPr>
            <w:noProof/>
            <w:webHidden/>
          </w:rPr>
          <w:t>28</w:t>
        </w:r>
        <w:r w:rsidR="003E758D">
          <w:rPr>
            <w:noProof/>
            <w:webHidden/>
          </w:rPr>
          <w:fldChar w:fldCharType="end"/>
        </w:r>
      </w:hyperlink>
    </w:p>
    <w:p w14:paraId="2E87B5EA" w14:textId="4E5B7826" w:rsidR="00E145A0" w:rsidRDefault="00244CF3">
      <w:pPr>
        <w:spacing w:after="0" w:line="240" w:lineRule="auto"/>
        <w:rPr>
          <w:b/>
          <w:bCs/>
          <w:sz w:val="28"/>
          <w:szCs w:val="28"/>
        </w:rPr>
      </w:pPr>
      <w:r>
        <w:rPr>
          <w:b/>
          <w:bCs/>
          <w:sz w:val="28"/>
          <w:szCs w:val="28"/>
        </w:rPr>
        <w:fldChar w:fldCharType="end"/>
      </w:r>
      <w:r w:rsidR="00E145A0">
        <w:rPr>
          <w:b/>
          <w:bCs/>
          <w:sz w:val="28"/>
          <w:szCs w:val="28"/>
        </w:rPr>
        <w:br w:type="page"/>
      </w:r>
    </w:p>
    <w:p w14:paraId="79CCAD17" w14:textId="48F021B4" w:rsidR="003C1C99" w:rsidRPr="0079297F" w:rsidRDefault="003C1C99" w:rsidP="00E145A0">
      <w:pPr>
        <w:pStyle w:val="Heading6"/>
      </w:pPr>
      <w:r w:rsidRPr="0079297F">
        <w:lastRenderedPageBreak/>
        <w:t>Acknowledgements</w:t>
      </w:r>
    </w:p>
    <w:p w14:paraId="2D04B70B" w14:textId="17C6B76B" w:rsidR="00E145A0" w:rsidRDefault="003C1C99" w:rsidP="001B5BBA">
      <w:pPr>
        <w:spacing w:line="276" w:lineRule="auto"/>
      </w:pPr>
      <w:r>
        <w:t xml:space="preserve">I </w:t>
      </w:r>
      <w:r w:rsidR="00263950">
        <w:t xml:space="preserve">would like to thank my project </w:t>
      </w:r>
      <w:r w:rsidR="00F53FF0">
        <w:t>supervisor</w:t>
      </w:r>
      <w:r w:rsidR="00263950">
        <w:t xml:space="preserve"> Oisin Cawley for his assistance on this research project throughout the year which is greatly </w:t>
      </w:r>
      <w:r w:rsidR="00F53FF0">
        <w:t>appreciated.</w:t>
      </w:r>
      <w:r w:rsidR="008D2AE9">
        <w:t xml:space="preserve"> I would also like to thank my classmates for making the course throughout the four years </w:t>
      </w:r>
      <w:r w:rsidR="00B76CB5">
        <w:t xml:space="preserve">that much </w:t>
      </w:r>
      <w:r w:rsidR="008D2AE9">
        <w:t>more enjoyable.</w:t>
      </w:r>
    </w:p>
    <w:p w14:paraId="7092F282" w14:textId="77777777" w:rsidR="001B5BBA" w:rsidRDefault="001B5BBA" w:rsidP="001B5BBA">
      <w:pPr>
        <w:spacing w:line="276" w:lineRule="auto"/>
      </w:pPr>
    </w:p>
    <w:p w14:paraId="3519508E" w14:textId="28EEE9FA" w:rsidR="001B5BBA" w:rsidRDefault="001B5BBA" w:rsidP="001B5BBA">
      <w:pPr>
        <w:spacing w:line="276" w:lineRule="auto"/>
        <w:sectPr w:rsidR="001B5BBA" w:rsidSect="00B962AB">
          <w:pgSz w:w="11906" w:h="16838"/>
          <w:pgMar w:top="1440" w:right="1440" w:bottom="1440" w:left="1440" w:header="708" w:footer="708" w:gutter="0"/>
          <w:pgNumType w:fmt="lowerRoman" w:start="1"/>
          <w:cols w:space="708"/>
          <w:docGrid w:linePitch="360"/>
        </w:sectPr>
      </w:pPr>
    </w:p>
    <w:p w14:paraId="47414C9F" w14:textId="2D6E0496" w:rsidR="00255E27" w:rsidRPr="0079297F" w:rsidRDefault="00916337" w:rsidP="00925569">
      <w:pPr>
        <w:pStyle w:val="Heading1"/>
      </w:pPr>
      <w:bookmarkStart w:id="0" w:name="_Toc133344686"/>
      <w:r w:rsidRPr="0079297F">
        <w:lastRenderedPageBreak/>
        <w:t>Project Abstract</w:t>
      </w:r>
      <w:bookmarkEnd w:id="0"/>
    </w:p>
    <w:p w14:paraId="5C0A6557" w14:textId="358184F9" w:rsidR="00C43204" w:rsidRDefault="000F597D" w:rsidP="00147B9B">
      <w:pPr>
        <w:spacing w:line="276" w:lineRule="auto"/>
      </w:pPr>
      <w:r>
        <w:t xml:space="preserve">The idea behind my research project is to question when compared with the dynamic pathfinding algorithm known as “Dstar Lite” under a games </w:t>
      </w:r>
      <w:r w:rsidR="00232217">
        <w:t xml:space="preserve">development </w:t>
      </w:r>
      <w:r>
        <w:t xml:space="preserve">context will other heuristic and </w:t>
      </w:r>
      <w:r w:rsidR="00F53FF0">
        <w:t>non-heuristic</w:t>
      </w:r>
      <w:r>
        <w:t xml:space="preserve"> </w:t>
      </w:r>
      <w:r w:rsidR="00F53FF0">
        <w:t>pathfinding</w:t>
      </w:r>
      <w:r>
        <w:t xml:space="preserve"> algorithms be more beneficial when implemented into </w:t>
      </w:r>
      <w:r w:rsidR="00F53FF0">
        <w:t>someone’s</w:t>
      </w:r>
      <w:r>
        <w:t xml:space="preserve"> game or should they rather use one of the several different pathfinding algorithms which </w:t>
      </w:r>
      <w:r w:rsidR="00083BA3">
        <w:t xml:space="preserve">has been </w:t>
      </w:r>
      <w:r>
        <w:t xml:space="preserve">implemented into </w:t>
      </w:r>
      <w:r w:rsidR="00083BA3">
        <w:t xml:space="preserve">the </w:t>
      </w:r>
      <w:r>
        <w:t xml:space="preserve">application, which contains the following algorithms : </w:t>
      </w:r>
      <w:r w:rsidR="00C43204">
        <w:t>“</w:t>
      </w:r>
      <w:r>
        <w:t>Lifelong Planning Astar</w:t>
      </w:r>
      <w:r w:rsidR="00C43204">
        <w:t xml:space="preserve">” which is an incremental </w:t>
      </w:r>
      <w:r w:rsidR="00F53FF0">
        <w:t>heuristic</w:t>
      </w:r>
      <w:r w:rsidR="00C43204">
        <w:t xml:space="preserve"> version of the Astar pathfinding algorithm which allows for the replanning of the most optimal path without having to recalculate the </w:t>
      </w:r>
      <w:r w:rsidR="00F53FF0">
        <w:t>entirety</w:t>
      </w:r>
      <w:r w:rsidR="00C43204">
        <w:t xml:space="preserve"> of the path</w:t>
      </w:r>
      <w:r>
        <w:t xml:space="preserve">, </w:t>
      </w:r>
      <w:r w:rsidR="00C43204">
        <w:t>the “</w:t>
      </w:r>
      <w:r>
        <w:t>Astar</w:t>
      </w:r>
      <w:r w:rsidR="00C43204">
        <w:t xml:space="preserve"> search algorithm”</w:t>
      </w:r>
      <w:r>
        <w:t xml:space="preserve"> itself, </w:t>
      </w:r>
      <w:r w:rsidR="00C43204">
        <w:t>“</w:t>
      </w:r>
      <w:r w:rsidR="00BE21A5">
        <w:t>Dijkstra’s</w:t>
      </w:r>
      <w:r>
        <w:t xml:space="preserve"> search algorithm</w:t>
      </w:r>
      <w:r w:rsidR="00C43204">
        <w:t>”</w:t>
      </w:r>
      <w:r>
        <w:t xml:space="preserve">, </w:t>
      </w:r>
      <w:r w:rsidR="00C43204">
        <w:t>the “</w:t>
      </w:r>
      <w:r>
        <w:t>Depth First Search</w:t>
      </w:r>
      <w:r w:rsidR="00C43204">
        <w:t xml:space="preserve"> pathfinding algorithm”</w:t>
      </w:r>
      <w:r>
        <w:t xml:space="preserve"> </w:t>
      </w:r>
      <w:r w:rsidR="00C43204">
        <w:t xml:space="preserve">which is the only </w:t>
      </w:r>
      <w:r w:rsidR="00F53FF0">
        <w:t>non-guided</w:t>
      </w:r>
      <w:r w:rsidR="00C43204">
        <w:t xml:space="preserve"> pathfinding algorithm in this application </w:t>
      </w:r>
      <w:r>
        <w:t>and</w:t>
      </w:r>
      <w:r w:rsidR="00C43204">
        <w:t xml:space="preserve"> the final pathfinding algorithm which is being compared inside of this paper being “</w:t>
      </w:r>
      <w:r>
        <w:t>Jump Point Search</w:t>
      </w:r>
      <w:r w:rsidR="00C43204">
        <w:t>”</w:t>
      </w:r>
      <w:r>
        <w:t xml:space="preserve"> which is a further </w:t>
      </w:r>
      <w:r w:rsidR="00F53FF0">
        <w:t>extension</w:t>
      </w:r>
      <w:r>
        <w:t xml:space="preserve"> on the Astar pathfinding </w:t>
      </w:r>
      <w:r w:rsidR="00F53FF0">
        <w:t>algorithm</w:t>
      </w:r>
      <w:r>
        <w:t xml:space="preserve"> and of</w:t>
      </w:r>
      <w:r w:rsidR="00C43204">
        <w:t xml:space="preserve"> </w:t>
      </w:r>
      <w:r>
        <w:t>course Dstar Lite itself</w:t>
      </w:r>
      <w:r w:rsidR="00C43204">
        <w:t xml:space="preserve"> being an incremental algorithm </w:t>
      </w:r>
      <w:r w:rsidR="00F53FF0">
        <w:t>heuristic</w:t>
      </w:r>
      <w:r w:rsidR="00C43204">
        <w:t xml:space="preserve"> pathfinding algorithm which computes the shortest path from two given points on a grid and allows for the replanning of the given path without having to </w:t>
      </w:r>
      <w:r w:rsidR="00F53FF0">
        <w:t>recalculate</w:t>
      </w:r>
      <w:r w:rsidR="00C43204">
        <w:t xml:space="preserve"> the path from start</w:t>
      </w:r>
      <w:r>
        <w:t>.</w:t>
      </w:r>
    </w:p>
    <w:p w14:paraId="386069EF" w14:textId="69488AC3" w:rsidR="00C43204" w:rsidRDefault="000F597D" w:rsidP="00147B9B">
      <w:pPr>
        <w:spacing w:line="276" w:lineRule="auto"/>
      </w:pPr>
      <w:r>
        <w:t xml:space="preserve">There is also the question on where these algorithms may or may not be applicable inside of different games as </w:t>
      </w:r>
      <w:r w:rsidR="00F53FF0">
        <w:t>certain</w:t>
      </w:r>
      <w:r>
        <w:t xml:space="preserve"> things may vary which include the following different edge weights(cost of travelling from cell to cell) the number of obstacles on a path and how they handle this  and would it affect the time until the paths completion as well as the grids size which may not be the same across a game world and could vary depending on the type of game which is being made.</w:t>
      </w:r>
    </w:p>
    <w:p w14:paraId="70003DA2" w14:textId="604FDA22" w:rsidR="00B91FCC" w:rsidRDefault="003609D2" w:rsidP="00147B9B">
      <w:pPr>
        <w:spacing w:line="276" w:lineRule="auto"/>
      </w:pPr>
      <w:r>
        <w:t xml:space="preserve">In this paper </w:t>
      </w:r>
      <w:r w:rsidR="000F3F58">
        <w:t xml:space="preserve">the applicable data has been put </w:t>
      </w:r>
      <w:r w:rsidR="003D323A">
        <w:t>forward</w:t>
      </w:r>
      <w:r w:rsidR="000F3F58">
        <w:t xml:space="preserve"> for </w:t>
      </w:r>
      <w:r>
        <w:t xml:space="preserve">each scenario and </w:t>
      </w:r>
      <w:r w:rsidR="00BA668D">
        <w:t>conclude</w:t>
      </w:r>
      <w:r w:rsidR="00515A3E">
        <w:t>s</w:t>
      </w:r>
      <w:r>
        <w:t xml:space="preserve"> whether the algorithms chosen when p</w:t>
      </w:r>
      <w:r w:rsidR="00F53FF0">
        <w:t>u</w:t>
      </w:r>
      <w:r>
        <w:t>t against the Dstar Lite algorithm are a better alternative t</w:t>
      </w:r>
      <w:r w:rsidR="00E000EC">
        <w:t>han</w:t>
      </w:r>
      <w:r>
        <w:t xml:space="preserve"> the dynamic pathfinding algorithm</w:t>
      </w:r>
      <w:r w:rsidR="00817EE0">
        <w:t xml:space="preserve"> or perhaps it may be the case where Dstar Lite is the more applicable algorithm for the scenario presented in th</w:t>
      </w:r>
      <w:r w:rsidR="001F6611">
        <w:t>is</w:t>
      </w:r>
      <w:r w:rsidR="00817EE0">
        <w:t xml:space="preserve"> paper.</w:t>
      </w:r>
    </w:p>
    <w:p w14:paraId="0CEA95E4" w14:textId="6E924C57" w:rsidR="00B91FCC" w:rsidRDefault="00817EE0" w:rsidP="00147B9B">
      <w:pPr>
        <w:spacing w:line="276" w:lineRule="auto"/>
      </w:pPr>
      <w:r>
        <w:t>Not only will th</w:t>
      </w:r>
      <w:r w:rsidR="00096681">
        <w:t>is</w:t>
      </w:r>
      <w:r>
        <w:t xml:space="preserve"> paper provide the times </w:t>
      </w:r>
      <w:r w:rsidR="00A22404">
        <w:t>that it</w:t>
      </w:r>
      <w:r>
        <w:t xml:space="preserve"> took </w:t>
      </w:r>
      <w:r w:rsidR="000E0980">
        <w:t xml:space="preserve">for </w:t>
      </w:r>
      <w:r>
        <w:t>these algorithms to traverse</w:t>
      </w:r>
      <w:r w:rsidR="000D5591">
        <w:t xml:space="preserve"> the graph </w:t>
      </w:r>
      <w:r w:rsidR="00C05974">
        <w:t xml:space="preserve">and </w:t>
      </w:r>
      <w:r>
        <w:t>to find the shortest path</w:t>
      </w:r>
      <w:r w:rsidR="00CB00AA">
        <w:t xml:space="preserve"> under these scenario</w:t>
      </w:r>
      <w:r w:rsidR="001424EA">
        <w:t>,</w:t>
      </w:r>
      <w:r>
        <w:t xml:space="preserve"> it will also talk about the implementation itself and the degree of difficulty </w:t>
      </w:r>
      <w:r w:rsidR="00A24013">
        <w:t xml:space="preserve">that </w:t>
      </w:r>
      <w:r>
        <w:t xml:space="preserve">was </w:t>
      </w:r>
      <w:r w:rsidR="00F53FF0">
        <w:t>involved</w:t>
      </w:r>
      <w:r>
        <w:t xml:space="preserve"> in the implementation of each algorithm </w:t>
      </w:r>
      <w:r w:rsidR="00265041">
        <w:t xml:space="preserve">and how it can </w:t>
      </w:r>
      <w:r>
        <w:t xml:space="preserve">influence the decision of the user to implement </w:t>
      </w:r>
      <w:r w:rsidR="00ED3ACB">
        <w:t>each</w:t>
      </w:r>
      <w:r>
        <w:t xml:space="preserve"> algorithm into their game. This will be discussed by giving pros and cons to the implementation of each algorithm</w:t>
      </w:r>
      <w:r w:rsidR="00520C4E">
        <w:t>.</w:t>
      </w:r>
    </w:p>
    <w:p w14:paraId="753A55BC" w14:textId="6E6620EC" w:rsidR="00F271BA" w:rsidRDefault="00520C4E" w:rsidP="00147B9B">
      <w:pPr>
        <w:spacing w:line="276" w:lineRule="auto"/>
      </w:pPr>
      <w:r>
        <w:t>These algorithms will be given equal precedence when being compared to Dstar Lite and as such will be focused on equally</w:t>
      </w:r>
      <w:r w:rsidR="00C43204">
        <w:t xml:space="preserve"> so the reader can come to an informed decision on which algorithm that they want to implement</w:t>
      </w:r>
      <w:r w:rsidR="00BE783C">
        <w:t xml:space="preserve"> into their game</w:t>
      </w:r>
      <w:r w:rsidR="00C43204">
        <w:t>.</w:t>
      </w:r>
    </w:p>
    <w:p w14:paraId="64B875DF" w14:textId="77777777" w:rsidR="00F271BA" w:rsidRDefault="00F271BA">
      <w:pPr>
        <w:spacing w:before="0" w:after="0" w:line="240" w:lineRule="auto"/>
        <w:jc w:val="left"/>
      </w:pPr>
      <w:r>
        <w:br w:type="page"/>
      </w:r>
    </w:p>
    <w:p w14:paraId="12E4E88A" w14:textId="564A7FFD" w:rsidR="005105CE" w:rsidRPr="00A061D3" w:rsidRDefault="00E103CF" w:rsidP="00147B9B">
      <w:pPr>
        <w:pStyle w:val="Heading1"/>
        <w:spacing w:line="276" w:lineRule="auto"/>
      </w:pPr>
      <w:bookmarkStart w:id="1" w:name="_Toc133344687"/>
      <w:r w:rsidRPr="0079297F">
        <w:lastRenderedPageBreak/>
        <w:t xml:space="preserve">Project </w:t>
      </w:r>
      <w:r w:rsidR="004B1BB4" w:rsidRPr="0079297F">
        <w:t>I</w:t>
      </w:r>
      <w:r w:rsidR="005105CE" w:rsidRPr="0079297F">
        <w:t>ntroduction</w:t>
      </w:r>
      <w:bookmarkEnd w:id="1"/>
      <w:r w:rsidR="004760BE" w:rsidRPr="00A061D3">
        <w:t xml:space="preserve"> </w:t>
      </w:r>
    </w:p>
    <w:p w14:paraId="4247EA13" w14:textId="77777777" w:rsidR="00E31BAD" w:rsidRDefault="009723DA" w:rsidP="00147B9B">
      <w:pPr>
        <w:pStyle w:val="ReportGuidelines"/>
        <w:spacing w:line="276" w:lineRule="auto"/>
      </w:pPr>
      <w:r>
        <w:t>In computer games development</w:t>
      </w:r>
      <w:r w:rsidR="00F3658C">
        <w:t xml:space="preserve">, </w:t>
      </w:r>
      <w:r>
        <w:t>developers may be faced with a problem with how to get their character from</w:t>
      </w:r>
      <w:r w:rsidR="0043063D">
        <w:t xml:space="preserve"> point</w:t>
      </w:r>
      <w:r>
        <w:t xml:space="preserve"> a to </w:t>
      </w:r>
      <w:r w:rsidR="0043063D">
        <w:t xml:space="preserve">point </w:t>
      </w:r>
      <w:r w:rsidR="00BA668D">
        <w:t>b. When</w:t>
      </w:r>
      <w:r w:rsidR="0043063D">
        <w:t xml:space="preserve"> they are</w:t>
      </w:r>
      <w:r>
        <w:t xml:space="preserve"> faced with this problem they may </w:t>
      </w:r>
      <w:r w:rsidR="0043063D">
        <w:t xml:space="preserve">come to the </w:t>
      </w:r>
      <w:r w:rsidR="00F53FF0">
        <w:t>decision</w:t>
      </w:r>
      <w:r w:rsidR="0043063D">
        <w:t xml:space="preserve"> to implement</w:t>
      </w:r>
      <w:r>
        <w:t xml:space="preserve"> a pathfinding algorithm </w:t>
      </w:r>
      <w:r w:rsidR="0043063D">
        <w:t xml:space="preserve">of their choosing which best suits their games </w:t>
      </w:r>
      <w:r w:rsidR="00F53FF0">
        <w:t>environment</w:t>
      </w:r>
      <w:r w:rsidR="0043063D">
        <w:t xml:space="preserve"> </w:t>
      </w:r>
      <w:r w:rsidR="008F4D56">
        <w:t>whether it be dynamic or stat</w:t>
      </w:r>
      <w:r w:rsidR="00502B59">
        <w:t>ic</w:t>
      </w:r>
      <w:r w:rsidR="008F4D56">
        <w:t xml:space="preserve"> </w:t>
      </w:r>
      <w:r w:rsidR="00F53FF0">
        <w:t>and</w:t>
      </w:r>
      <w:r w:rsidR="002F0315">
        <w:t xml:space="preserve"> that</w:t>
      </w:r>
      <w:r w:rsidR="0043063D">
        <w:t xml:space="preserve"> will </w:t>
      </w:r>
      <w:r>
        <w:t>safely get their character</w:t>
      </w:r>
      <w:r w:rsidR="0043063D">
        <w:t xml:space="preserve"> or game object</w:t>
      </w:r>
      <w:r>
        <w:t xml:space="preserve"> from</w:t>
      </w:r>
      <w:r w:rsidR="0043063D">
        <w:t xml:space="preserve"> start to finish on a grid</w:t>
      </w:r>
      <w:r>
        <w:t xml:space="preserve">. </w:t>
      </w:r>
    </w:p>
    <w:p w14:paraId="215F6299" w14:textId="753BAFC6" w:rsidR="00B91FCC" w:rsidRDefault="009723DA" w:rsidP="00147B9B">
      <w:pPr>
        <w:pStyle w:val="ReportGuidelines"/>
        <w:spacing w:line="276" w:lineRule="auto"/>
      </w:pPr>
      <w:r>
        <w:t xml:space="preserve">This is a problem core to </w:t>
      </w:r>
      <w:r w:rsidR="00F53FF0">
        <w:t>gaming</w:t>
      </w:r>
      <w:r>
        <w:t xml:space="preserve">. </w:t>
      </w:r>
      <w:r w:rsidR="0043063D">
        <w:t>In their process to trying to find a</w:t>
      </w:r>
      <w:r>
        <w:t xml:space="preserve"> solution to this problem they </w:t>
      </w:r>
      <w:r w:rsidR="0043063D">
        <w:t xml:space="preserve">may </w:t>
      </w:r>
      <w:r w:rsidR="00F53FF0">
        <w:t>potentially</w:t>
      </w:r>
      <w:r w:rsidR="0043063D">
        <w:t xml:space="preserve"> implement several different pathfinding algorithms </w:t>
      </w:r>
      <w:r w:rsidR="00386CD9">
        <w:t>i</w:t>
      </w:r>
      <w:r w:rsidR="0043063D">
        <w:t>nto their game world in order to try and find which one suited their game and its environment</w:t>
      </w:r>
      <w:r w:rsidR="00E16526">
        <w:t>,</w:t>
      </w:r>
      <w:r>
        <w:t xml:space="preserve"> </w:t>
      </w:r>
      <w:r w:rsidR="0043063D">
        <w:t xml:space="preserve">which could potentially be quite time </w:t>
      </w:r>
      <w:r w:rsidR="00F53FF0">
        <w:t>inducive</w:t>
      </w:r>
      <w:r w:rsidR="0043063D">
        <w:t xml:space="preserve"> and </w:t>
      </w:r>
      <w:r w:rsidR="00F53FF0">
        <w:t>what</w:t>
      </w:r>
      <w:r w:rsidR="0043063D">
        <w:t xml:space="preserve"> my research project hopes to achieve is to compare several of these different pathfinding algorithms </w:t>
      </w:r>
      <w:r w:rsidR="00186D15">
        <w:t xml:space="preserve">under </w:t>
      </w:r>
      <w:r w:rsidR="0043063D">
        <w:t xml:space="preserve">different </w:t>
      </w:r>
      <w:r w:rsidR="00F53FF0">
        <w:t>scenarios</w:t>
      </w:r>
      <w:r w:rsidR="0043063D">
        <w:t xml:space="preserve"> so that the reader can come to a decision without having to do </w:t>
      </w:r>
      <w:r w:rsidR="00F53FF0">
        <w:t>separate</w:t>
      </w:r>
      <w:r w:rsidR="0043063D">
        <w:t xml:space="preserve"> implementations.</w:t>
      </w:r>
    </w:p>
    <w:p w14:paraId="567271A2" w14:textId="77777777" w:rsidR="00A44A83" w:rsidRDefault="0043063D" w:rsidP="00147B9B">
      <w:pPr>
        <w:pStyle w:val="ReportGuidelines"/>
        <w:spacing w:line="276" w:lineRule="auto"/>
      </w:pPr>
      <w:r>
        <w:t xml:space="preserve">Where this problem becomes difficult to solve depends on what kind of grid they have implemented </w:t>
      </w:r>
      <w:r w:rsidR="007A0F89">
        <w:t xml:space="preserve">into their games and what is meant </w:t>
      </w:r>
      <w:r>
        <w:t xml:space="preserve">by this </w:t>
      </w:r>
      <w:r w:rsidR="00897D3B">
        <w:t xml:space="preserve">it is </w:t>
      </w:r>
      <w:r w:rsidR="000257A1">
        <w:t xml:space="preserve">not </w:t>
      </w:r>
      <w:r>
        <w:t xml:space="preserve">whether the grid is one </w:t>
      </w:r>
      <w:r w:rsidR="00F53FF0">
        <w:t>dimensional</w:t>
      </w:r>
      <w:r>
        <w:t xml:space="preserve"> or two </w:t>
      </w:r>
      <w:r w:rsidR="00F53FF0">
        <w:t>dimensional</w:t>
      </w:r>
      <w:r w:rsidR="0021084B">
        <w:t xml:space="preserve">. </w:t>
      </w:r>
      <w:r w:rsidR="00115DCE">
        <w:t xml:space="preserve">It is meant that depending on </w:t>
      </w:r>
      <w:r>
        <w:t xml:space="preserve">what size of grid they have chosen to implement, </w:t>
      </w:r>
      <w:r w:rsidR="00F53FF0">
        <w:t>whether</w:t>
      </w:r>
      <w:r>
        <w:t xml:space="preserve"> the world is changing dynamically and how this will </w:t>
      </w:r>
      <w:r w:rsidR="00F53FF0">
        <w:t>affect</w:t>
      </w:r>
      <w:r>
        <w:t xml:space="preserve"> the grid</w:t>
      </w:r>
      <w:r w:rsidR="00A44A83">
        <w:t xml:space="preserve">. </w:t>
      </w:r>
    </w:p>
    <w:p w14:paraId="02E59208" w14:textId="42F2F439" w:rsidR="00B91FCC" w:rsidRDefault="00A44A83" w:rsidP="00147B9B">
      <w:pPr>
        <w:pStyle w:val="ReportGuidelines"/>
        <w:spacing w:line="276" w:lineRule="auto"/>
      </w:pPr>
      <w:r>
        <w:t>This</w:t>
      </w:r>
      <w:r w:rsidR="0043063D">
        <w:t xml:space="preserve"> in turn would affect the times it takes for these algorithms to complete </w:t>
      </w:r>
      <w:r w:rsidR="0069145C">
        <w:t>along with an increase in their memory</w:t>
      </w:r>
      <w:r w:rsidR="0043063D">
        <w:t xml:space="preserve"> usage and</w:t>
      </w:r>
      <w:r w:rsidR="00AE5297">
        <w:t xml:space="preserve"> finally</w:t>
      </w:r>
      <w:r w:rsidR="0043063D">
        <w:t xml:space="preserve"> how they handle these changes. </w:t>
      </w:r>
      <w:r w:rsidR="00F3658C">
        <w:t xml:space="preserve">This may for instance destroy a </w:t>
      </w:r>
      <w:r w:rsidR="0043063D">
        <w:t>Cell on</w:t>
      </w:r>
      <w:r w:rsidR="00F3658C">
        <w:t xml:space="preserve"> the grid</w:t>
      </w:r>
      <w:r w:rsidR="0043063D">
        <w:t xml:space="preserve"> by placing a wall or some sort of obstacle</w:t>
      </w:r>
      <w:r w:rsidR="00F3658C">
        <w:t xml:space="preserve"> </w:t>
      </w:r>
      <w:r w:rsidR="00DC1E72">
        <w:t xml:space="preserve">on it </w:t>
      </w:r>
      <w:r w:rsidR="00F3658C">
        <w:t>and a</w:t>
      </w:r>
      <w:r w:rsidR="009723DA">
        <w:t xml:space="preserve">s such they </w:t>
      </w:r>
      <w:r w:rsidR="0043063D">
        <w:t>will have to</w:t>
      </w:r>
      <w:r w:rsidR="009723DA">
        <w:t xml:space="preserve"> change </w:t>
      </w:r>
      <w:r w:rsidR="00F3658C">
        <w:t>the</w:t>
      </w:r>
      <w:r w:rsidR="0043063D">
        <w:t xml:space="preserve"> course of their path</w:t>
      </w:r>
      <w:r w:rsidR="009723DA">
        <w:t xml:space="preserve"> </w:t>
      </w:r>
      <w:r w:rsidR="00F3658C">
        <w:t xml:space="preserve">for getting </w:t>
      </w:r>
      <w:r w:rsidR="009723DA">
        <w:t xml:space="preserve">to the </w:t>
      </w:r>
      <w:r w:rsidR="00F3658C">
        <w:t xml:space="preserve">chosen </w:t>
      </w:r>
      <w:r w:rsidR="009723DA">
        <w:t>end point safely</w:t>
      </w:r>
      <w:r w:rsidR="00F3658C">
        <w:t xml:space="preserve"> and as quickly as possible</w:t>
      </w:r>
      <w:r w:rsidR="009723DA">
        <w:t>.</w:t>
      </w:r>
    </w:p>
    <w:p w14:paraId="0EAC7C88" w14:textId="2D9E315A" w:rsidR="00DB2664" w:rsidRDefault="00CB28AD" w:rsidP="00147B9B">
      <w:pPr>
        <w:pStyle w:val="ReportGuidelines"/>
        <w:spacing w:line="276" w:lineRule="auto"/>
      </w:pPr>
      <w:r>
        <w:t xml:space="preserve">This is why </w:t>
      </w:r>
      <w:r w:rsidR="00897D3B">
        <w:t>the topic was chosen,</w:t>
      </w:r>
      <w:r>
        <w:t xml:space="preserve"> </w:t>
      </w:r>
      <w:r w:rsidR="00CA47CA">
        <w:t xml:space="preserve">by making comparisons between </w:t>
      </w:r>
      <w:r w:rsidR="00074483">
        <w:t xml:space="preserve">the </w:t>
      </w:r>
      <w:r w:rsidR="00CA47CA">
        <w:t>several</w:t>
      </w:r>
      <w:r w:rsidR="00074483">
        <w:t xml:space="preserve"> chosen </w:t>
      </w:r>
      <w:r w:rsidR="00CA47CA">
        <w:t xml:space="preserve">heuristic and </w:t>
      </w:r>
      <w:r w:rsidR="00F53FF0">
        <w:t>non-heuristic</w:t>
      </w:r>
      <w:r w:rsidR="00CA47CA">
        <w:t xml:space="preserve"> algorithms </w:t>
      </w:r>
      <w:r w:rsidR="00F53FF0">
        <w:t>against</w:t>
      </w:r>
      <w:r w:rsidR="00C64B4A">
        <w:t xml:space="preserve"> the</w:t>
      </w:r>
      <w:r w:rsidR="00CA47CA">
        <w:t xml:space="preserve"> Dstar Lite</w:t>
      </w:r>
      <w:r w:rsidR="002F6C9F">
        <w:t xml:space="preserve"> search algorithm</w:t>
      </w:r>
      <w:r w:rsidR="00CA47CA">
        <w:t xml:space="preserve"> on dynamic</w:t>
      </w:r>
      <w:r w:rsidR="00D03B74">
        <w:t xml:space="preserve"> and static</w:t>
      </w:r>
      <w:r w:rsidR="00CA47CA">
        <w:t xml:space="preserve"> grid</w:t>
      </w:r>
      <w:r w:rsidR="00DB2664">
        <w:t>.H</w:t>
      </w:r>
      <w:r w:rsidR="00CA47CA">
        <w:t xml:space="preserve">ow the data which </w:t>
      </w:r>
      <w:r w:rsidR="00442232">
        <w:t>was</w:t>
      </w:r>
      <w:r w:rsidR="00897D3B">
        <w:t xml:space="preserve"> </w:t>
      </w:r>
      <w:r w:rsidR="00CA47CA">
        <w:t xml:space="preserve">collected </w:t>
      </w:r>
      <w:r w:rsidR="002243CA">
        <w:t>as a result</w:t>
      </w:r>
      <w:r w:rsidR="00BA668D">
        <w:t xml:space="preserve"> of</w:t>
      </w:r>
      <w:r w:rsidR="00CA47CA">
        <w:t xml:space="preserve"> </w:t>
      </w:r>
      <w:r w:rsidR="00897D3B">
        <w:t xml:space="preserve">the </w:t>
      </w:r>
      <w:r w:rsidR="00CA47CA">
        <w:t>research may have</w:t>
      </w:r>
      <w:r>
        <w:t xml:space="preserve"> a</w:t>
      </w:r>
      <w:r w:rsidR="00CA47CA">
        <w:t>n</w:t>
      </w:r>
      <w:r>
        <w:t xml:space="preserve"> impact on developers </w:t>
      </w:r>
      <w:r w:rsidR="00CA47CA">
        <w:t xml:space="preserve">and </w:t>
      </w:r>
      <w:r w:rsidR="009D7F6E">
        <w:t xml:space="preserve">influence </w:t>
      </w:r>
      <w:r w:rsidR="00CA47CA">
        <w:t xml:space="preserve">the games </w:t>
      </w:r>
      <w:r w:rsidR="00B81829">
        <w:t>which</w:t>
      </w:r>
      <w:r w:rsidR="00CA47CA">
        <w:t xml:space="preserve"> they are </w:t>
      </w:r>
      <w:r w:rsidR="00897D3B">
        <w:t xml:space="preserve">or could </w:t>
      </w:r>
      <w:r w:rsidR="00070FC1">
        <w:t xml:space="preserve">be </w:t>
      </w:r>
      <w:r w:rsidR="00CA47CA">
        <w:t>developing due to the</w:t>
      </w:r>
      <w:r w:rsidR="008E7405">
        <w:t>ir lack of knowledge surrounding search</w:t>
      </w:r>
      <w:r w:rsidR="00CA47CA">
        <w:t xml:space="preserve"> algorithms</w:t>
      </w:r>
      <w:r w:rsidR="005365E1">
        <w:t>.</w:t>
      </w:r>
    </w:p>
    <w:p w14:paraId="7FC0C66B" w14:textId="1F9551C4" w:rsidR="00B91FCC" w:rsidRDefault="004138F6" w:rsidP="00147B9B">
      <w:pPr>
        <w:pStyle w:val="ReportGuidelines"/>
        <w:spacing w:line="276" w:lineRule="auto"/>
      </w:pPr>
      <w:r>
        <w:t>Or perhaps</w:t>
      </w:r>
      <w:r w:rsidR="00CA47CA">
        <w:t xml:space="preserve"> th</w:t>
      </w:r>
      <w:r>
        <w:t>at the algorithms that they have already</w:t>
      </w:r>
      <w:r w:rsidR="00CA47CA">
        <w:t xml:space="preserve"> implement</w:t>
      </w:r>
      <w:r>
        <w:t>ed may</w:t>
      </w:r>
      <w:r w:rsidR="00CA47CA">
        <w:t xml:space="preserve"> </w:t>
      </w:r>
      <w:r w:rsidR="00F53FF0">
        <w:t>perhaps</w:t>
      </w:r>
      <w:r w:rsidR="00CA47CA">
        <w:t xml:space="preserve"> </w:t>
      </w:r>
      <w:r w:rsidR="00CB28AD">
        <w:t>shine in different scenarios to others.</w:t>
      </w:r>
      <w:r w:rsidR="001F7D8C">
        <w:t>This can be achieved</w:t>
      </w:r>
      <w:r w:rsidR="00F3658C">
        <w:t xml:space="preserve"> as in </w:t>
      </w:r>
      <w:r w:rsidR="00640268">
        <w:t>this</w:t>
      </w:r>
      <w:r w:rsidR="00F3658C">
        <w:t xml:space="preserve"> project </w:t>
      </w:r>
      <w:r w:rsidR="00897D3B">
        <w:t>it</w:t>
      </w:r>
      <w:r w:rsidR="00F3658C">
        <w:t xml:space="preserve"> </w:t>
      </w:r>
      <w:r w:rsidR="00897D3B">
        <w:t>does</w:t>
      </w:r>
      <w:r w:rsidR="00CA47CA">
        <w:t xml:space="preserve"> allow</w:t>
      </w:r>
      <w:r w:rsidR="001E4E44">
        <w:t>s</w:t>
      </w:r>
      <w:r w:rsidR="00CA47CA">
        <w:t xml:space="preserve"> </w:t>
      </w:r>
      <w:r w:rsidR="001E4E44">
        <w:t>for a</w:t>
      </w:r>
      <w:r w:rsidR="00CA47CA">
        <w:t xml:space="preserve"> visual comparison between algorithms</w:t>
      </w:r>
      <w:r w:rsidR="00E62E3D">
        <w:t>.This</w:t>
      </w:r>
      <w:r w:rsidR="00CA47CA">
        <w:t xml:space="preserve"> mean</w:t>
      </w:r>
      <w:r w:rsidR="00E62E3D">
        <w:t>s that</w:t>
      </w:r>
      <w:r w:rsidR="00CA47CA">
        <w:t xml:space="preserve"> the user will be able to see the algorithm</w:t>
      </w:r>
      <w:r w:rsidR="00216F1F">
        <w:t>s of their choice</w:t>
      </w:r>
      <w:r w:rsidR="00F10A0B">
        <w:t>(once at a time)</w:t>
      </w:r>
      <w:r w:rsidR="00CA47CA">
        <w:t xml:space="preserve"> race against Dstar Lite in real time and the path which they take</w:t>
      </w:r>
      <w:r w:rsidR="00F3658C">
        <w:t>.</w:t>
      </w:r>
      <w:r w:rsidR="009346A6">
        <w:t>This will perhaps allow the user to see visual differences in the path or perhaps it they are identical</w:t>
      </w:r>
      <w:r w:rsidR="00CA47CA">
        <w:t xml:space="preserve"> So not only will they have a visual representation of the speed in which these algorithms work they will also have data displayed inside of this paper to back up the decision that they may eventually come to.</w:t>
      </w:r>
    </w:p>
    <w:p w14:paraId="79D13339" w14:textId="673E59C9" w:rsidR="00CB28AD" w:rsidRDefault="00CF075B" w:rsidP="00147B9B">
      <w:pPr>
        <w:pStyle w:val="ReportGuidelines"/>
        <w:spacing w:line="276" w:lineRule="auto"/>
      </w:pPr>
      <w:r>
        <w:t xml:space="preserve">The </w:t>
      </w:r>
      <w:r w:rsidR="00CB28AD">
        <w:t xml:space="preserve">end goal of this research topic is to </w:t>
      </w:r>
      <w:r w:rsidR="00B54962">
        <w:t xml:space="preserve">comprehensively and conclusively </w:t>
      </w:r>
      <w:r w:rsidR="00CB28AD">
        <w:t>come to</w:t>
      </w:r>
      <w:r w:rsidR="00B54962">
        <w:t xml:space="preserve"> the most</w:t>
      </w:r>
      <w:r w:rsidR="00CB28AD">
        <w:t xml:space="preserve"> optimal decision for the reader </w:t>
      </w:r>
      <w:r w:rsidR="00E35FD3">
        <w:t xml:space="preserve">of this project </w:t>
      </w:r>
      <w:r w:rsidR="0091463E">
        <w:t xml:space="preserve">so that </w:t>
      </w:r>
      <w:r w:rsidR="00E35FD3">
        <w:t xml:space="preserve">then in turn they will be able </w:t>
      </w:r>
      <w:r w:rsidR="00CB28AD">
        <w:t>to go and implement the algorithm most suited to their problem</w:t>
      </w:r>
      <w:r w:rsidR="00DD36C0">
        <w:t xml:space="preserve"> and that </w:t>
      </w:r>
      <w:r w:rsidR="00CB28AD">
        <w:t>which will</w:t>
      </w:r>
      <w:r w:rsidR="008262FE">
        <w:t xml:space="preserve"> hopefully</w:t>
      </w:r>
      <w:r w:rsidR="00CB28AD">
        <w:t xml:space="preserve"> in turn optimise their games speed and </w:t>
      </w:r>
      <w:r w:rsidR="00F53FF0">
        <w:t>alongside</w:t>
      </w:r>
      <w:r w:rsidR="00CB28AD">
        <w:t xml:space="preserve"> that be able to </w:t>
      </w:r>
      <w:r w:rsidR="00E35FD3">
        <w:t xml:space="preserve">understand </w:t>
      </w:r>
      <w:r w:rsidR="00CB28AD">
        <w:t xml:space="preserve">each algorithm in such </w:t>
      </w:r>
      <w:r w:rsidR="00CB28AD">
        <w:lastRenderedPageBreak/>
        <w:t>detail that they won</w:t>
      </w:r>
      <w:r w:rsidR="00B570EC">
        <w:t>’</w:t>
      </w:r>
      <w:r w:rsidR="00CB28AD">
        <w:t xml:space="preserve">t have any problem </w:t>
      </w:r>
      <w:r w:rsidR="00E35FD3">
        <w:t xml:space="preserve">explaining it to others </w:t>
      </w:r>
      <w:r w:rsidR="00CB28AD">
        <w:t>either</w:t>
      </w:r>
      <w:r w:rsidR="00CA47CA">
        <w:t xml:space="preserve"> and be able to implement it into their own game</w:t>
      </w:r>
      <w:r w:rsidR="00CB28AD">
        <w:t>.</w:t>
      </w:r>
    </w:p>
    <w:p w14:paraId="1A8D416D" w14:textId="73E7D259" w:rsidR="00147B9B" w:rsidRDefault="00147B9B" w:rsidP="00147B9B">
      <w:pPr>
        <w:spacing w:after="0" w:line="276" w:lineRule="auto"/>
      </w:pPr>
      <w:r>
        <w:br w:type="page"/>
      </w:r>
    </w:p>
    <w:p w14:paraId="36BBBF38" w14:textId="16EEF260" w:rsidR="20C5B163" w:rsidRPr="00A061D3" w:rsidRDefault="00FA608A" w:rsidP="0079297F">
      <w:pPr>
        <w:pStyle w:val="Heading1"/>
      </w:pPr>
      <w:bookmarkStart w:id="2" w:name="_Toc133344688"/>
      <w:r w:rsidRPr="00A061D3">
        <w:lastRenderedPageBreak/>
        <w:t>Research Question</w:t>
      </w:r>
      <w:bookmarkEnd w:id="2"/>
    </w:p>
    <w:p w14:paraId="1D459965" w14:textId="084FF92C" w:rsidR="00156D1F" w:rsidRDefault="00156D1F" w:rsidP="00147B9B">
      <w:pPr>
        <w:spacing w:after="0" w:line="276" w:lineRule="auto"/>
      </w:pPr>
      <w:r>
        <w:t>The question which this research project is buil</w:t>
      </w:r>
      <w:r w:rsidR="001B7E62">
        <w:t>t</w:t>
      </w:r>
      <w:r>
        <w:t xml:space="preserve"> on is whether the Dstar Lite pathfinding algorithm is the best suited search algorithm for traversing a dynamic and static grid environments </w:t>
      </w:r>
      <w:r w:rsidR="00151AC4">
        <w:t>under a computer games development context?</w:t>
      </w:r>
    </w:p>
    <w:p w14:paraId="7B8E067E" w14:textId="0ACE0940" w:rsidR="00147B9B" w:rsidRDefault="00156D1F" w:rsidP="00147B9B">
      <w:pPr>
        <w:spacing w:after="0" w:line="276" w:lineRule="auto"/>
      </w:pPr>
      <w:r>
        <w:t xml:space="preserve"> </w:t>
      </w:r>
      <w:r w:rsidR="00147B9B">
        <w:br w:type="page"/>
      </w:r>
    </w:p>
    <w:p w14:paraId="063DB118" w14:textId="563C3E0F" w:rsidR="009527CC" w:rsidRDefault="009527CC" w:rsidP="0079297F">
      <w:pPr>
        <w:pStyle w:val="Heading1"/>
      </w:pPr>
      <w:bookmarkStart w:id="3" w:name="_Toc133344689"/>
      <w:r w:rsidRPr="008F07CE">
        <w:lastRenderedPageBreak/>
        <w:t xml:space="preserve">Objectives involved in the making of this </w:t>
      </w:r>
      <w:r w:rsidR="00F53FF0" w:rsidRPr="008F07CE">
        <w:t>project.</w:t>
      </w:r>
      <w:bookmarkEnd w:id="3"/>
    </w:p>
    <w:p w14:paraId="13DE8F6B" w14:textId="011DE449" w:rsidR="007E54D0" w:rsidRDefault="007E54D0" w:rsidP="00F271BA">
      <w:pPr>
        <w:spacing w:line="276" w:lineRule="auto"/>
      </w:pPr>
      <w:r>
        <w:t>This section of the paper presents the technologies</w:t>
      </w:r>
      <w:r w:rsidR="0040524A">
        <w:t xml:space="preserve"> and main objectives of this project</w:t>
      </w:r>
      <w:r>
        <w:t xml:space="preserve"> which were used during the development of the project and the steps taken throughout the project until its completion</w:t>
      </w:r>
      <w:r w:rsidR="001D677C">
        <w:t>.</w:t>
      </w:r>
    </w:p>
    <w:p w14:paraId="25789103" w14:textId="5B2ABA5C" w:rsidR="00BE60FF" w:rsidRDefault="00B818B2" w:rsidP="00BE60FF">
      <w:pPr>
        <w:pStyle w:val="Heading2"/>
      </w:pPr>
      <w:bookmarkStart w:id="4" w:name="_Toc133344690"/>
      <w:r>
        <w:t>O</w:t>
      </w:r>
      <w:r w:rsidR="00BE60FF">
        <w:t>bjectives</w:t>
      </w:r>
      <w:bookmarkEnd w:id="4"/>
    </w:p>
    <w:p w14:paraId="5E17D491" w14:textId="10C4455F" w:rsidR="00B818B2" w:rsidRDefault="00B818B2" w:rsidP="00B818B2">
      <w:r>
        <w:t xml:space="preserve">Come to a comprehensive conclusion on if </w:t>
      </w:r>
      <w:r w:rsidR="00F078EC">
        <w:t xml:space="preserve">the </w:t>
      </w:r>
      <w:r>
        <w:t>Dstar Lite</w:t>
      </w:r>
      <w:r w:rsidR="00F078EC">
        <w:t xml:space="preserve"> search algorithm</w:t>
      </w:r>
      <w:r>
        <w:t xml:space="preserve"> is better suited for use in games development than the other </w:t>
      </w:r>
      <w:r w:rsidR="0037594E">
        <w:t xml:space="preserve">heuristic and non-heuristic </w:t>
      </w:r>
      <w:r w:rsidR="00D23B7A">
        <w:t xml:space="preserve">search </w:t>
      </w:r>
      <w:r>
        <w:t>algorithms</w:t>
      </w:r>
    </w:p>
    <w:p w14:paraId="597B8B7B" w14:textId="784ED75B" w:rsidR="00845C53" w:rsidRDefault="00845C53" w:rsidP="00B818B2">
      <w:r>
        <w:t>Compare the algorithms under a neutral envrionment to avoid any form of bias</w:t>
      </w:r>
    </w:p>
    <w:p w14:paraId="468FEAC3" w14:textId="2DD1FF6D" w:rsidR="005C6FFF" w:rsidRDefault="005C6FFF" w:rsidP="00B818B2">
      <w:r>
        <w:t>Compare the development of each algorithm under an equal basis where possible</w:t>
      </w:r>
    </w:p>
    <w:p w14:paraId="656CE327" w14:textId="289169FF" w:rsidR="00CF25F8" w:rsidRDefault="00CF25F8" w:rsidP="00B818B2">
      <w:r>
        <w:t>Compare the reactions of each algorithm to changes in the path</w:t>
      </w:r>
    </w:p>
    <w:p w14:paraId="662D70CB" w14:textId="36A38740" w:rsidR="005B6CEE" w:rsidRDefault="007E3ED3" w:rsidP="00B818B2">
      <w:r>
        <w:t>Compare the time it takes for each algorithm to complete a search</w:t>
      </w:r>
    </w:p>
    <w:p w14:paraId="312D721D" w14:textId="61E1C71E" w:rsidR="00FE05A6" w:rsidRDefault="00FE05A6" w:rsidP="00B818B2">
      <w:r>
        <w:t>Compare how each algorithms time for completion reacts on different sized grid</w:t>
      </w:r>
    </w:p>
    <w:p w14:paraId="7F2797E0" w14:textId="2FF69166" w:rsidR="008900B8" w:rsidRPr="00B818B2" w:rsidRDefault="008900B8" w:rsidP="00B818B2">
      <w:r>
        <w:t>Compare the algorithms using depth or complexity of the code</w:t>
      </w:r>
    </w:p>
    <w:p w14:paraId="58890E33" w14:textId="01C5B670" w:rsidR="00470FF9" w:rsidRPr="006F6D84" w:rsidRDefault="00F53FF0" w:rsidP="00B91FCC">
      <w:pPr>
        <w:pStyle w:val="Heading2"/>
      </w:pPr>
      <w:bookmarkStart w:id="5" w:name="_Toc133344691"/>
      <w:r w:rsidRPr="006F6D84">
        <w:t>Technologies</w:t>
      </w:r>
      <w:r w:rsidR="00470FF9" w:rsidRPr="006F6D84">
        <w:t xml:space="preserve"> to be used:</w:t>
      </w:r>
      <w:bookmarkEnd w:id="5"/>
    </w:p>
    <w:p w14:paraId="1CF2B0D7" w14:textId="77777777" w:rsidR="00470FF9" w:rsidRDefault="00470FF9" w:rsidP="00B91FCC">
      <w:r>
        <w:t>SFML -2.5.1</w:t>
      </w:r>
    </w:p>
    <w:p w14:paraId="2576FAAE" w14:textId="77777777" w:rsidR="00470FF9" w:rsidRDefault="00470FF9" w:rsidP="00B91FCC">
      <w:r>
        <w:t>Visual Studio 2022</w:t>
      </w:r>
    </w:p>
    <w:p w14:paraId="150AC089" w14:textId="2D22EF29" w:rsidR="00470FF9" w:rsidRDefault="00470FF9" w:rsidP="00B91FCC">
      <w:r>
        <w:t>C++</w:t>
      </w:r>
    </w:p>
    <w:p w14:paraId="1774590E" w14:textId="56EF6402" w:rsidR="00BE2D98" w:rsidRPr="006F6D84" w:rsidRDefault="00BE2D98" w:rsidP="00B91FCC">
      <w:pPr>
        <w:pStyle w:val="Heading2"/>
      </w:pPr>
      <w:bookmarkStart w:id="6" w:name="_Toc133344692"/>
      <w:r w:rsidRPr="00B91FCC">
        <w:t>Steps</w:t>
      </w:r>
      <w:r w:rsidRPr="006F6D84">
        <w:t xml:space="preserve"> to completion</w:t>
      </w:r>
      <w:bookmarkEnd w:id="6"/>
    </w:p>
    <w:p w14:paraId="045C38A0" w14:textId="0A7E2D6A" w:rsidR="009527CC" w:rsidRDefault="00CB32B1" w:rsidP="00B91FCC">
      <w:r>
        <w:t>1</w:t>
      </w:r>
      <w:r w:rsidR="00DA4296">
        <w:t>.</w:t>
      </w:r>
      <w:r>
        <w:t xml:space="preserve"> </w:t>
      </w:r>
      <w:r w:rsidR="009527CC">
        <w:t>Setup a dynamic 2D grid</w:t>
      </w:r>
    </w:p>
    <w:p w14:paraId="66D1C054" w14:textId="25A0FD12" w:rsidR="009527CC" w:rsidRDefault="007D16BA" w:rsidP="00B91FCC">
      <w:r>
        <w:t>2</w:t>
      </w:r>
      <w:r w:rsidR="00DA4296">
        <w:t>.</w:t>
      </w:r>
      <w:r w:rsidR="00F41D74">
        <w:t xml:space="preserve"> </w:t>
      </w:r>
      <w:r w:rsidR="009527CC">
        <w:t xml:space="preserve">Implement Dstar Lite search </w:t>
      </w:r>
      <w:r w:rsidR="00F53FF0">
        <w:t>algorithms</w:t>
      </w:r>
      <w:r w:rsidR="009527CC">
        <w:t xml:space="preserve"> in c++</w:t>
      </w:r>
    </w:p>
    <w:p w14:paraId="2CB6E2F9" w14:textId="2C1972E8" w:rsidR="009527CC" w:rsidRDefault="007D16BA" w:rsidP="00B91FCC">
      <w:r>
        <w:t>3</w:t>
      </w:r>
      <w:r w:rsidR="00DA4296">
        <w:t>.</w:t>
      </w:r>
      <w:r w:rsidR="00F41D74">
        <w:t xml:space="preserve"> </w:t>
      </w:r>
      <w:r w:rsidR="009527CC">
        <w:t>Implement “Lifelong planning Astar” search algorithm in c++</w:t>
      </w:r>
    </w:p>
    <w:p w14:paraId="43292CDE" w14:textId="675A002D" w:rsidR="009527CC" w:rsidRDefault="007D16BA" w:rsidP="00B91FCC">
      <w:r>
        <w:t>4</w:t>
      </w:r>
      <w:r w:rsidR="00DA4296">
        <w:t>.</w:t>
      </w:r>
      <w:r w:rsidR="00F41D74">
        <w:t xml:space="preserve"> </w:t>
      </w:r>
      <w:r w:rsidR="009527CC">
        <w:t>Implement “Astar” pathfinding search algorithm in c++</w:t>
      </w:r>
    </w:p>
    <w:p w14:paraId="0AD3E402" w14:textId="1701CD0C" w:rsidR="009527CC" w:rsidRDefault="007D16BA" w:rsidP="00B91FCC">
      <w:r>
        <w:t>5</w:t>
      </w:r>
      <w:r w:rsidR="00DA4296">
        <w:t>.</w:t>
      </w:r>
      <w:r w:rsidR="00F41D74">
        <w:t xml:space="preserve"> </w:t>
      </w:r>
      <w:r w:rsidR="009527CC">
        <w:t>Implement “</w:t>
      </w:r>
      <w:r w:rsidR="00BE21A5">
        <w:t>Dijkstra’s</w:t>
      </w:r>
      <w:r w:rsidR="009527CC">
        <w:t xml:space="preserve"> </w:t>
      </w:r>
      <w:r w:rsidR="00F53FF0">
        <w:t>pathfinding</w:t>
      </w:r>
      <w:r w:rsidR="009527CC">
        <w:t>” search algorithm in c++</w:t>
      </w:r>
    </w:p>
    <w:p w14:paraId="510009A7" w14:textId="747CF7CD" w:rsidR="009527CC" w:rsidRDefault="007D16BA" w:rsidP="00B91FCC">
      <w:r>
        <w:t>6</w:t>
      </w:r>
      <w:r w:rsidR="00DA4296">
        <w:t>.</w:t>
      </w:r>
      <w:r w:rsidR="00F41D74">
        <w:t xml:space="preserve"> </w:t>
      </w:r>
      <w:r w:rsidR="009527CC">
        <w:t>Implement “Depth first search” pathfinding algorithm in c++</w:t>
      </w:r>
    </w:p>
    <w:p w14:paraId="3F854B6F" w14:textId="793B66B6" w:rsidR="009527CC" w:rsidRDefault="007D16BA" w:rsidP="00B91FCC">
      <w:r>
        <w:t>7</w:t>
      </w:r>
      <w:r w:rsidR="00DA4296">
        <w:t>.</w:t>
      </w:r>
      <w:r w:rsidR="00F41D74">
        <w:t xml:space="preserve"> </w:t>
      </w:r>
      <w:r w:rsidR="009527CC">
        <w:t xml:space="preserve">Implement “Jump Point Search” pathfinding algorithm in </w:t>
      </w:r>
      <w:r w:rsidR="00F53FF0">
        <w:t>c++.</w:t>
      </w:r>
    </w:p>
    <w:p w14:paraId="3357CF84" w14:textId="76E052F8" w:rsidR="00F41D74" w:rsidRDefault="007D16BA" w:rsidP="00B91FCC">
      <w:r>
        <w:t>8</w:t>
      </w:r>
      <w:r w:rsidR="00DA4296">
        <w:t>.</w:t>
      </w:r>
      <w:r w:rsidR="00F41D74">
        <w:t xml:space="preserve"> </w:t>
      </w:r>
      <w:r w:rsidR="003C5D79">
        <w:t xml:space="preserve">Create test environment to gather data of each </w:t>
      </w:r>
      <w:r w:rsidR="00F53FF0">
        <w:t>algorithm.</w:t>
      </w:r>
      <w:r w:rsidR="003C5D79">
        <w:t xml:space="preserve"> </w:t>
      </w:r>
    </w:p>
    <w:p w14:paraId="66578701" w14:textId="16DBE1DE" w:rsidR="00590D56" w:rsidRDefault="007D16BA" w:rsidP="00B91FCC">
      <w:r>
        <w:t>9</w:t>
      </w:r>
      <w:r w:rsidR="00DA4296">
        <w:t>.</w:t>
      </w:r>
      <w:r w:rsidR="00F41D74">
        <w:t xml:space="preserve"> </w:t>
      </w:r>
      <w:r w:rsidR="00590D56">
        <w:t xml:space="preserve">Record the results </w:t>
      </w:r>
      <w:r w:rsidR="00F53FF0">
        <w:t>collected.</w:t>
      </w:r>
    </w:p>
    <w:p w14:paraId="6E17F4E9" w14:textId="0C74B92C" w:rsidR="00590D56" w:rsidRDefault="007D16BA" w:rsidP="00B91FCC">
      <w:r>
        <w:t>10</w:t>
      </w:r>
      <w:r w:rsidR="00DA4296">
        <w:t>.</w:t>
      </w:r>
      <w:r w:rsidR="00F41D74">
        <w:t xml:space="preserve"> </w:t>
      </w:r>
      <w:r w:rsidR="00590D56">
        <w:t>Make comparisons of each algorithm against Dstar Lite</w:t>
      </w:r>
    </w:p>
    <w:p w14:paraId="35ABC79E" w14:textId="174D726D" w:rsidR="00147B9B" w:rsidRDefault="00147B9B" w:rsidP="00147B9B">
      <w:pPr>
        <w:spacing w:after="0" w:line="276" w:lineRule="auto"/>
      </w:pPr>
      <w:r>
        <w:br w:type="page"/>
      </w:r>
    </w:p>
    <w:p w14:paraId="7F2366CD" w14:textId="4577860E" w:rsidR="004760BE" w:rsidRPr="0079297F" w:rsidRDefault="004760BE" w:rsidP="0079297F">
      <w:pPr>
        <w:pStyle w:val="Heading1"/>
      </w:pPr>
      <w:bookmarkStart w:id="7" w:name="_Ref132476662"/>
      <w:bookmarkStart w:id="8" w:name="_Toc133344693"/>
      <w:r w:rsidRPr="0079297F">
        <w:lastRenderedPageBreak/>
        <w:t>Literature Review</w:t>
      </w:r>
      <w:bookmarkEnd w:id="7"/>
      <w:bookmarkEnd w:id="8"/>
    </w:p>
    <w:p w14:paraId="7630C2C9" w14:textId="3D3E0D19" w:rsidR="00D02D8C" w:rsidRPr="00366EB9" w:rsidRDefault="00D02D8C" w:rsidP="0079297F">
      <w:pPr>
        <w:pStyle w:val="Heading2"/>
      </w:pPr>
      <w:bookmarkStart w:id="9" w:name="_Toc133344694"/>
      <w:r w:rsidRPr="00366EB9">
        <w:t>Background.</w:t>
      </w:r>
      <w:bookmarkEnd w:id="9"/>
    </w:p>
    <w:p w14:paraId="10A72B81" w14:textId="57B88385" w:rsidR="00D02D8C" w:rsidRDefault="00D02D8C" w:rsidP="00B91FCC">
      <w:pPr>
        <w:spacing w:line="276" w:lineRule="auto"/>
      </w:pPr>
      <w:r w:rsidRPr="00B91FCC">
        <w:t xml:space="preserve">This section of the paper presents a review on the pathfinding algorithms </w:t>
      </w:r>
      <w:r w:rsidR="002810F9">
        <w:t>th</w:t>
      </w:r>
      <w:r w:rsidR="00562C16">
        <w:t>ose</w:t>
      </w:r>
      <w:r w:rsidR="002810F9">
        <w:t xml:space="preserve"> of </w:t>
      </w:r>
      <w:r w:rsidRPr="00B91FCC">
        <w:t xml:space="preserve">which have been implemented into the application. These concepts and understandings </w:t>
      </w:r>
      <w:r w:rsidR="00635021">
        <w:t>discussed in this literature review are</w:t>
      </w:r>
      <w:r w:rsidRPr="00B91FCC">
        <w:t xml:space="preserve"> needed to make a comprehensive and complete comparison of these algorithms on a 2D game world grid</w:t>
      </w:r>
      <w:r w:rsidR="00756A03">
        <w:t xml:space="preserve"> under a computer games development context</w:t>
      </w:r>
      <w:r w:rsidRPr="00B91FCC">
        <w:t xml:space="preserve">. </w:t>
      </w:r>
    </w:p>
    <w:p w14:paraId="5FA272F4" w14:textId="6C7E7E59" w:rsidR="00366EB9" w:rsidRPr="00366EB9" w:rsidRDefault="00366EB9" w:rsidP="0079297F">
      <w:pPr>
        <w:pStyle w:val="Heading2"/>
      </w:pPr>
      <w:bookmarkStart w:id="10" w:name="_Toc133344695"/>
      <w:r w:rsidRPr="00366EB9">
        <w:t>Pathfinding.</w:t>
      </w:r>
      <w:bookmarkEnd w:id="10"/>
    </w:p>
    <w:p w14:paraId="6EB968A4" w14:textId="77777777" w:rsidR="00765D2A" w:rsidRDefault="00366EB9" w:rsidP="00147B9B">
      <w:pPr>
        <w:spacing w:line="276" w:lineRule="auto"/>
      </w:pPr>
      <w:r>
        <w:t>There are several things needed to be understood when it comes to pathfinding algorithms in games development. First thing is why are these pathfinding algorithms done in the first place</w:t>
      </w:r>
      <w:r w:rsidR="00446828">
        <w:t>?</w:t>
      </w:r>
      <w:r>
        <w:t xml:space="preserve"> These algorithms are done with the intention o</w:t>
      </w:r>
      <w:r w:rsidR="00C16D47">
        <w:t>f</w:t>
      </w:r>
      <w:r>
        <w:t xml:space="preserve"> getting an ai character or object in a game from point a to point b in a game world. </w:t>
      </w:r>
    </w:p>
    <w:p w14:paraId="7508CDC7" w14:textId="3A718D25" w:rsidR="0079297F" w:rsidRDefault="00366EB9" w:rsidP="00147B9B">
      <w:pPr>
        <w:spacing w:line="276" w:lineRule="auto"/>
      </w:pPr>
      <w:r>
        <w:t xml:space="preserve">What these algorithms do is generate a safe and </w:t>
      </w:r>
      <w:r w:rsidR="00CC1275">
        <w:t xml:space="preserve">potentially </w:t>
      </w:r>
      <w:r>
        <w:t>shortest path along the grid world for the character to traverse.</w:t>
      </w:r>
      <w:r w:rsidR="00634F0D">
        <w:t>This then allows for</w:t>
      </w:r>
      <w:r>
        <w:t xml:space="preserve"> the character</w:t>
      </w:r>
      <w:r w:rsidR="00634F0D">
        <w:t>s</w:t>
      </w:r>
      <w:r>
        <w:t xml:space="preserve"> movement more efficient than just manually moving them once they either hit into a wall or change their direction </w:t>
      </w:r>
      <w:r w:rsidR="00F53FF0">
        <w:t>accordingly</w:t>
      </w:r>
      <w:r>
        <w:t xml:space="preserve"> </w:t>
      </w:r>
      <w:r w:rsidR="00785DA8">
        <w:t>depending</w:t>
      </w:r>
      <w:r w:rsidR="00E219CA">
        <w:t xml:space="preserve"> on</w:t>
      </w:r>
      <w:r>
        <w:t xml:space="preserve"> where you want them to go.</w:t>
      </w:r>
    </w:p>
    <w:p w14:paraId="4990111F" w14:textId="595A3750" w:rsidR="0079297F" w:rsidRDefault="00366EB9" w:rsidP="00147B9B">
      <w:pPr>
        <w:spacing w:line="276" w:lineRule="auto"/>
      </w:pPr>
      <w:r>
        <w:t xml:space="preserve">There are Two main types of pathfinding algorithms which someone will come across when researching the topic and they are directed and </w:t>
      </w:r>
      <w:r w:rsidR="00F53FF0">
        <w:t>non-directed</w:t>
      </w:r>
      <w:r>
        <w:t xml:space="preserve"> algorithms. What is the </w:t>
      </w:r>
      <w:r w:rsidR="00F53FF0">
        <w:t>difference</w:t>
      </w:r>
      <w:r>
        <w:t xml:space="preserve"> between the two?</w:t>
      </w:r>
    </w:p>
    <w:p w14:paraId="03295946" w14:textId="3D6CAF20" w:rsidR="00477DB5" w:rsidRDefault="00AE6182" w:rsidP="00147B9B">
      <w:pPr>
        <w:spacing w:line="276" w:lineRule="auto"/>
      </w:pPr>
      <w:r>
        <w:t>A n</w:t>
      </w:r>
      <w:r w:rsidR="00F53FF0">
        <w:t>on-directed</w:t>
      </w:r>
      <w:r w:rsidR="00366EB9">
        <w:t xml:space="preserve"> pathfinding algorithm does not spend any </w:t>
      </w:r>
      <w:r w:rsidR="00F53FF0">
        <w:t>resources</w:t>
      </w:r>
      <w:r w:rsidR="00366EB9">
        <w:t xml:space="preserve"> on trying to figure out how far it is away from the end point</w:t>
      </w:r>
      <w:r w:rsidR="00C01F76">
        <w:t>,</w:t>
      </w:r>
      <w:r w:rsidR="00C60D8E">
        <w:t xml:space="preserve"> </w:t>
      </w:r>
      <w:r w:rsidR="00CA6D90">
        <w:t>and</w:t>
      </w:r>
      <w:r w:rsidR="00366EB9">
        <w:t xml:space="preserve"> rather it is simply moving blindly until it finds its </w:t>
      </w:r>
      <w:r w:rsidR="009F13B6">
        <w:t xml:space="preserve">selected </w:t>
      </w:r>
      <w:r w:rsidR="00366EB9">
        <w:t>destination.</w:t>
      </w:r>
    </w:p>
    <w:p w14:paraId="4C471858" w14:textId="4F8E7696" w:rsidR="00477DB5" w:rsidRDefault="00AE6182" w:rsidP="00147B9B">
      <w:pPr>
        <w:spacing w:line="276" w:lineRule="auto"/>
      </w:pPr>
      <w:r>
        <w:t xml:space="preserve">A </w:t>
      </w:r>
      <w:r w:rsidR="00F53FF0">
        <w:t>directed</w:t>
      </w:r>
      <w:r w:rsidR="00366EB9">
        <w:t xml:space="preserve"> </w:t>
      </w:r>
      <w:r w:rsidR="00F53FF0">
        <w:t>pathfinding</w:t>
      </w:r>
      <w:r w:rsidR="00366EB9">
        <w:t xml:space="preserve"> algorithm does however spend </w:t>
      </w:r>
      <w:r w:rsidR="00F53FF0">
        <w:t>resources</w:t>
      </w:r>
      <w:r w:rsidR="00366EB9">
        <w:t xml:space="preserve"> on trying to figure out both how far it is away from the destination and </w:t>
      </w:r>
      <w:r w:rsidR="005D0BB4">
        <w:t>also how far</w:t>
      </w:r>
      <w:r w:rsidR="002E324E">
        <w:t xml:space="preserve"> it is away</w:t>
      </w:r>
      <w:r w:rsidR="005D0BB4">
        <w:t xml:space="preserve"> from the</w:t>
      </w:r>
      <w:r w:rsidR="00366EB9">
        <w:t xml:space="preserve"> start</w:t>
      </w:r>
      <w:r w:rsidR="005B43D0">
        <w:t xml:space="preserve"> position</w:t>
      </w:r>
      <w:r w:rsidR="00366EB9">
        <w:t>.</w:t>
      </w:r>
      <w:r w:rsidR="00AE48E3">
        <w:t xml:space="preserve"> </w:t>
      </w:r>
      <w:r w:rsidR="00366EB9">
        <w:t xml:space="preserve">What they do is look around and access </w:t>
      </w:r>
      <w:r w:rsidR="00F53FF0">
        <w:t>all</w:t>
      </w:r>
      <w:r w:rsidR="00366EB9">
        <w:t xml:space="preserve"> the neighbouring nodes edge costs and </w:t>
      </w:r>
      <w:r w:rsidR="002452AE">
        <w:t xml:space="preserve">as a result </w:t>
      </w:r>
      <w:r w:rsidR="00366EB9">
        <w:t>will then move to the one with the lowest cost. One way which the lowest value path is calculated is using heuristics. What is a heuristic?</w:t>
      </w:r>
    </w:p>
    <w:p w14:paraId="08A797EA" w14:textId="77777777" w:rsidR="00862B9D" w:rsidRDefault="00366EB9" w:rsidP="00477DB5">
      <w:pPr>
        <w:spacing w:line="276" w:lineRule="auto"/>
      </w:pPr>
      <w:r>
        <w:t xml:space="preserve">A heuristic is used to affect an algorithms behaviour and guide them towards their chosen destination. </w:t>
      </w:r>
      <w:r w:rsidR="00B2410C">
        <w:t>I</w:t>
      </w:r>
      <w:r>
        <w:t xml:space="preserve">t tells the algorithm an estimation of the cost of the distance of the node being evaluated from the destination node selected. </w:t>
      </w:r>
    </w:p>
    <w:p w14:paraId="53815828" w14:textId="5AD71759" w:rsidR="00477DB5" w:rsidRDefault="00366EB9" w:rsidP="00477DB5">
      <w:pPr>
        <w:spacing w:line="276" w:lineRule="auto"/>
      </w:pPr>
      <w:r>
        <w:t xml:space="preserve">There are several </w:t>
      </w:r>
      <w:r w:rsidR="00F53FF0">
        <w:t>diverse ways</w:t>
      </w:r>
      <w:r>
        <w:t xml:space="preserve"> to calculate the heuristic value of a node such as </w:t>
      </w:r>
      <w:r w:rsidR="00F53FF0">
        <w:t>diagonal, Manhattan</w:t>
      </w:r>
      <w:r>
        <w:t xml:space="preserve"> but the one used in the application developed and what has been </w:t>
      </w:r>
      <w:r w:rsidR="00F53FF0">
        <w:t>Implemented</w:t>
      </w:r>
      <w:r>
        <w:t xml:space="preserve"> into the </w:t>
      </w:r>
      <w:r w:rsidR="00F53FF0">
        <w:t>algorithms</w:t>
      </w:r>
      <w:r>
        <w:t xml:space="preserve"> which we are investigating inside of this paper is </w:t>
      </w:r>
      <w:r w:rsidR="00763519">
        <w:t xml:space="preserve">a form of heuristic which uses </w:t>
      </w:r>
      <w:r w:rsidR="00F53FF0">
        <w:t>Euclidean</w:t>
      </w:r>
      <w:r w:rsidR="00763519">
        <w:t xml:space="preserve"> distance</w:t>
      </w:r>
      <w:r>
        <w:t>. Which will be explained later.</w:t>
      </w:r>
    </w:p>
    <w:p w14:paraId="5407148C" w14:textId="30017074" w:rsidR="00C60C33" w:rsidRDefault="00C60C33" w:rsidP="00477DB5">
      <w:pPr>
        <w:spacing w:line="276" w:lineRule="auto"/>
      </w:pPr>
      <w:r>
        <w:t xml:space="preserve">That is </w:t>
      </w:r>
      <w:r w:rsidR="00F53FF0">
        <w:t>a</w:t>
      </w:r>
      <w:r>
        <w:t xml:space="preserve"> brief </w:t>
      </w:r>
      <w:r w:rsidR="00F53FF0">
        <w:t>explanation</w:t>
      </w:r>
      <w:r>
        <w:t xml:space="preserve"> of what a pathfinding algorithm is</w:t>
      </w:r>
      <w:r w:rsidR="00B2410C">
        <w:t>,</w:t>
      </w:r>
      <w:r>
        <w:t xml:space="preserve"> the </w:t>
      </w:r>
      <w:r w:rsidR="00F53FF0">
        <w:t>several types</w:t>
      </w:r>
      <w:r>
        <w:t xml:space="preserve"> and some of the </w:t>
      </w:r>
      <w:r w:rsidR="003A207E">
        <w:t>behaviours which they show</w:t>
      </w:r>
      <w:r w:rsidR="005C4CA9">
        <w:t xml:space="preserve">, </w:t>
      </w:r>
      <w:r w:rsidR="003A207E">
        <w:t xml:space="preserve"> that</w:t>
      </w:r>
      <w:r>
        <w:t xml:space="preserve"> have</w:t>
      </w:r>
      <w:r w:rsidR="00897D3B">
        <w:t xml:space="preserve"> been</w:t>
      </w:r>
      <w:r>
        <w:t xml:space="preserve"> used as a part of my </w:t>
      </w:r>
      <w:r w:rsidR="00F53FF0">
        <w:t>implementation</w:t>
      </w:r>
      <w:r>
        <w:t>. More key features which are needed for the readers understanding</w:t>
      </w:r>
      <w:r w:rsidR="00114B59">
        <w:t xml:space="preserve"> and</w:t>
      </w:r>
      <w:r>
        <w:t xml:space="preserve"> will be explained in more detail </w:t>
      </w:r>
      <w:r w:rsidR="004F7457">
        <w:t>throughout the paper.</w:t>
      </w:r>
    </w:p>
    <w:p w14:paraId="0D5DB13C" w14:textId="0FE26A21" w:rsidR="00BA0B13" w:rsidRDefault="00BA0B13" w:rsidP="00E73E41">
      <w:pPr>
        <w:spacing w:after="0" w:line="276" w:lineRule="auto"/>
      </w:pPr>
      <w:r>
        <w:br w:type="page"/>
      </w:r>
    </w:p>
    <w:p w14:paraId="5F790373" w14:textId="40591EDA" w:rsidR="7E0EADBB" w:rsidRDefault="00C60C33" w:rsidP="0079297F">
      <w:pPr>
        <w:pStyle w:val="Heading2"/>
      </w:pPr>
      <w:bookmarkStart w:id="11" w:name="_Toc133344696"/>
      <w:r w:rsidRPr="00C60C33">
        <w:lastRenderedPageBreak/>
        <w:t>Dstar Lite</w:t>
      </w:r>
      <w:r w:rsidR="00E6189E">
        <w:t xml:space="preserve"> Search </w:t>
      </w:r>
      <w:r w:rsidR="00E6189E" w:rsidRPr="00E6189E">
        <w:t>Pathfinding</w:t>
      </w:r>
      <w:r w:rsidR="00E6189E">
        <w:t xml:space="preserve"> Algorithm</w:t>
      </w:r>
      <w:bookmarkEnd w:id="11"/>
    </w:p>
    <w:p w14:paraId="7C65499D" w14:textId="2EA5867D" w:rsidR="00B80085" w:rsidRPr="00086950" w:rsidRDefault="00B80085" w:rsidP="0079297F">
      <w:pPr>
        <w:pStyle w:val="Heading3"/>
      </w:pPr>
      <w:bookmarkStart w:id="12" w:name="_Toc133344697"/>
      <w:r w:rsidRPr="00086950">
        <w:t>Overview</w:t>
      </w:r>
      <w:bookmarkEnd w:id="12"/>
    </w:p>
    <w:p w14:paraId="06765A97" w14:textId="5231A359" w:rsidR="00367D7D" w:rsidRDefault="001D6F23" w:rsidP="00147B9B">
      <w:pPr>
        <w:spacing w:line="276" w:lineRule="auto"/>
        <w:rPr>
          <w:szCs w:val="24"/>
        </w:rPr>
      </w:pPr>
      <w:r>
        <w:rPr>
          <w:szCs w:val="24"/>
        </w:rPr>
        <w:t xml:space="preserve">The </w:t>
      </w:r>
      <w:r w:rsidR="002B475D" w:rsidRPr="00D53CC2">
        <w:rPr>
          <w:szCs w:val="24"/>
        </w:rPr>
        <w:t>Dstar Lite</w:t>
      </w:r>
      <w:r>
        <w:rPr>
          <w:szCs w:val="24"/>
        </w:rPr>
        <w:t xml:space="preserve"> algorithm</w:t>
      </w:r>
      <w:r w:rsidR="002B475D" w:rsidRPr="00D53CC2">
        <w:rPr>
          <w:szCs w:val="24"/>
        </w:rPr>
        <w:t xml:space="preserve"> is an incremental</w:t>
      </w:r>
      <w:r w:rsidR="00FE7B7E" w:rsidRPr="00D53CC2">
        <w:rPr>
          <w:szCs w:val="24"/>
        </w:rPr>
        <w:t xml:space="preserve"> </w:t>
      </w:r>
      <w:r w:rsidR="00F53FF0" w:rsidRPr="00D53CC2">
        <w:rPr>
          <w:szCs w:val="24"/>
        </w:rPr>
        <w:t>heuristic</w:t>
      </w:r>
      <w:r w:rsidR="002B475D" w:rsidRPr="00D53CC2">
        <w:rPr>
          <w:szCs w:val="24"/>
        </w:rPr>
        <w:t xml:space="preserve"> pathfinding search algorithm which allows for the </w:t>
      </w:r>
      <w:r w:rsidR="00443FA5">
        <w:rPr>
          <w:szCs w:val="24"/>
        </w:rPr>
        <w:t xml:space="preserve">rapid </w:t>
      </w:r>
      <w:r w:rsidR="002B475D" w:rsidRPr="00D53CC2">
        <w:rPr>
          <w:szCs w:val="24"/>
        </w:rPr>
        <w:t xml:space="preserve">replanning of </w:t>
      </w:r>
      <w:r w:rsidR="00AB43B7">
        <w:rPr>
          <w:szCs w:val="24"/>
        </w:rPr>
        <w:t xml:space="preserve">a </w:t>
      </w:r>
      <w:r w:rsidR="002B475D" w:rsidRPr="00D53CC2">
        <w:rPr>
          <w:szCs w:val="24"/>
        </w:rPr>
        <w:t xml:space="preserve">path after it has been found without the </w:t>
      </w:r>
      <w:r w:rsidR="00F53FF0" w:rsidRPr="00D53CC2">
        <w:rPr>
          <w:szCs w:val="24"/>
        </w:rPr>
        <w:t>recalculation</w:t>
      </w:r>
      <w:r w:rsidR="002B475D" w:rsidRPr="00D53CC2">
        <w:rPr>
          <w:szCs w:val="24"/>
        </w:rPr>
        <w:t xml:space="preserve"> of the entire path.</w:t>
      </w:r>
      <w:r w:rsidR="00FE7B7E" w:rsidRPr="00D53CC2">
        <w:rPr>
          <w:szCs w:val="24"/>
        </w:rPr>
        <w:t xml:space="preserve"> </w:t>
      </w:r>
    </w:p>
    <w:p w14:paraId="2B7CB406" w14:textId="106BE1CB" w:rsidR="00C0488D" w:rsidRDefault="00FE7B7E" w:rsidP="00147B9B">
      <w:pPr>
        <w:spacing w:line="276" w:lineRule="auto"/>
        <w:rPr>
          <w:szCs w:val="24"/>
        </w:rPr>
      </w:pPr>
      <w:r w:rsidRPr="00D53CC2">
        <w:rPr>
          <w:szCs w:val="24"/>
        </w:rPr>
        <w:t xml:space="preserve">How does it do this? This is achieved by retaining information </w:t>
      </w:r>
      <w:r w:rsidR="00F53FF0" w:rsidRPr="00D53CC2">
        <w:rPr>
          <w:szCs w:val="24"/>
        </w:rPr>
        <w:t>from</w:t>
      </w:r>
      <w:r w:rsidRPr="00D53CC2">
        <w:rPr>
          <w:szCs w:val="24"/>
        </w:rPr>
        <w:t xml:space="preserve"> the previous searches.</w:t>
      </w:r>
      <w:r w:rsidR="00BD262F">
        <w:rPr>
          <w:szCs w:val="24"/>
        </w:rPr>
        <w:t xml:space="preserve"> </w:t>
      </w:r>
      <w:r w:rsidR="00367D7D">
        <w:rPr>
          <w:szCs w:val="24"/>
        </w:rPr>
        <w:t>Rather than having to recalculate the entire path from scratch</w:t>
      </w:r>
      <w:r w:rsidR="00664859">
        <w:rPr>
          <w:szCs w:val="24"/>
        </w:rPr>
        <w:t>.</w:t>
      </w:r>
    </w:p>
    <w:p w14:paraId="2B088966" w14:textId="77777777" w:rsidR="00E33B4B" w:rsidRDefault="00C0488D" w:rsidP="00E33B4B">
      <w:pPr>
        <w:keepNext/>
        <w:spacing w:line="276" w:lineRule="auto"/>
        <w:jc w:val="center"/>
      </w:pPr>
      <w:r w:rsidRPr="00C0488D">
        <w:rPr>
          <w:noProof/>
          <w:szCs w:val="24"/>
        </w:rPr>
        <w:drawing>
          <wp:inline distT="0" distB="0" distL="0" distR="0" wp14:anchorId="50D1F36F" wp14:editId="2174CB8F">
            <wp:extent cx="3724795" cy="3429479"/>
            <wp:effectExtent l="0" t="0" r="9525" b="0"/>
            <wp:docPr id="1939539043" name="Picture 1"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9539043" name="Picture 1" descr="A picture containing text, crossword puzzle&#10;&#10;Description automatically generated"/>
                    <pic:cNvPicPr/>
                  </pic:nvPicPr>
                  <pic:blipFill>
                    <a:blip r:embed="rId15"/>
                    <a:stretch>
                      <a:fillRect/>
                    </a:stretch>
                  </pic:blipFill>
                  <pic:spPr>
                    <a:xfrm>
                      <a:off x="0" y="0"/>
                      <a:ext cx="3724795" cy="3429479"/>
                    </a:xfrm>
                    <a:prstGeom prst="rect">
                      <a:avLst/>
                    </a:prstGeom>
                  </pic:spPr>
                </pic:pic>
              </a:graphicData>
            </a:graphic>
          </wp:inline>
        </w:drawing>
      </w:r>
    </w:p>
    <w:p w14:paraId="151CF833" w14:textId="3AD431B8" w:rsidR="00C0488D" w:rsidRDefault="00E33B4B" w:rsidP="00E33B4B">
      <w:pPr>
        <w:pStyle w:val="Caption"/>
        <w:jc w:val="center"/>
        <w:rPr>
          <w:i w:val="0"/>
          <w:iCs w:val="0"/>
        </w:rPr>
      </w:pPr>
      <w:bookmarkStart w:id="13" w:name="_Toc133328302"/>
      <w:r>
        <w:t xml:space="preserve">Figure </w:t>
      </w:r>
      <w:r w:rsidR="00111285">
        <w:fldChar w:fldCharType="begin"/>
      </w:r>
      <w:r w:rsidR="00111285">
        <w:instrText xml:space="preserve"> STYLEREF 1 \s </w:instrText>
      </w:r>
      <w:r w:rsidR="00111285">
        <w:fldChar w:fldCharType="separate"/>
      </w:r>
      <w:r w:rsidR="00925569">
        <w:rPr>
          <w:noProof/>
        </w:rPr>
        <w:t>5</w:t>
      </w:r>
      <w:r w:rsidR="00111285">
        <w:fldChar w:fldCharType="end"/>
      </w:r>
      <w:r w:rsidR="00111285">
        <w:noBreakHyphen/>
      </w:r>
      <w:r w:rsidR="00111285">
        <w:fldChar w:fldCharType="begin"/>
      </w:r>
      <w:r w:rsidR="00111285">
        <w:instrText xml:space="preserve"> SEQ Figure \* ARABIC \s 1 </w:instrText>
      </w:r>
      <w:r w:rsidR="00111285">
        <w:fldChar w:fldCharType="separate"/>
      </w:r>
      <w:r w:rsidR="00111285">
        <w:rPr>
          <w:noProof/>
        </w:rPr>
        <w:t>1</w:t>
      </w:r>
      <w:r w:rsidR="00111285">
        <w:fldChar w:fldCharType="end"/>
      </w:r>
      <w:r w:rsidRPr="00E33B4B">
        <w:rPr>
          <w:i w:val="0"/>
          <w:iCs w:val="0"/>
        </w:rPr>
        <w:t xml:space="preserve"> Dstar lite path</w:t>
      </w:r>
      <w:r>
        <w:rPr>
          <w:i w:val="0"/>
          <w:iCs w:val="0"/>
        </w:rPr>
        <w:t>.</w:t>
      </w:r>
      <w:bookmarkEnd w:id="13"/>
    </w:p>
    <w:p w14:paraId="79DB22BA" w14:textId="77777777" w:rsidR="009C2E52" w:rsidRPr="005E2A6A" w:rsidRDefault="009C2E52" w:rsidP="009C2E52">
      <w:bookmarkStart w:id="14" w:name="_Ref133257163"/>
      <w:bookmarkStart w:id="15" w:name="_Toc133344698"/>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2E81B8B2" w14:textId="6F30E102" w:rsidR="00B80085" w:rsidRPr="00086950" w:rsidRDefault="00B80085" w:rsidP="0079297F">
      <w:pPr>
        <w:pStyle w:val="Heading3"/>
      </w:pPr>
      <w:r w:rsidRPr="00086950">
        <w:t>Key Information</w:t>
      </w:r>
      <w:bookmarkEnd w:id="14"/>
      <w:bookmarkEnd w:id="15"/>
    </w:p>
    <w:p w14:paraId="4DF98982" w14:textId="5D54958C" w:rsidR="00CF3352" w:rsidRPr="00D53CC2" w:rsidRDefault="00CF3352" w:rsidP="00147B9B">
      <w:pPr>
        <w:spacing w:line="276" w:lineRule="auto"/>
        <w:rPr>
          <w:szCs w:val="24"/>
        </w:rPr>
      </w:pPr>
      <w:r w:rsidRPr="00D53CC2">
        <w:rPr>
          <w:szCs w:val="24"/>
        </w:rPr>
        <w:t xml:space="preserve">Key variables which need to be understood </w:t>
      </w:r>
      <w:r w:rsidR="00882A24">
        <w:rPr>
          <w:szCs w:val="24"/>
        </w:rPr>
        <w:t xml:space="preserve">in order to imlement the </w:t>
      </w:r>
      <w:r w:rsidR="00A65DC4">
        <w:rPr>
          <w:szCs w:val="24"/>
        </w:rPr>
        <w:t>d</w:t>
      </w:r>
      <w:r w:rsidRPr="00D53CC2">
        <w:rPr>
          <w:szCs w:val="24"/>
        </w:rPr>
        <w:t xml:space="preserve">star </w:t>
      </w:r>
      <w:r w:rsidR="00A65DC4">
        <w:rPr>
          <w:szCs w:val="24"/>
        </w:rPr>
        <w:t>l</w:t>
      </w:r>
      <w:r w:rsidRPr="00D53CC2">
        <w:rPr>
          <w:szCs w:val="24"/>
        </w:rPr>
        <w:t>ite algorithm.</w:t>
      </w:r>
      <w:r w:rsidR="00E911FA" w:rsidRPr="00D53CC2">
        <w:rPr>
          <w:szCs w:val="24"/>
        </w:rPr>
        <w:t xml:space="preserve"> One thing to understand is that each node in the grid has these variables contained </w:t>
      </w:r>
      <w:r w:rsidR="00F53FF0" w:rsidRPr="00D53CC2">
        <w:rPr>
          <w:szCs w:val="24"/>
        </w:rPr>
        <w:t>within</w:t>
      </w:r>
      <w:r w:rsidR="00E911FA" w:rsidRPr="00D53CC2">
        <w:rPr>
          <w:szCs w:val="24"/>
        </w:rPr>
        <w:t xml:space="preserve"> them </w:t>
      </w:r>
      <w:r w:rsidR="00946B5C">
        <w:rPr>
          <w:szCs w:val="24"/>
        </w:rPr>
        <w:t>and as such</w:t>
      </w:r>
      <w:r w:rsidR="00E911FA" w:rsidRPr="00D53CC2">
        <w:rPr>
          <w:szCs w:val="24"/>
        </w:rPr>
        <w:t xml:space="preserve"> each nodes values are separate to one another which in turn makes it easy for the priority queue to evaluate which node is to be expanded next.</w:t>
      </w:r>
    </w:p>
    <w:p w14:paraId="4D1087DD" w14:textId="4BC2E46C" w:rsidR="006F18C1" w:rsidRPr="00D53CC2" w:rsidRDefault="006F18C1" w:rsidP="00147B9B">
      <w:pPr>
        <w:spacing w:line="276" w:lineRule="auto"/>
        <w:rPr>
          <w:szCs w:val="24"/>
        </w:rPr>
      </w:pPr>
      <w:r w:rsidRPr="00D53CC2">
        <w:rPr>
          <w:szCs w:val="24"/>
        </w:rPr>
        <w:t>“Gcost”</w:t>
      </w:r>
      <w:r w:rsidR="000C5E8B" w:rsidRPr="00D53CC2">
        <w:rPr>
          <w:szCs w:val="24"/>
        </w:rPr>
        <w:t xml:space="preserve"> – </w:t>
      </w:r>
      <w:r w:rsidR="00737F69">
        <w:rPr>
          <w:szCs w:val="24"/>
        </w:rPr>
        <w:t>T</w:t>
      </w:r>
      <w:r w:rsidR="008A1454" w:rsidRPr="00D53CC2">
        <w:rPr>
          <w:szCs w:val="24"/>
        </w:rPr>
        <w:t xml:space="preserve">he Gcost of a </w:t>
      </w:r>
      <w:r w:rsidR="00AE369F" w:rsidRPr="00D53CC2">
        <w:rPr>
          <w:szCs w:val="24"/>
        </w:rPr>
        <w:t xml:space="preserve">Node </w:t>
      </w:r>
      <w:r w:rsidR="008A1454" w:rsidRPr="00D53CC2">
        <w:rPr>
          <w:szCs w:val="24"/>
        </w:rPr>
        <w:t>is the distance from where that node</w:t>
      </w:r>
      <w:r w:rsidR="005A035B">
        <w:rPr>
          <w:szCs w:val="24"/>
        </w:rPr>
        <w:t>(current point in the search)</w:t>
      </w:r>
      <w:r w:rsidR="008A1454" w:rsidRPr="00D53CC2">
        <w:rPr>
          <w:szCs w:val="24"/>
        </w:rPr>
        <w:t xml:space="preserve"> is on the given graph</w:t>
      </w:r>
      <w:r w:rsidR="008F3391" w:rsidRPr="00D53CC2">
        <w:rPr>
          <w:szCs w:val="24"/>
        </w:rPr>
        <w:t>/grid</w:t>
      </w:r>
      <w:r w:rsidR="008A1454" w:rsidRPr="00D53CC2">
        <w:rPr>
          <w:szCs w:val="24"/>
        </w:rPr>
        <w:t xml:space="preserve"> to the start node.</w:t>
      </w:r>
    </w:p>
    <w:p w14:paraId="519A0311" w14:textId="7E7D5E17" w:rsidR="006F18C1" w:rsidRPr="00D53CC2" w:rsidRDefault="006F18C1" w:rsidP="00147B9B">
      <w:pPr>
        <w:spacing w:line="276" w:lineRule="auto"/>
        <w:rPr>
          <w:szCs w:val="24"/>
        </w:rPr>
      </w:pPr>
      <w:r w:rsidRPr="00D53CC2">
        <w:rPr>
          <w:szCs w:val="24"/>
        </w:rPr>
        <w:t>“Hcost”</w:t>
      </w:r>
      <w:r w:rsidR="00AE369F" w:rsidRPr="00D53CC2">
        <w:rPr>
          <w:szCs w:val="24"/>
        </w:rPr>
        <w:t xml:space="preserve"> – </w:t>
      </w:r>
      <w:r w:rsidR="005A1650">
        <w:rPr>
          <w:szCs w:val="24"/>
        </w:rPr>
        <w:t>T</w:t>
      </w:r>
      <w:r w:rsidR="00AE369F" w:rsidRPr="00D53CC2">
        <w:rPr>
          <w:szCs w:val="24"/>
        </w:rPr>
        <w:t>he Hcost of a Node is the distance from where that node</w:t>
      </w:r>
      <w:r w:rsidR="00681080">
        <w:rPr>
          <w:szCs w:val="24"/>
        </w:rPr>
        <w:t xml:space="preserve"> </w:t>
      </w:r>
      <w:r w:rsidR="00681080">
        <w:rPr>
          <w:szCs w:val="24"/>
        </w:rPr>
        <w:t>(current point in the search</w:t>
      </w:r>
      <w:r w:rsidR="00556366">
        <w:rPr>
          <w:szCs w:val="24"/>
        </w:rPr>
        <w:t>)</w:t>
      </w:r>
      <w:r w:rsidR="00AE369F" w:rsidRPr="00D53CC2">
        <w:rPr>
          <w:szCs w:val="24"/>
        </w:rPr>
        <w:t xml:space="preserve"> is on the graph</w:t>
      </w:r>
      <w:r w:rsidR="008F3391" w:rsidRPr="00D53CC2">
        <w:rPr>
          <w:szCs w:val="24"/>
        </w:rPr>
        <w:t>/grid</w:t>
      </w:r>
      <w:r w:rsidR="00AE369F" w:rsidRPr="00D53CC2">
        <w:rPr>
          <w:szCs w:val="24"/>
        </w:rPr>
        <w:t xml:space="preserve"> to the destination/goal </w:t>
      </w:r>
      <w:r w:rsidR="00F53FF0" w:rsidRPr="00D53CC2">
        <w:rPr>
          <w:szCs w:val="24"/>
        </w:rPr>
        <w:t>node.</w:t>
      </w:r>
    </w:p>
    <w:p w14:paraId="066766FF" w14:textId="7DE30FFF" w:rsidR="00E90C41" w:rsidRPr="00D53CC2" w:rsidRDefault="006F18C1" w:rsidP="00147B9B">
      <w:pPr>
        <w:spacing w:line="276" w:lineRule="auto"/>
        <w:rPr>
          <w:szCs w:val="24"/>
        </w:rPr>
      </w:pPr>
      <w:r w:rsidRPr="00D53CC2">
        <w:rPr>
          <w:szCs w:val="24"/>
        </w:rPr>
        <w:t>“Rhs cost”</w:t>
      </w:r>
      <w:r w:rsidR="00337B80" w:rsidRPr="00D53CC2">
        <w:rPr>
          <w:szCs w:val="24"/>
        </w:rPr>
        <w:t xml:space="preserve"> </w:t>
      </w:r>
      <w:r w:rsidR="00EC5862" w:rsidRPr="00D53CC2">
        <w:rPr>
          <w:szCs w:val="24"/>
        </w:rPr>
        <w:t xml:space="preserve">– </w:t>
      </w:r>
      <w:r w:rsidR="00001991">
        <w:rPr>
          <w:szCs w:val="24"/>
        </w:rPr>
        <w:t xml:space="preserve">The </w:t>
      </w:r>
      <w:r w:rsidR="00EC5862" w:rsidRPr="00D53CC2">
        <w:rPr>
          <w:szCs w:val="24"/>
        </w:rPr>
        <w:t xml:space="preserve">rhs cost otherwise known as the </w:t>
      </w:r>
      <w:r w:rsidR="00F53FF0" w:rsidRPr="00D53CC2">
        <w:rPr>
          <w:szCs w:val="24"/>
        </w:rPr>
        <w:t>right-hand</w:t>
      </w:r>
      <w:r w:rsidR="00EC5862" w:rsidRPr="00D53CC2">
        <w:rPr>
          <w:szCs w:val="24"/>
        </w:rPr>
        <w:t xml:space="preserve"> side value is used with a different understanding in dstar lite to</w:t>
      </w:r>
      <w:r w:rsidR="005400A3">
        <w:rPr>
          <w:szCs w:val="24"/>
        </w:rPr>
        <w:t xml:space="preserve"> the other</w:t>
      </w:r>
      <w:r w:rsidR="00EC5862" w:rsidRPr="00D53CC2">
        <w:rPr>
          <w:szCs w:val="24"/>
        </w:rPr>
        <w:t xml:space="preserve"> places found elsewhere in robotics. In the context of </w:t>
      </w:r>
      <w:r w:rsidR="00AD7E47">
        <w:rPr>
          <w:szCs w:val="24"/>
        </w:rPr>
        <w:t>d</w:t>
      </w:r>
      <w:r w:rsidR="00EC5862" w:rsidRPr="00D53CC2">
        <w:rPr>
          <w:szCs w:val="24"/>
        </w:rPr>
        <w:t xml:space="preserve">star </w:t>
      </w:r>
      <w:r w:rsidR="00AD7E47">
        <w:rPr>
          <w:szCs w:val="24"/>
        </w:rPr>
        <w:t>l</w:t>
      </w:r>
      <w:r w:rsidR="00EC5862" w:rsidRPr="00D53CC2">
        <w:rPr>
          <w:szCs w:val="24"/>
        </w:rPr>
        <w:t xml:space="preserve">ite one can think of it as an estimation cost to the start node </w:t>
      </w:r>
      <w:r w:rsidR="00F53FF0" w:rsidRPr="00D53CC2">
        <w:rPr>
          <w:szCs w:val="24"/>
        </w:rPr>
        <w:t>where</w:t>
      </w:r>
      <w:r w:rsidR="00641624">
        <w:rPr>
          <w:szCs w:val="24"/>
        </w:rPr>
        <w:t xml:space="preserve"> </w:t>
      </w:r>
      <w:r w:rsidR="00F53FF0" w:rsidRPr="00D53CC2">
        <w:rPr>
          <w:szCs w:val="24"/>
        </w:rPr>
        <w:t>as</w:t>
      </w:r>
      <w:r w:rsidR="00EC5862" w:rsidRPr="00D53CC2">
        <w:rPr>
          <w:szCs w:val="24"/>
        </w:rPr>
        <w:t xml:space="preserve"> the </w:t>
      </w:r>
      <w:r w:rsidR="00875E26">
        <w:rPr>
          <w:szCs w:val="24"/>
        </w:rPr>
        <w:t>g</w:t>
      </w:r>
      <w:r w:rsidR="00EC5862" w:rsidRPr="00D53CC2">
        <w:rPr>
          <w:szCs w:val="24"/>
        </w:rPr>
        <w:t xml:space="preserve">cost is the </w:t>
      </w:r>
      <w:r w:rsidR="00EC5862" w:rsidRPr="00D53CC2">
        <w:rPr>
          <w:szCs w:val="24"/>
        </w:rPr>
        <w:lastRenderedPageBreak/>
        <w:t>actual cost to the start node.</w:t>
      </w:r>
      <w:r w:rsidR="003A1B28" w:rsidRPr="00D53CC2">
        <w:rPr>
          <w:szCs w:val="24"/>
        </w:rPr>
        <w:t xml:space="preserve"> Keep that in mind for when </w:t>
      </w:r>
      <w:r w:rsidR="00897D3B">
        <w:rPr>
          <w:szCs w:val="24"/>
        </w:rPr>
        <w:t>this topic is discussed</w:t>
      </w:r>
      <w:r w:rsidR="003A1B28" w:rsidRPr="00D53CC2">
        <w:rPr>
          <w:szCs w:val="24"/>
        </w:rPr>
        <w:t xml:space="preserve"> further</w:t>
      </w:r>
      <w:r w:rsidR="00897D3B">
        <w:rPr>
          <w:szCs w:val="24"/>
        </w:rPr>
        <w:t xml:space="preserve"> throughout the paper</w:t>
      </w:r>
      <w:r w:rsidR="003A1B28" w:rsidRPr="00D53CC2">
        <w:rPr>
          <w:szCs w:val="24"/>
        </w:rPr>
        <w:t>.</w:t>
      </w:r>
      <w:r w:rsidR="00B16283" w:rsidRPr="00D53CC2">
        <w:rPr>
          <w:szCs w:val="24"/>
        </w:rPr>
        <w:t xml:space="preserve"> </w:t>
      </w:r>
    </w:p>
    <w:p w14:paraId="632D8FD4" w14:textId="50BE182D" w:rsidR="006F18C1" w:rsidRPr="00D53CC2" w:rsidRDefault="006F18C1" w:rsidP="00147B9B">
      <w:pPr>
        <w:spacing w:line="276" w:lineRule="auto"/>
        <w:rPr>
          <w:szCs w:val="24"/>
        </w:rPr>
      </w:pPr>
      <w:r w:rsidRPr="00D53CC2">
        <w:rPr>
          <w:szCs w:val="24"/>
        </w:rPr>
        <w:t>“Key modifier”</w:t>
      </w:r>
      <w:r w:rsidR="0032528F" w:rsidRPr="00D53CC2">
        <w:rPr>
          <w:szCs w:val="24"/>
        </w:rPr>
        <w:t xml:space="preserve">- </w:t>
      </w:r>
      <w:r w:rsidR="00171044">
        <w:rPr>
          <w:szCs w:val="24"/>
        </w:rPr>
        <w:t xml:space="preserve">The </w:t>
      </w:r>
      <w:r w:rsidR="0032528F" w:rsidRPr="00D53CC2">
        <w:rPr>
          <w:szCs w:val="24"/>
        </w:rPr>
        <w:t xml:space="preserve">key modifier found in the application as “K_M” </w:t>
      </w:r>
      <w:r w:rsidR="00242572">
        <w:rPr>
          <w:szCs w:val="24"/>
        </w:rPr>
        <w:t xml:space="preserve"> and </w:t>
      </w:r>
      <w:r w:rsidR="0032528F" w:rsidRPr="00D53CC2">
        <w:rPr>
          <w:szCs w:val="24"/>
        </w:rPr>
        <w:t>is used as an offset for when the start position of the robot or character moves along the path to prevent more skewed cost values further up the path.</w:t>
      </w:r>
      <w:r w:rsidR="009D1E9F" w:rsidRPr="00D53CC2">
        <w:rPr>
          <w:szCs w:val="24"/>
        </w:rPr>
        <w:t xml:space="preserve"> How this affects our </w:t>
      </w:r>
      <w:r w:rsidR="00F53FF0" w:rsidRPr="00D53CC2">
        <w:rPr>
          <w:szCs w:val="24"/>
        </w:rPr>
        <w:t>calculation</w:t>
      </w:r>
      <w:r w:rsidR="009D1E9F" w:rsidRPr="00D53CC2">
        <w:rPr>
          <w:szCs w:val="24"/>
        </w:rPr>
        <w:t xml:space="preserve"> of a variables key will be further explained soon.</w:t>
      </w:r>
    </w:p>
    <w:p w14:paraId="3DC4DAB2" w14:textId="45B551D9" w:rsidR="00C0488D" w:rsidRDefault="00F53FF0" w:rsidP="00147B9B">
      <w:pPr>
        <w:spacing w:line="276" w:lineRule="auto"/>
        <w:rPr>
          <w:szCs w:val="24"/>
        </w:rPr>
      </w:pPr>
      <w:r w:rsidRPr="00D53CC2">
        <w:rPr>
          <w:szCs w:val="24"/>
        </w:rPr>
        <w:t>“a</w:t>
      </w:r>
      <w:r w:rsidR="006F18C1" w:rsidRPr="00D53CC2">
        <w:rPr>
          <w:szCs w:val="24"/>
        </w:rPr>
        <w:t xml:space="preserve"> nodes key”</w:t>
      </w:r>
      <w:r w:rsidR="00316A3C" w:rsidRPr="00D53CC2">
        <w:rPr>
          <w:szCs w:val="24"/>
        </w:rPr>
        <w:t xml:space="preserve"> – a nodes key is a pair or in the application is an </w:t>
      </w:r>
      <w:r w:rsidRPr="00D53CC2">
        <w:rPr>
          <w:szCs w:val="24"/>
        </w:rPr>
        <w:t>std:</w:t>
      </w:r>
      <w:r>
        <w:rPr>
          <w:szCs w:val="24"/>
        </w:rPr>
        <w:t>:</w:t>
      </w:r>
      <w:r w:rsidR="00316A3C" w:rsidRPr="00D53CC2">
        <w:rPr>
          <w:szCs w:val="24"/>
        </w:rPr>
        <w:t xml:space="preserve">pair that holds two values calculated in </w:t>
      </w:r>
      <w:r>
        <w:rPr>
          <w:szCs w:val="24"/>
        </w:rPr>
        <w:t>the</w:t>
      </w:r>
      <w:r w:rsidR="00316A3C" w:rsidRPr="00D53CC2">
        <w:rPr>
          <w:szCs w:val="24"/>
        </w:rPr>
        <w:t xml:space="preserve"> calculate key function.</w:t>
      </w:r>
      <w:r w:rsidR="00D53CC2">
        <w:rPr>
          <w:szCs w:val="24"/>
        </w:rPr>
        <w:t xml:space="preserve"> </w:t>
      </w:r>
    </w:p>
    <w:p w14:paraId="67835920" w14:textId="0D3A8729" w:rsidR="00B16283" w:rsidRDefault="00A62088" w:rsidP="00147B9B">
      <w:pPr>
        <w:spacing w:line="276" w:lineRule="auto"/>
        <w:rPr>
          <w:szCs w:val="24"/>
        </w:rPr>
      </w:pPr>
      <w:r>
        <w:rPr>
          <w:szCs w:val="24"/>
        </w:rPr>
        <w:fldChar w:fldCharType="begin"/>
      </w:r>
      <w:r>
        <w:rPr>
          <w:szCs w:val="24"/>
        </w:rPr>
        <w:instrText xml:space="preserve"> ADDIN ZOTERO_ITEM CSL_CITATION {"citationID":"LlwL2vRT","properties":{"formattedCitation":"(\\uc0\\u8220{}aaai02b.pdf,\\uc0\\u8221{} n.d.)","plainCitation":"(“aaai02b.pdf,” n.d.)","noteIndex":0},"citationItems":[{"id":20,"uris":["http://zotero.org/users/local/YO6mwy9y/items/QCCW4QUT"],"itemData":{"id":20,"type":"document","title":"aaai02b.pdf"}}],"schema":"https://github.com/citation-style-language/schema/raw/master/csl-citation.json"} </w:instrText>
      </w:r>
      <w:r>
        <w:rPr>
          <w:szCs w:val="24"/>
        </w:rPr>
        <w:fldChar w:fldCharType="separate"/>
      </w:r>
      <w:r w:rsidRPr="00E90C41">
        <w:rPr>
          <w:szCs w:val="24"/>
        </w:rPr>
        <w:t>(“aaai02b.pdf,” n.d.)</w:t>
      </w:r>
      <w:r>
        <w:rPr>
          <w:szCs w:val="24"/>
        </w:rPr>
        <w:fldChar w:fldCharType="end"/>
      </w:r>
    </w:p>
    <w:p w14:paraId="56DEB864" w14:textId="7D9EC03E" w:rsidR="00B80085" w:rsidRPr="00086950" w:rsidRDefault="00B80085" w:rsidP="0079297F">
      <w:pPr>
        <w:pStyle w:val="Heading3"/>
      </w:pPr>
      <w:bookmarkStart w:id="16" w:name="_Toc133344699"/>
      <w:r w:rsidRPr="00086950">
        <w:t>Algorithm</w:t>
      </w:r>
      <w:bookmarkEnd w:id="16"/>
    </w:p>
    <w:p w14:paraId="350C7476" w14:textId="77777777" w:rsidR="00E33B4B" w:rsidRDefault="00C0488D" w:rsidP="00E33B4B">
      <w:pPr>
        <w:keepNext/>
        <w:spacing w:line="276" w:lineRule="auto"/>
        <w:jc w:val="center"/>
      </w:pPr>
      <w:r w:rsidRPr="00D34062">
        <w:rPr>
          <w:noProof/>
          <w:sz w:val="28"/>
          <w:szCs w:val="28"/>
          <w:u w:val="single"/>
        </w:rPr>
        <w:drawing>
          <wp:inline distT="0" distB="0" distL="0" distR="0" wp14:anchorId="5DEA99A9" wp14:editId="40AAAFBB">
            <wp:extent cx="3394945" cy="3656330"/>
            <wp:effectExtent l="0" t="0" r="0" b="1270"/>
            <wp:docPr id="636676588"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676588" name="Picture 1" descr="Text&#10;&#10;Description automatically generated with medium confidence"/>
                    <pic:cNvPicPr/>
                  </pic:nvPicPr>
                  <pic:blipFill>
                    <a:blip r:embed="rId16"/>
                    <a:stretch>
                      <a:fillRect/>
                    </a:stretch>
                  </pic:blipFill>
                  <pic:spPr>
                    <a:xfrm>
                      <a:off x="0" y="0"/>
                      <a:ext cx="3410191" cy="3672750"/>
                    </a:xfrm>
                    <a:prstGeom prst="rect">
                      <a:avLst/>
                    </a:prstGeom>
                  </pic:spPr>
                </pic:pic>
              </a:graphicData>
            </a:graphic>
          </wp:inline>
        </w:drawing>
      </w:r>
    </w:p>
    <w:p w14:paraId="39DCA79D" w14:textId="61E4D1E4" w:rsidR="00E33B4B" w:rsidRDefault="00E33B4B" w:rsidP="00E33B4B">
      <w:pPr>
        <w:pStyle w:val="Caption"/>
        <w:jc w:val="center"/>
        <w:rPr>
          <w:i w:val="0"/>
          <w:iCs w:val="0"/>
        </w:rPr>
      </w:pPr>
      <w:bookmarkStart w:id="17" w:name="_Toc133328303"/>
      <w:bookmarkStart w:id="18" w:name="_Ref133350082"/>
      <w:bookmarkStart w:id="19" w:name="_Ref133350086"/>
      <w:r w:rsidRPr="00E33B4B">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w:t>
      </w:r>
      <w:r w:rsidR="00111285">
        <w:rPr>
          <w:i w:val="0"/>
          <w:iCs w:val="0"/>
        </w:rPr>
        <w:fldChar w:fldCharType="end"/>
      </w:r>
      <w:bookmarkEnd w:id="19"/>
      <w:r w:rsidRPr="00E33B4B">
        <w:rPr>
          <w:i w:val="0"/>
          <w:iCs w:val="0"/>
        </w:rPr>
        <w:t xml:space="preserve"> Dstar lite algorithm</w:t>
      </w:r>
      <w:r>
        <w:rPr>
          <w:i w:val="0"/>
          <w:iCs w:val="0"/>
        </w:rPr>
        <w:t>.</w:t>
      </w:r>
      <w:bookmarkEnd w:id="17"/>
      <w:bookmarkEnd w:id="18"/>
    </w:p>
    <w:p w14:paraId="64B98CEB" w14:textId="1D86D8F0" w:rsidR="004E0DEB" w:rsidRPr="004E0DEB" w:rsidRDefault="002B2DCA" w:rsidP="004E0DEB">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55CCD8FB" w14:textId="4EDDF9B8" w:rsidR="00024EB8" w:rsidRDefault="00E4676C" w:rsidP="00B91FCC">
      <w:pPr>
        <w:spacing w:line="276" w:lineRule="auto"/>
        <w:rPr>
          <w:szCs w:val="24"/>
        </w:rPr>
      </w:pPr>
      <w:r>
        <w:rPr>
          <w:rStyle w:val="FootnoteReference"/>
          <w:sz w:val="28"/>
          <w:szCs w:val="28"/>
          <w:u w:val="single"/>
        </w:rPr>
        <w:footnoteReference w:id="1"/>
      </w:r>
      <w:r w:rsidR="00954C73">
        <w:rPr>
          <w:szCs w:val="24"/>
        </w:rPr>
        <w:t>How does the algorithm work?</w:t>
      </w:r>
      <w:r w:rsidR="00024EB8">
        <w:rPr>
          <w:szCs w:val="24"/>
        </w:rPr>
        <w:t xml:space="preserve"> </w:t>
      </w:r>
      <w:r w:rsidR="002C4C9A">
        <w:rPr>
          <w:szCs w:val="24"/>
        </w:rPr>
        <w:t>d</w:t>
      </w:r>
      <w:r w:rsidR="00024EB8">
        <w:rPr>
          <w:szCs w:val="24"/>
        </w:rPr>
        <w:t xml:space="preserve">star </w:t>
      </w:r>
      <w:r w:rsidR="002C4C9A">
        <w:rPr>
          <w:szCs w:val="24"/>
        </w:rPr>
        <w:t>l</w:t>
      </w:r>
      <w:r w:rsidR="00024EB8">
        <w:rPr>
          <w:szCs w:val="24"/>
        </w:rPr>
        <w:t xml:space="preserve">ite is an extension of </w:t>
      </w:r>
      <w:r w:rsidR="002C4C9A">
        <w:rPr>
          <w:szCs w:val="24"/>
        </w:rPr>
        <w:t>l</w:t>
      </w:r>
      <w:r w:rsidR="00024EB8">
        <w:rPr>
          <w:szCs w:val="24"/>
        </w:rPr>
        <w:t xml:space="preserve">ifelong planning </w:t>
      </w:r>
      <w:r w:rsidR="002C4C9A">
        <w:rPr>
          <w:szCs w:val="24"/>
        </w:rPr>
        <w:t>a</w:t>
      </w:r>
      <w:r w:rsidR="00024EB8">
        <w:rPr>
          <w:szCs w:val="24"/>
        </w:rPr>
        <w:t xml:space="preserve">star and is an incremental </w:t>
      </w:r>
      <w:r w:rsidR="00516B5F">
        <w:rPr>
          <w:szCs w:val="24"/>
        </w:rPr>
        <w:t xml:space="preserve"> heuristic </w:t>
      </w:r>
      <w:r w:rsidR="00F53FF0">
        <w:rPr>
          <w:szCs w:val="24"/>
        </w:rPr>
        <w:t>algorithm.</w:t>
      </w:r>
      <w:r w:rsidR="001B16FC">
        <w:rPr>
          <w:szCs w:val="24"/>
        </w:rPr>
        <w:t xml:space="preserve"> </w:t>
      </w:r>
      <w:r w:rsidR="004C2C86">
        <w:rPr>
          <w:szCs w:val="24"/>
        </w:rPr>
        <w:t>D</w:t>
      </w:r>
      <w:r w:rsidR="00F53FF0">
        <w:rPr>
          <w:szCs w:val="24"/>
        </w:rPr>
        <w:t>star</w:t>
      </w:r>
      <w:r w:rsidR="004C2C86">
        <w:rPr>
          <w:szCs w:val="24"/>
        </w:rPr>
        <w:t xml:space="preserve"> lite</w:t>
      </w:r>
      <w:r w:rsidR="00024EB8">
        <w:rPr>
          <w:szCs w:val="24"/>
        </w:rPr>
        <w:t xml:space="preserve"> rather than a typical search algorithm which searches from the star</w:t>
      </w:r>
      <w:r w:rsidR="00B1422A">
        <w:rPr>
          <w:szCs w:val="24"/>
        </w:rPr>
        <w:t>t</w:t>
      </w:r>
      <w:r w:rsidR="00024EB8">
        <w:rPr>
          <w:szCs w:val="24"/>
        </w:rPr>
        <w:t xml:space="preserve"> to the destination node, </w:t>
      </w:r>
      <w:r w:rsidR="00512BBE">
        <w:rPr>
          <w:szCs w:val="24"/>
        </w:rPr>
        <w:t>d</w:t>
      </w:r>
      <w:r w:rsidR="00024EB8">
        <w:rPr>
          <w:szCs w:val="24"/>
        </w:rPr>
        <w:t>star</w:t>
      </w:r>
      <w:r w:rsidR="00512BBE">
        <w:rPr>
          <w:szCs w:val="24"/>
        </w:rPr>
        <w:t xml:space="preserve"> lite</w:t>
      </w:r>
      <w:r w:rsidR="00024EB8">
        <w:rPr>
          <w:szCs w:val="24"/>
        </w:rPr>
        <w:t xml:space="preserve"> does not do this </w:t>
      </w:r>
      <w:r w:rsidR="00F53FF0">
        <w:rPr>
          <w:szCs w:val="24"/>
        </w:rPr>
        <w:t>it</w:t>
      </w:r>
      <w:r w:rsidR="00621CB0">
        <w:rPr>
          <w:szCs w:val="24"/>
        </w:rPr>
        <w:t>,</w:t>
      </w:r>
      <w:r w:rsidR="00024EB8">
        <w:rPr>
          <w:szCs w:val="24"/>
        </w:rPr>
        <w:t xml:space="preserve"> </w:t>
      </w:r>
      <w:r w:rsidR="00D02E4C">
        <w:rPr>
          <w:szCs w:val="24"/>
        </w:rPr>
        <w:t>but rather</w:t>
      </w:r>
      <w:r w:rsidR="00621CB0">
        <w:rPr>
          <w:szCs w:val="24"/>
        </w:rPr>
        <w:t xml:space="preserve"> it</w:t>
      </w:r>
      <w:r w:rsidR="00D02E4C">
        <w:rPr>
          <w:szCs w:val="24"/>
        </w:rPr>
        <w:t xml:space="preserve"> </w:t>
      </w:r>
      <w:r w:rsidR="00024EB8">
        <w:rPr>
          <w:szCs w:val="24"/>
        </w:rPr>
        <w:t>searches backwards from the destination node to the goal node.</w:t>
      </w:r>
      <w:r w:rsidR="0034319A">
        <w:rPr>
          <w:szCs w:val="24"/>
        </w:rPr>
        <w:t xml:space="preserve"> Once </w:t>
      </w:r>
      <w:r w:rsidR="00F53FF0">
        <w:rPr>
          <w:szCs w:val="24"/>
        </w:rPr>
        <w:t>a</w:t>
      </w:r>
      <w:r w:rsidR="00B84999">
        <w:rPr>
          <w:szCs w:val="24"/>
        </w:rPr>
        <w:t xml:space="preserve">n optimal </w:t>
      </w:r>
      <w:r w:rsidR="0034319A">
        <w:rPr>
          <w:szCs w:val="24"/>
        </w:rPr>
        <w:t>path is found from destination to start the start position or where the robot is currently</w:t>
      </w:r>
      <w:r w:rsidR="00B625DF">
        <w:rPr>
          <w:szCs w:val="24"/>
        </w:rPr>
        <w:t>.</w:t>
      </w:r>
      <w:r w:rsidR="0034319A">
        <w:rPr>
          <w:szCs w:val="24"/>
        </w:rPr>
        <w:t xml:space="preserve"> </w:t>
      </w:r>
      <w:r w:rsidR="00B625DF">
        <w:rPr>
          <w:szCs w:val="24"/>
        </w:rPr>
        <w:t xml:space="preserve">The robot </w:t>
      </w:r>
      <w:r w:rsidR="0034319A">
        <w:rPr>
          <w:szCs w:val="24"/>
        </w:rPr>
        <w:t xml:space="preserve">is </w:t>
      </w:r>
      <w:r w:rsidR="00FF1860">
        <w:rPr>
          <w:szCs w:val="24"/>
        </w:rPr>
        <w:t xml:space="preserve">then </w:t>
      </w:r>
      <w:r w:rsidR="0034319A">
        <w:rPr>
          <w:szCs w:val="24"/>
        </w:rPr>
        <w:t xml:space="preserve">moved to the next viable node closest to the </w:t>
      </w:r>
      <w:r w:rsidR="00F53FF0">
        <w:rPr>
          <w:szCs w:val="24"/>
        </w:rPr>
        <w:t>destination</w:t>
      </w:r>
      <w:r w:rsidR="0034319A">
        <w:rPr>
          <w:szCs w:val="24"/>
        </w:rPr>
        <w:t xml:space="preserve"> node. This is where our key modifier value comes into play for instance when the heuristic</w:t>
      </w:r>
      <w:r w:rsidR="00237B92">
        <w:rPr>
          <w:szCs w:val="24"/>
        </w:rPr>
        <w:t xml:space="preserve"> values</w:t>
      </w:r>
      <w:r w:rsidR="0034319A">
        <w:rPr>
          <w:szCs w:val="24"/>
        </w:rPr>
        <w:t xml:space="preserve"> are calculated </w:t>
      </w:r>
      <w:r w:rsidR="00F53FF0">
        <w:rPr>
          <w:szCs w:val="24"/>
        </w:rPr>
        <w:t>initially</w:t>
      </w:r>
      <w:r w:rsidR="0034319A">
        <w:rPr>
          <w:szCs w:val="24"/>
        </w:rPr>
        <w:t xml:space="preserve"> based </w:t>
      </w:r>
      <w:r w:rsidR="00F53FF0">
        <w:rPr>
          <w:szCs w:val="24"/>
        </w:rPr>
        <w:t>off</w:t>
      </w:r>
      <w:r w:rsidR="0034319A">
        <w:rPr>
          <w:szCs w:val="24"/>
        </w:rPr>
        <w:t xml:space="preserve"> the start </w:t>
      </w:r>
      <w:r w:rsidR="0034319A">
        <w:rPr>
          <w:szCs w:val="24"/>
        </w:rPr>
        <w:lastRenderedPageBreak/>
        <w:t>node</w:t>
      </w:r>
      <w:r w:rsidR="008A6F66">
        <w:rPr>
          <w:szCs w:val="24"/>
        </w:rPr>
        <w:t>, the robot has now moved and in turn our start node has changed, so we must increase the value of our key modifier.</w:t>
      </w:r>
      <w:r w:rsidR="0020465A">
        <w:rPr>
          <w:szCs w:val="24"/>
        </w:rPr>
        <w:t xml:space="preserve"> This is why </w:t>
      </w:r>
      <w:r w:rsidR="00A572B0">
        <w:rPr>
          <w:szCs w:val="24"/>
        </w:rPr>
        <w:t xml:space="preserve">it is </w:t>
      </w:r>
      <w:r w:rsidR="003D323A">
        <w:rPr>
          <w:szCs w:val="24"/>
        </w:rPr>
        <w:t>easier</w:t>
      </w:r>
      <w:r w:rsidR="00A572B0">
        <w:rPr>
          <w:szCs w:val="24"/>
        </w:rPr>
        <w:t xml:space="preserve"> to be </w:t>
      </w:r>
      <w:r w:rsidR="0020465A">
        <w:rPr>
          <w:szCs w:val="24"/>
        </w:rPr>
        <w:t>explained as an offset for the change in robot position</w:t>
      </w:r>
      <w:r w:rsidR="001D529B">
        <w:rPr>
          <w:szCs w:val="24"/>
        </w:rPr>
        <w:t xml:space="preserve"> as</w:t>
      </w:r>
      <w:r w:rsidR="0020465A">
        <w:rPr>
          <w:szCs w:val="24"/>
        </w:rPr>
        <w:t xml:space="preserve"> otherwise</w:t>
      </w:r>
      <w:r w:rsidR="004E06BA">
        <w:rPr>
          <w:szCs w:val="24"/>
        </w:rPr>
        <w:t>,</w:t>
      </w:r>
      <w:r w:rsidR="0020465A">
        <w:rPr>
          <w:szCs w:val="24"/>
        </w:rPr>
        <w:t xml:space="preserve"> after the robot has moved if our key modifier </w:t>
      </w:r>
      <w:r w:rsidR="00BE21A5">
        <w:rPr>
          <w:szCs w:val="24"/>
        </w:rPr>
        <w:t>w</w:t>
      </w:r>
      <w:r w:rsidR="00132641">
        <w:rPr>
          <w:szCs w:val="24"/>
        </w:rPr>
        <w:t>as</w:t>
      </w:r>
      <w:r w:rsidR="0020465A">
        <w:rPr>
          <w:szCs w:val="24"/>
        </w:rPr>
        <w:t xml:space="preserve"> not implemented into </w:t>
      </w:r>
      <w:r w:rsidR="009E22B4">
        <w:rPr>
          <w:szCs w:val="24"/>
        </w:rPr>
        <w:t>the</w:t>
      </w:r>
      <w:r w:rsidR="0020465A">
        <w:rPr>
          <w:szCs w:val="24"/>
        </w:rPr>
        <w:t xml:space="preserve"> calculate key function the nodes heuristic value would not be correct once a recalculation ha</w:t>
      </w:r>
      <w:r w:rsidR="00F45D55">
        <w:rPr>
          <w:szCs w:val="24"/>
        </w:rPr>
        <w:t>s</w:t>
      </w:r>
      <w:r w:rsidR="0020465A">
        <w:rPr>
          <w:szCs w:val="24"/>
        </w:rPr>
        <w:t xml:space="preserve"> be</w:t>
      </w:r>
      <w:r w:rsidR="00F45D55">
        <w:rPr>
          <w:szCs w:val="24"/>
        </w:rPr>
        <w:t>en</w:t>
      </w:r>
      <w:r w:rsidR="0020465A">
        <w:rPr>
          <w:szCs w:val="24"/>
        </w:rPr>
        <w:t xml:space="preserve"> made.</w:t>
      </w:r>
      <w:r w:rsidR="00954C73">
        <w:rPr>
          <w:szCs w:val="24"/>
        </w:rPr>
        <w:t xml:space="preserve"> </w:t>
      </w:r>
    </w:p>
    <w:p w14:paraId="0311E256" w14:textId="26EC698E" w:rsidR="00B91FCC" w:rsidRDefault="006574E7" w:rsidP="00147B9B">
      <w:pPr>
        <w:spacing w:line="276" w:lineRule="auto"/>
        <w:rPr>
          <w:szCs w:val="24"/>
        </w:rPr>
      </w:pPr>
      <w:r>
        <w:rPr>
          <w:szCs w:val="24"/>
        </w:rPr>
        <w:t xml:space="preserve">How is the shortest path found? </w:t>
      </w:r>
      <w:r w:rsidR="00954C73">
        <w:rPr>
          <w:szCs w:val="24"/>
        </w:rPr>
        <w:t xml:space="preserve">we are dealing with two </w:t>
      </w:r>
      <w:r w:rsidR="00F53FF0">
        <w:rPr>
          <w:szCs w:val="24"/>
        </w:rPr>
        <w:t>separate</w:t>
      </w:r>
      <w:r w:rsidR="00954C73">
        <w:rPr>
          <w:szCs w:val="24"/>
        </w:rPr>
        <w:t xml:space="preserve"> states of a node which </w:t>
      </w:r>
      <w:r w:rsidR="004A284B">
        <w:rPr>
          <w:szCs w:val="24"/>
        </w:rPr>
        <w:t>is</w:t>
      </w:r>
      <w:r w:rsidR="00954C73">
        <w:rPr>
          <w:szCs w:val="24"/>
        </w:rPr>
        <w:t xml:space="preserve"> </w:t>
      </w:r>
      <w:r w:rsidR="00F53FF0">
        <w:rPr>
          <w:szCs w:val="24"/>
        </w:rPr>
        <w:t>consistent</w:t>
      </w:r>
      <w:r w:rsidR="00954C73">
        <w:rPr>
          <w:szCs w:val="24"/>
        </w:rPr>
        <w:t xml:space="preserve"> and </w:t>
      </w:r>
      <w:r w:rsidR="00F53FF0">
        <w:rPr>
          <w:szCs w:val="24"/>
        </w:rPr>
        <w:t>inconsistent</w:t>
      </w:r>
      <w:r w:rsidR="00954C73">
        <w:rPr>
          <w:szCs w:val="24"/>
        </w:rPr>
        <w:t xml:space="preserve"> nodes. What this means is </w:t>
      </w:r>
      <w:r w:rsidR="0030734F">
        <w:rPr>
          <w:szCs w:val="24"/>
        </w:rPr>
        <w:t>that</w:t>
      </w:r>
      <w:r w:rsidR="00EC0393">
        <w:rPr>
          <w:szCs w:val="24"/>
        </w:rPr>
        <w:t xml:space="preserve"> if a</w:t>
      </w:r>
      <w:r w:rsidR="00954C73">
        <w:rPr>
          <w:szCs w:val="24"/>
        </w:rPr>
        <w:t xml:space="preserve"> node is </w:t>
      </w:r>
      <w:r w:rsidR="00F53FF0">
        <w:rPr>
          <w:szCs w:val="24"/>
        </w:rPr>
        <w:t>consistent</w:t>
      </w:r>
      <w:r w:rsidR="007B50B6">
        <w:rPr>
          <w:szCs w:val="24"/>
        </w:rPr>
        <w:t>,</w:t>
      </w:r>
      <w:r w:rsidR="00290178">
        <w:rPr>
          <w:szCs w:val="24"/>
        </w:rPr>
        <w:t xml:space="preserve"> there is no need to make any</w:t>
      </w:r>
      <w:r w:rsidR="00954C73">
        <w:rPr>
          <w:szCs w:val="24"/>
        </w:rPr>
        <w:t xml:space="preserve"> changes </w:t>
      </w:r>
      <w:r w:rsidR="00E22C1A">
        <w:rPr>
          <w:szCs w:val="24"/>
        </w:rPr>
        <w:t>to the nodes</w:t>
      </w:r>
      <w:r w:rsidR="00954C73">
        <w:rPr>
          <w:szCs w:val="24"/>
        </w:rPr>
        <w:t xml:space="preserve"> </w:t>
      </w:r>
      <w:r w:rsidR="00E22C1A">
        <w:rPr>
          <w:szCs w:val="24"/>
        </w:rPr>
        <w:t>g</w:t>
      </w:r>
      <w:r w:rsidR="00954C73">
        <w:rPr>
          <w:szCs w:val="24"/>
        </w:rPr>
        <w:t>cost value</w:t>
      </w:r>
      <w:r w:rsidR="00E22C1A">
        <w:rPr>
          <w:szCs w:val="24"/>
        </w:rPr>
        <w:t>s</w:t>
      </w:r>
      <w:r w:rsidR="00954C73">
        <w:rPr>
          <w:szCs w:val="24"/>
        </w:rPr>
        <w:t xml:space="preserve"> and </w:t>
      </w:r>
      <w:r w:rsidR="00E22C1A">
        <w:rPr>
          <w:szCs w:val="24"/>
        </w:rPr>
        <w:t>r</w:t>
      </w:r>
      <w:r w:rsidR="00954C73">
        <w:rPr>
          <w:szCs w:val="24"/>
        </w:rPr>
        <w:t>hs cost</w:t>
      </w:r>
      <w:r w:rsidR="00E22C1A">
        <w:rPr>
          <w:szCs w:val="24"/>
        </w:rPr>
        <w:t xml:space="preserve"> valuse</w:t>
      </w:r>
      <w:r w:rsidR="002015A1">
        <w:rPr>
          <w:szCs w:val="24"/>
        </w:rPr>
        <w:t xml:space="preserve"> as they</w:t>
      </w:r>
      <w:r w:rsidR="00954C73">
        <w:rPr>
          <w:szCs w:val="24"/>
        </w:rPr>
        <w:t xml:space="preserve"> are </w:t>
      </w:r>
      <w:r w:rsidR="00F53FF0">
        <w:rPr>
          <w:szCs w:val="24"/>
        </w:rPr>
        <w:t>equal</w:t>
      </w:r>
      <w:r w:rsidR="00954C73">
        <w:rPr>
          <w:szCs w:val="24"/>
        </w:rPr>
        <w:t xml:space="preserve"> </w:t>
      </w:r>
      <w:r w:rsidR="00F806B5">
        <w:rPr>
          <w:szCs w:val="24"/>
        </w:rPr>
        <w:t xml:space="preserve">and </w:t>
      </w:r>
      <w:r w:rsidR="00F53FF0">
        <w:rPr>
          <w:szCs w:val="24"/>
        </w:rPr>
        <w:t>in turn</w:t>
      </w:r>
      <w:r w:rsidR="00954C73">
        <w:rPr>
          <w:szCs w:val="24"/>
        </w:rPr>
        <w:t xml:space="preserve"> its values are </w:t>
      </w:r>
      <w:r w:rsidR="00F53FF0">
        <w:rPr>
          <w:szCs w:val="24"/>
        </w:rPr>
        <w:t>consistent</w:t>
      </w:r>
      <w:r w:rsidR="00954C73">
        <w:rPr>
          <w:szCs w:val="24"/>
        </w:rPr>
        <w:t xml:space="preserve"> with one another.</w:t>
      </w:r>
    </w:p>
    <w:p w14:paraId="684F0A53" w14:textId="5B5377F6" w:rsidR="00B91FCC" w:rsidRDefault="00954C73" w:rsidP="00147B9B">
      <w:pPr>
        <w:spacing w:line="276" w:lineRule="auto"/>
        <w:rPr>
          <w:szCs w:val="24"/>
        </w:rPr>
      </w:pPr>
      <w:r>
        <w:rPr>
          <w:szCs w:val="24"/>
        </w:rPr>
        <w:t xml:space="preserve">Then there is </w:t>
      </w:r>
      <w:r w:rsidR="00485E5E">
        <w:rPr>
          <w:szCs w:val="24"/>
        </w:rPr>
        <w:t xml:space="preserve">the term known as </w:t>
      </w:r>
      <w:r w:rsidR="00F53FF0">
        <w:rPr>
          <w:szCs w:val="24"/>
        </w:rPr>
        <w:t>inconsistent</w:t>
      </w:r>
      <w:r>
        <w:rPr>
          <w:szCs w:val="24"/>
        </w:rPr>
        <w:t xml:space="preserve"> which means that a nodes </w:t>
      </w:r>
      <w:r w:rsidR="00AB527C">
        <w:rPr>
          <w:szCs w:val="24"/>
        </w:rPr>
        <w:t>g</w:t>
      </w:r>
      <w:r>
        <w:rPr>
          <w:szCs w:val="24"/>
        </w:rPr>
        <w:t xml:space="preserve"> cost values and </w:t>
      </w:r>
      <w:r w:rsidR="00AB527C">
        <w:rPr>
          <w:szCs w:val="24"/>
        </w:rPr>
        <w:t>r</w:t>
      </w:r>
      <w:r>
        <w:rPr>
          <w:szCs w:val="24"/>
        </w:rPr>
        <w:t xml:space="preserve">hs values are not </w:t>
      </w:r>
      <w:r w:rsidR="00F53FF0">
        <w:rPr>
          <w:szCs w:val="24"/>
        </w:rPr>
        <w:t>equal</w:t>
      </w:r>
      <w:r>
        <w:rPr>
          <w:szCs w:val="24"/>
        </w:rPr>
        <w:t xml:space="preserve"> and as such we must deal with th</w:t>
      </w:r>
      <w:r w:rsidR="00AE2B48">
        <w:rPr>
          <w:szCs w:val="24"/>
        </w:rPr>
        <w:t>em</w:t>
      </w:r>
      <w:r>
        <w:rPr>
          <w:szCs w:val="24"/>
        </w:rPr>
        <w:t xml:space="preserve"> </w:t>
      </w:r>
      <w:r w:rsidR="00F53FF0">
        <w:rPr>
          <w:szCs w:val="24"/>
        </w:rPr>
        <w:t>to</w:t>
      </w:r>
      <w:r>
        <w:rPr>
          <w:szCs w:val="24"/>
        </w:rPr>
        <w:t xml:space="preserve"> progress the search</w:t>
      </w:r>
      <w:r w:rsidR="00024EB8">
        <w:rPr>
          <w:szCs w:val="24"/>
        </w:rPr>
        <w:t>.</w:t>
      </w:r>
      <w:r w:rsidR="006574E7">
        <w:rPr>
          <w:szCs w:val="24"/>
        </w:rPr>
        <w:t xml:space="preserve"> Within </w:t>
      </w:r>
      <w:r w:rsidR="00B76D3F">
        <w:rPr>
          <w:szCs w:val="24"/>
        </w:rPr>
        <w:t>this type</w:t>
      </w:r>
      <w:r w:rsidR="006574E7">
        <w:rPr>
          <w:szCs w:val="24"/>
        </w:rPr>
        <w:t xml:space="preserve"> state there is two </w:t>
      </w:r>
      <w:r w:rsidR="00F53FF0">
        <w:rPr>
          <w:szCs w:val="24"/>
        </w:rPr>
        <w:t>distinct types</w:t>
      </w:r>
      <w:r w:rsidR="006574E7">
        <w:rPr>
          <w:szCs w:val="24"/>
        </w:rPr>
        <w:t xml:space="preserve"> of </w:t>
      </w:r>
      <w:r w:rsidR="00F53FF0">
        <w:rPr>
          <w:szCs w:val="24"/>
        </w:rPr>
        <w:t>inconsistencies</w:t>
      </w:r>
      <w:r w:rsidR="006574E7">
        <w:rPr>
          <w:szCs w:val="24"/>
        </w:rPr>
        <w:t xml:space="preserve">. There is </w:t>
      </w:r>
      <w:r w:rsidR="00A465FD">
        <w:rPr>
          <w:szCs w:val="24"/>
        </w:rPr>
        <w:t>“</w:t>
      </w:r>
      <w:r w:rsidR="00F53FF0">
        <w:rPr>
          <w:szCs w:val="24"/>
        </w:rPr>
        <w:t>over consistency</w:t>
      </w:r>
      <w:r w:rsidR="00A465FD">
        <w:rPr>
          <w:szCs w:val="24"/>
        </w:rPr>
        <w:t>”</w:t>
      </w:r>
      <w:r w:rsidR="006574E7">
        <w:rPr>
          <w:szCs w:val="24"/>
        </w:rPr>
        <w:t xml:space="preserve"> where our </w:t>
      </w:r>
      <w:r w:rsidR="001B2D03">
        <w:rPr>
          <w:szCs w:val="24"/>
        </w:rPr>
        <w:t>g</w:t>
      </w:r>
      <w:r w:rsidR="006574E7">
        <w:rPr>
          <w:szCs w:val="24"/>
        </w:rPr>
        <w:t xml:space="preserve">cost is Greater than </w:t>
      </w:r>
      <w:r w:rsidR="001B2D03">
        <w:rPr>
          <w:szCs w:val="24"/>
        </w:rPr>
        <w:t>the</w:t>
      </w:r>
      <w:r w:rsidR="006574E7">
        <w:rPr>
          <w:szCs w:val="24"/>
        </w:rPr>
        <w:t xml:space="preserve"> </w:t>
      </w:r>
      <w:r w:rsidR="001B2D03">
        <w:rPr>
          <w:szCs w:val="24"/>
        </w:rPr>
        <w:t>r</w:t>
      </w:r>
      <w:r w:rsidR="006574E7">
        <w:rPr>
          <w:szCs w:val="24"/>
        </w:rPr>
        <w:t xml:space="preserve">hs cost and </w:t>
      </w:r>
      <w:r w:rsidR="00BB3F19">
        <w:rPr>
          <w:szCs w:val="24"/>
        </w:rPr>
        <w:t>then</w:t>
      </w:r>
      <w:r w:rsidR="0033065D">
        <w:rPr>
          <w:szCs w:val="24"/>
        </w:rPr>
        <w:t xml:space="preserve"> </w:t>
      </w:r>
      <w:r w:rsidR="006574E7">
        <w:rPr>
          <w:szCs w:val="24"/>
        </w:rPr>
        <w:t xml:space="preserve">there is </w:t>
      </w:r>
      <w:r w:rsidR="00807586">
        <w:rPr>
          <w:szCs w:val="24"/>
        </w:rPr>
        <w:t>“</w:t>
      </w:r>
      <w:r w:rsidR="00F53FF0">
        <w:rPr>
          <w:szCs w:val="24"/>
        </w:rPr>
        <w:t xml:space="preserve">under </w:t>
      </w:r>
      <w:r w:rsidR="00807586">
        <w:rPr>
          <w:szCs w:val="24"/>
        </w:rPr>
        <w:t>consistency</w:t>
      </w:r>
      <w:r w:rsidR="00807586">
        <w:rPr>
          <w:szCs w:val="24"/>
        </w:rPr>
        <w:t>”</w:t>
      </w:r>
      <w:r w:rsidR="006574E7">
        <w:rPr>
          <w:szCs w:val="24"/>
        </w:rPr>
        <w:t xml:space="preserve"> where our </w:t>
      </w:r>
      <w:r w:rsidR="00834717">
        <w:rPr>
          <w:szCs w:val="24"/>
        </w:rPr>
        <w:t>r</w:t>
      </w:r>
      <w:r w:rsidR="006574E7">
        <w:rPr>
          <w:szCs w:val="24"/>
        </w:rPr>
        <w:t>hs value</w:t>
      </w:r>
      <w:r w:rsidR="009A00A8">
        <w:rPr>
          <w:szCs w:val="24"/>
        </w:rPr>
        <w:t xml:space="preserve"> for the node</w:t>
      </w:r>
      <w:r w:rsidR="006574E7">
        <w:rPr>
          <w:szCs w:val="24"/>
        </w:rPr>
        <w:t xml:space="preserve"> is greater than </w:t>
      </w:r>
      <w:r w:rsidR="000C4691">
        <w:rPr>
          <w:szCs w:val="24"/>
        </w:rPr>
        <w:t>the</w:t>
      </w:r>
      <w:r w:rsidR="006574E7">
        <w:rPr>
          <w:szCs w:val="24"/>
        </w:rPr>
        <w:t xml:space="preserve"> </w:t>
      </w:r>
      <w:r w:rsidR="00834717">
        <w:rPr>
          <w:szCs w:val="24"/>
        </w:rPr>
        <w:t>g</w:t>
      </w:r>
      <w:r w:rsidR="006574E7">
        <w:rPr>
          <w:szCs w:val="24"/>
        </w:rPr>
        <w:t>cost value</w:t>
      </w:r>
      <w:r w:rsidR="009171CA">
        <w:rPr>
          <w:szCs w:val="24"/>
        </w:rPr>
        <w:t xml:space="preserve"> for the node</w:t>
      </w:r>
      <w:r w:rsidR="006574E7">
        <w:rPr>
          <w:szCs w:val="24"/>
        </w:rPr>
        <w:t>.</w:t>
      </w:r>
    </w:p>
    <w:p w14:paraId="7F22158F" w14:textId="25CD920B" w:rsidR="001F1CD1" w:rsidRDefault="0044721B" w:rsidP="00147B9B">
      <w:pPr>
        <w:spacing w:line="276" w:lineRule="auto"/>
        <w:rPr>
          <w:szCs w:val="24"/>
        </w:rPr>
      </w:pPr>
      <w:r>
        <w:rPr>
          <w:szCs w:val="24"/>
        </w:rPr>
        <w:t xml:space="preserve">How do we deal with this? First thing is to </w:t>
      </w:r>
      <w:r w:rsidR="00E92FD2">
        <w:rPr>
          <w:szCs w:val="24"/>
        </w:rPr>
        <w:t xml:space="preserve">do </w:t>
      </w:r>
      <w:r>
        <w:rPr>
          <w:szCs w:val="24"/>
        </w:rPr>
        <w:t xml:space="preserve">make a check for </w:t>
      </w:r>
      <w:r w:rsidR="00F53FF0">
        <w:rPr>
          <w:szCs w:val="24"/>
        </w:rPr>
        <w:t>over consistencies</w:t>
      </w:r>
      <w:r>
        <w:rPr>
          <w:szCs w:val="24"/>
        </w:rPr>
        <w:t xml:space="preserve"> and once that is </w:t>
      </w:r>
      <w:r w:rsidR="00F53FF0">
        <w:rPr>
          <w:szCs w:val="24"/>
        </w:rPr>
        <w:t>done</w:t>
      </w:r>
      <w:r>
        <w:rPr>
          <w:szCs w:val="24"/>
        </w:rPr>
        <w:t xml:space="preserve"> we need to relax our </w:t>
      </w:r>
      <w:r w:rsidR="008755B4">
        <w:rPr>
          <w:szCs w:val="24"/>
        </w:rPr>
        <w:t>g</w:t>
      </w:r>
      <w:r>
        <w:rPr>
          <w:szCs w:val="24"/>
        </w:rPr>
        <w:t xml:space="preserve">cost value down to our </w:t>
      </w:r>
      <w:r w:rsidR="008755B4">
        <w:rPr>
          <w:szCs w:val="24"/>
        </w:rPr>
        <w:t>r</w:t>
      </w:r>
      <w:r>
        <w:rPr>
          <w:szCs w:val="24"/>
        </w:rPr>
        <w:t xml:space="preserve">hs value </w:t>
      </w:r>
      <w:r w:rsidR="00BA668D">
        <w:rPr>
          <w:szCs w:val="24"/>
        </w:rPr>
        <w:t>like</w:t>
      </w:r>
      <w:r>
        <w:rPr>
          <w:szCs w:val="24"/>
        </w:rPr>
        <w:t xml:space="preserve"> what is done in </w:t>
      </w:r>
      <w:r w:rsidR="00F53FF0">
        <w:rPr>
          <w:szCs w:val="24"/>
        </w:rPr>
        <w:t>Dijkstra’s</w:t>
      </w:r>
      <w:r>
        <w:rPr>
          <w:szCs w:val="24"/>
        </w:rPr>
        <w:t xml:space="preserve"> Search algorithm</w:t>
      </w:r>
      <w:r w:rsidR="002C3648">
        <w:rPr>
          <w:szCs w:val="24"/>
        </w:rPr>
        <w:t xml:space="preserve"> this is done to make the gcost and rhs cost values equal to one another,</w:t>
      </w:r>
      <w:r w:rsidR="006A4E31">
        <w:rPr>
          <w:szCs w:val="24"/>
        </w:rPr>
        <w:t xml:space="preserve"> once that is done we search the neighbours of the current node and assign the smallest </w:t>
      </w:r>
      <w:r w:rsidR="006E5B00">
        <w:rPr>
          <w:szCs w:val="24"/>
        </w:rPr>
        <w:t>r</w:t>
      </w:r>
      <w:r w:rsidR="006A4E31">
        <w:rPr>
          <w:szCs w:val="24"/>
        </w:rPr>
        <w:t>hs value of our neighbours to our current node and re</w:t>
      </w:r>
      <w:r w:rsidR="00366B86">
        <w:rPr>
          <w:szCs w:val="24"/>
        </w:rPr>
        <w:t>-</w:t>
      </w:r>
      <w:r w:rsidR="006A4E31">
        <w:rPr>
          <w:szCs w:val="24"/>
        </w:rPr>
        <w:t>add the node to back into our priority queue</w:t>
      </w:r>
      <w:r w:rsidR="00B80B24">
        <w:rPr>
          <w:szCs w:val="24"/>
        </w:rPr>
        <w:t xml:space="preserve"> to be investigated later</w:t>
      </w:r>
      <w:r w:rsidR="006A4E31">
        <w:rPr>
          <w:szCs w:val="24"/>
        </w:rPr>
        <w:t>.</w:t>
      </w:r>
      <w:r w:rsidR="000F43B8" w:rsidRPr="000F43B8">
        <w:rPr>
          <w:szCs w:val="24"/>
        </w:rPr>
        <w:t xml:space="preserve"> </w:t>
      </w:r>
      <w:r w:rsidR="000F43B8">
        <w:rPr>
          <w:szCs w:val="24"/>
        </w:rPr>
        <w:t>As seen above in Figure 5-2</w:t>
      </w:r>
    </w:p>
    <w:p w14:paraId="3665A978" w14:textId="22FC34A8" w:rsidR="00C91355" w:rsidRDefault="006236C8" w:rsidP="00147B9B">
      <w:pPr>
        <w:spacing w:line="276" w:lineRule="auto"/>
        <w:rPr>
          <w:szCs w:val="24"/>
        </w:rPr>
      </w:pPr>
      <w:r>
        <w:rPr>
          <w:szCs w:val="24"/>
        </w:rPr>
        <w:t>In the case of under</w:t>
      </w:r>
      <w:r w:rsidR="00BA668D">
        <w:rPr>
          <w:szCs w:val="24"/>
        </w:rPr>
        <w:t xml:space="preserve"> consistencies</w:t>
      </w:r>
      <w:r>
        <w:rPr>
          <w:szCs w:val="24"/>
        </w:rPr>
        <w:t xml:space="preserve"> we need to assign our rhs value to infinity and update the node. </w:t>
      </w:r>
      <w:r w:rsidR="00212AA0">
        <w:rPr>
          <w:szCs w:val="24"/>
        </w:rPr>
        <w:t>The same thing is done where the rhs is calculated to</w:t>
      </w:r>
      <w:r w:rsidR="00287B26">
        <w:rPr>
          <w:szCs w:val="24"/>
        </w:rPr>
        <w:t xml:space="preserve"> and</w:t>
      </w:r>
      <w:r w:rsidR="002D024F">
        <w:rPr>
          <w:szCs w:val="24"/>
        </w:rPr>
        <w:t xml:space="preserve"> is returned into the queue with the updated value.</w:t>
      </w:r>
      <w:r w:rsidR="004E76CC">
        <w:rPr>
          <w:szCs w:val="24"/>
        </w:rPr>
        <w:t xml:space="preserve"> </w:t>
      </w:r>
      <w:r w:rsidR="00255D96">
        <w:rPr>
          <w:szCs w:val="24"/>
        </w:rPr>
        <w:t>Again this is done to make the node’s values consistent with one another.</w:t>
      </w:r>
      <w:r w:rsidR="002E7DD0" w:rsidRPr="002E7DD0">
        <w:rPr>
          <w:szCs w:val="24"/>
        </w:rPr>
        <w:t xml:space="preserve"> </w:t>
      </w:r>
      <w:r w:rsidR="002E7DD0">
        <w:rPr>
          <w:szCs w:val="24"/>
        </w:rPr>
        <w:t>As seen above in Figure 5-2</w:t>
      </w:r>
    </w:p>
    <w:p w14:paraId="58D6932A" w14:textId="4FA13947" w:rsidR="009E1352" w:rsidRPr="005E5DC3" w:rsidRDefault="004E76CC" w:rsidP="00147B9B">
      <w:pPr>
        <w:spacing w:line="276" w:lineRule="auto"/>
        <w:rPr>
          <w:b/>
          <w:bCs/>
          <w:szCs w:val="24"/>
        </w:rPr>
      </w:pPr>
      <w:r>
        <w:rPr>
          <w:szCs w:val="24"/>
        </w:rPr>
        <w:t xml:space="preserve">However inside of the updating vertex function we need to check if that node is not already in the queue as to ensure we </w:t>
      </w:r>
      <w:r w:rsidR="00BE21A5">
        <w:rPr>
          <w:szCs w:val="24"/>
        </w:rPr>
        <w:t>do not</w:t>
      </w:r>
      <w:r>
        <w:rPr>
          <w:szCs w:val="24"/>
        </w:rPr>
        <w:t xml:space="preserve"> put that node into the queue if it is already </w:t>
      </w:r>
      <w:r w:rsidR="00F53FF0">
        <w:rPr>
          <w:szCs w:val="24"/>
        </w:rPr>
        <w:t>there. With</w:t>
      </w:r>
      <w:r>
        <w:rPr>
          <w:szCs w:val="24"/>
        </w:rPr>
        <w:t xml:space="preserve"> this information you can understand that the goal is to make nodes </w:t>
      </w:r>
      <w:r w:rsidR="00F53FF0">
        <w:rPr>
          <w:szCs w:val="24"/>
        </w:rPr>
        <w:t>consistent</w:t>
      </w:r>
      <w:r>
        <w:rPr>
          <w:szCs w:val="24"/>
        </w:rPr>
        <w:t xml:space="preserve"> with itself and </w:t>
      </w:r>
      <w:r w:rsidR="00BE21A5">
        <w:rPr>
          <w:szCs w:val="24"/>
        </w:rPr>
        <w:t>will not</w:t>
      </w:r>
      <w:r>
        <w:rPr>
          <w:szCs w:val="24"/>
        </w:rPr>
        <w:t xml:space="preserve"> be </w:t>
      </w:r>
      <w:r w:rsidR="00815D8A">
        <w:rPr>
          <w:szCs w:val="24"/>
        </w:rPr>
        <w:t>revaluated</w:t>
      </w:r>
      <w:r>
        <w:rPr>
          <w:szCs w:val="24"/>
        </w:rPr>
        <w:t xml:space="preserve"> if the node is </w:t>
      </w:r>
      <w:r w:rsidR="00F53FF0">
        <w:rPr>
          <w:szCs w:val="24"/>
        </w:rPr>
        <w:t>consistent</w:t>
      </w:r>
      <w:r>
        <w:rPr>
          <w:szCs w:val="24"/>
        </w:rPr>
        <w:t>.</w:t>
      </w:r>
      <w:r w:rsidR="005E5DC3" w:rsidRPr="005E5DC3">
        <w:rPr>
          <w:szCs w:val="24"/>
        </w:rPr>
        <w:t xml:space="preserve"> </w:t>
      </w:r>
      <w:r w:rsidR="005E5DC3">
        <w:rPr>
          <w:szCs w:val="24"/>
        </w:rPr>
        <w:t>As seen above in Figure 5-2</w:t>
      </w:r>
    </w:p>
    <w:p w14:paraId="4A59DFFD" w14:textId="77777777" w:rsidR="00C91355" w:rsidRDefault="009E1352" w:rsidP="00147B9B">
      <w:pPr>
        <w:spacing w:line="276" w:lineRule="auto"/>
        <w:rPr>
          <w:szCs w:val="24"/>
        </w:rPr>
      </w:pPr>
      <w:r>
        <w:rPr>
          <w:szCs w:val="24"/>
        </w:rPr>
        <w:t>How is the queue ordered?</w:t>
      </w:r>
      <w:r w:rsidR="00F51657">
        <w:rPr>
          <w:szCs w:val="24"/>
        </w:rPr>
        <w:t xml:space="preserve"> The queue is ordered using a functor which will return the node with the lowest cost. It does this by comparing a nodes key against the next node in the queue once it needs to be reordered. </w:t>
      </w:r>
    </w:p>
    <w:p w14:paraId="372605CE" w14:textId="5A103BCB" w:rsidR="0044721B" w:rsidRDefault="00F51657" w:rsidP="00147B9B">
      <w:pPr>
        <w:spacing w:line="276" w:lineRule="auto"/>
        <w:rPr>
          <w:szCs w:val="24"/>
        </w:rPr>
      </w:pPr>
      <w:r>
        <w:rPr>
          <w:szCs w:val="24"/>
        </w:rPr>
        <w:t>What about in the case of nodes with equal values or a draw? The functor returns the node which is higher in the priority queue.</w:t>
      </w:r>
      <w:r w:rsidR="009E1352">
        <w:rPr>
          <w:szCs w:val="24"/>
        </w:rPr>
        <w:tab/>
      </w:r>
    </w:p>
    <w:p w14:paraId="10C5DF0F" w14:textId="255A5945" w:rsidR="00E33B4B" w:rsidRPr="00D829F2" w:rsidRDefault="00D9467C" w:rsidP="00D829F2">
      <w:pPr>
        <w:spacing w:line="276" w:lineRule="auto"/>
        <w:rPr>
          <w:szCs w:val="24"/>
        </w:rPr>
      </w:pPr>
      <w:r>
        <w:rPr>
          <w:szCs w:val="24"/>
        </w:rPr>
        <w:t xml:space="preserve">Once the </w:t>
      </w:r>
      <w:r w:rsidR="00F53FF0">
        <w:rPr>
          <w:szCs w:val="24"/>
        </w:rPr>
        <w:t>best</w:t>
      </w:r>
      <w:r>
        <w:rPr>
          <w:szCs w:val="24"/>
        </w:rPr>
        <w:t xml:space="preserve"> path is calculated how do we deal with changes?</w:t>
      </w:r>
      <w:r w:rsidR="004746DF">
        <w:rPr>
          <w:szCs w:val="24"/>
        </w:rPr>
        <w:t xml:space="preserve"> Dstar holds onto the path calculated on the </w:t>
      </w:r>
      <w:r w:rsidR="00F53FF0">
        <w:rPr>
          <w:szCs w:val="24"/>
        </w:rPr>
        <w:t>earlier</w:t>
      </w:r>
      <w:r w:rsidR="004746DF">
        <w:rPr>
          <w:szCs w:val="24"/>
        </w:rPr>
        <w:t xml:space="preserve"> search and in turn uses this to </w:t>
      </w:r>
      <w:r w:rsidR="00F53FF0">
        <w:rPr>
          <w:szCs w:val="24"/>
        </w:rPr>
        <w:t>update</w:t>
      </w:r>
      <w:r w:rsidR="004746DF">
        <w:rPr>
          <w:szCs w:val="24"/>
        </w:rPr>
        <w:t xml:space="preserve"> the path quickly as it does not need to </w:t>
      </w:r>
      <w:r w:rsidR="00F53FF0">
        <w:rPr>
          <w:szCs w:val="24"/>
        </w:rPr>
        <w:t>recalculate</w:t>
      </w:r>
      <w:r w:rsidR="004746DF">
        <w:rPr>
          <w:szCs w:val="24"/>
        </w:rPr>
        <w:t xml:space="preserve"> the </w:t>
      </w:r>
      <w:r w:rsidR="00F53FF0">
        <w:rPr>
          <w:szCs w:val="24"/>
        </w:rPr>
        <w:t>entirety</w:t>
      </w:r>
      <w:r w:rsidR="004746DF">
        <w:rPr>
          <w:szCs w:val="24"/>
        </w:rPr>
        <w:t xml:space="preserve"> of the path.</w:t>
      </w:r>
      <w:r w:rsidR="001F5705">
        <w:rPr>
          <w:szCs w:val="24"/>
        </w:rPr>
        <w:t xml:space="preserve"> What the algorithm does is it checks for any changes in the neighbours of the current robot position and if one of those nodes ha</w:t>
      </w:r>
      <w:r w:rsidR="0043036A">
        <w:rPr>
          <w:szCs w:val="24"/>
        </w:rPr>
        <w:t>s</w:t>
      </w:r>
      <w:r w:rsidR="00AE4864">
        <w:rPr>
          <w:szCs w:val="24"/>
        </w:rPr>
        <w:t xml:space="preserve"> an</w:t>
      </w:r>
      <w:r w:rsidR="001F5705">
        <w:rPr>
          <w:szCs w:val="24"/>
        </w:rPr>
        <w:t xml:space="preserve"> increase</w:t>
      </w:r>
      <w:r w:rsidR="00906B5B">
        <w:rPr>
          <w:szCs w:val="24"/>
        </w:rPr>
        <w:t xml:space="preserve"> in their</w:t>
      </w:r>
      <w:r w:rsidR="001F5705">
        <w:rPr>
          <w:szCs w:val="24"/>
        </w:rPr>
        <w:t xml:space="preserve"> edge costs and are as such </w:t>
      </w:r>
      <w:r w:rsidR="00F53FF0">
        <w:rPr>
          <w:szCs w:val="24"/>
        </w:rPr>
        <w:t>now</w:t>
      </w:r>
      <w:r w:rsidR="001F5705">
        <w:rPr>
          <w:szCs w:val="24"/>
        </w:rPr>
        <w:t xml:space="preserve"> not able to be </w:t>
      </w:r>
      <w:r w:rsidR="00F53FF0">
        <w:rPr>
          <w:szCs w:val="24"/>
        </w:rPr>
        <w:t>traversed,</w:t>
      </w:r>
      <w:r w:rsidR="001F5705">
        <w:rPr>
          <w:szCs w:val="24"/>
        </w:rPr>
        <w:t xml:space="preserve"> we will recompute </w:t>
      </w:r>
      <w:r w:rsidR="00F53FF0">
        <w:rPr>
          <w:szCs w:val="24"/>
        </w:rPr>
        <w:t>a best</w:t>
      </w:r>
      <w:r w:rsidR="001F5705">
        <w:rPr>
          <w:szCs w:val="24"/>
        </w:rPr>
        <w:t xml:space="preserve"> search around the node</w:t>
      </w:r>
      <w:r w:rsidR="001B10EA">
        <w:rPr>
          <w:szCs w:val="24"/>
        </w:rPr>
        <w:t>.</w:t>
      </w:r>
      <w:r w:rsidR="007B7B1C">
        <w:rPr>
          <w:szCs w:val="24"/>
        </w:rPr>
        <w:t xml:space="preserve"> As seen above in Figure 5-2</w:t>
      </w:r>
    </w:p>
    <w:p w14:paraId="50A3ABD5" w14:textId="26CA6A8B" w:rsidR="00E33B4B" w:rsidRPr="008750FA" w:rsidRDefault="001D16FD" w:rsidP="008750FA">
      <w:pPr>
        <w:spacing w:line="276" w:lineRule="auto"/>
        <w:rPr>
          <w:szCs w:val="24"/>
        </w:rPr>
      </w:pPr>
      <w:r w:rsidRPr="00481954">
        <w:rPr>
          <w:szCs w:val="24"/>
        </w:rPr>
        <w:lastRenderedPageBreak/>
        <w:t>How to calculate the key of a node</w:t>
      </w:r>
      <w:r w:rsidR="00481954">
        <w:rPr>
          <w:szCs w:val="24"/>
        </w:rPr>
        <w:t xml:space="preserve">? </w:t>
      </w:r>
      <w:r w:rsidR="00653EEE">
        <w:rPr>
          <w:szCs w:val="24"/>
        </w:rPr>
        <w:t xml:space="preserve">To </w:t>
      </w:r>
      <w:r w:rsidR="00F53FF0">
        <w:rPr>
          <w:szCs w:val="24"/>
        </w:rPr>
        <w:t>calculate</w:t>
      </w:r>
      <w:r w:rsidR="00653EEE">
        <w:rPr>
          <w:szCs w:val="24"/>
        </w:rPr>
        <w:t xml:space="preserve"> the key of a node you do as such the first of the pair is the minimum value of the </w:t>
      </w:r>
      <w:r w:rsidR="00DF1A46">
        <w:rPr>
          <w:szCs w:val="24"/>
        </w:rPr>
        <w:t>r</w:t>
      </w:r>
      <w:r w:rsidR="00653EEE">
        <w:rPr>
          <w:szCs w:val="24"/>
        </w:rPr>
        <w:t xml:space="preserve">hs cost and the </w:t>
      </w:r>
      <w:r w:rsidR="00DF1A46">
        <w:rPr>
          <w:szCs w:val="24"/>
        </w:rPr>
        <w:t>g</w:t>
      </w:r>
      <w:r w:rsidR="00653EEE">
        <w:rPr>
          <w:szCs w:val="24"/>
        </w:rPr>
        <w:t xml:space="preserve">cost of the node plus the key modifier plus the heuristic value of that node. The second of the pair is the minimum of the Rhs value and Gcost </w:t>
      </w:r>
      <w:r w:rsidR="00F53FF0">
        <w:rPr>
          <w:szCs w:val="24"/>
        </w:rPr>
        <w:t>value</w:t>
      </w:r>
      <w:r w:rsidR="00486145">
        <w:rPr>
          <w:szCs w:val="24"/>
        </w:rPr>
        <w:t xml:space="preserve"> as seen</w:t>
      </w:r>
      <w:r w:rsidR="0058672C">
        <w:rPr>
          <w:szCs w:val="24"/>
        </w:rPr>
        <w:t xml:space="preserve"> </w:t>
      </w:r>
      <w:r w:rsidR="0058672C">
        <w:rPr>
          <w:szCs w:val="24"/>
        </w:rPr>
        <w:fldChar w:fldCharType="begin"/>
      </w:r>
      <w:r w:rsidR="0058672C">
        <w:rPr>
          <w:szCs w:val="24"/>
        </w:rPr>
        <w:instrText xml:space="preserve"> REF _Ref133350082 \p \h </w:instrText>
      </w:r>
      <w:r w:rsidR="0058672C">
        <w:rPr>
          <w:szCs w:val="24"/>
        </w:rPr>
      </w:r>
      <w:r w:rsidR="0058672C">
        <w:rPr>
          <w:szCs w:val="24"/>
        </w:rPr>
        <w:fldChar w:fldCharType="separate"/>
      </w:r>
      <w:r w:rsidR="0058672C">
        <w:rPr>
          <w:szCs w:val="24"/>
        </w:rPr>
        <w:t>above</w:t>
      </w:r>
      <w:r w:rsidR="0058672C">
        <w:rPr>
          <w:szCs w:val="24"/>
        </w:rPr>
        <w:fldChar w:fldCharType="end"/>
      </w:r>
      <w:r w:rsidR="0058672C">
        <w:rPr>
          <w:szCs w:val="24"/>
        </w:rPr>
        <w:t xml:space="preserve"> in </w:t>
      </w:r>
      <w:r w:rsidR="0058672C">
        <w:rPr>
          <w:szCs w:val="24"/>
        </w:rPr>
        <w:fldChar w:fldCharType="begin"/>
      </w:r>
      <w:r w:rsidR="0058672C">
        <w:rPr>
          <w:szCs w:val="24"/>
        </w:rPr>
        <w:instrText xml:space="preserve"> REF _Ref133350086 \h </w:instrText>
      </w:r>
      <w:r w:rsidR="0058672C">
        <w:rPr>
          <w:szCs w:val="24"/>
        </w:rPr>
      </w:r>
      <w:r w:rsidR="0058672C">
        <w:rPr>
          <w:szCs w:val="24"/>
        </w:rPr>
        <w:fldChar w:fldCharType="separate"/>
      </w:r>
      <w:r w:rsidR="0058672C" w:rsidRPr="00E33B4B">
        <w:t xml:space="preserve">Figure </w:t>
      </w:r>
      <w:r w:rsidR="0058672C">
        <w:rPr>
          <w:noProof/>
        </w:rPr>
        <w:t>5</w:t>
      </w:r>
      <w:r w:rsidR="0058672C">
        <w:noBreakHyphen/>
      </w:r>
      <w:r w:rsidR="0058672C">
        <w:rPr>
          <w:noProof/>
        </w:rPr>
        <w:t>2</w:t>
      </w:r>
      <w:r w:rsidR="0058672C">
        <w:rPr>
          <w:szCs w:val="24"/>
        </w:rPr>
        <w:fldChar w:fldCharType="end"/>
      </w:r>
      <w:r w:rsidR="00F53FF0">
        <w:rPr>
          <w:szCs w:val="24"/>
        </w:rPr>
        <w:t>.</w:t>
      </w:r>
    </w:p>
    <w:p w14:paraId="70E16E5E" w14:textId="31361381" w:rsidR="00BF5500" w:rsidRDefault="00BF5500" w:rsidP="00147B9B">
      <w:pPr>
        <w:spacing w:line="276" w:lineRule="auto"/>
        <w:rPr>
          <w:szCs w:val="24"/>
        </w:rPr>
      </w:pPr>
      <w:r w:rsidRPr="00BF5500">
        <w:rPr>
          <w:szCs w:val="24"/>
        </w:rPr>
        <w:t xml:space="preserve">With the individual aspects of </w:t>
      </w:r>
      <w:r w:rsidR="008750FA">
        <w:rPr>
          <w:szCs w:val="24"/>
        </w:rPr>
        <w:t>d</w:t>
      </w:r>
      <w:r w:rsidRPr="00BF5500">
        <w:rPr>
          <w:szCs w:val="24"/>
        </w:rPr>
        <w:t xml:space="preserve">star </w:t>
      </w:r>
      <w:r w:rsidR="00BB66A6">
        <w:rPr>
          <w:szCs w:val="24"/>
        </w:rPr>
        <w:t>l</w:t>
      </w:r>
      <w:r w:rsidRPr="00BF5500">
        <w:rPr>
          <w:szCs w:val="24"/>
        </w:rPr>
        <w:t xml:space="preserve">ite having been explained above the next question that needs to be asked is how does it behave? </w:t>
      </w:r>
      <w:r w:rsidR="006064DA">
        <w:rPr>
          <w:szCs w:val="24"/>
        </w:rPr>
        <w:t>d</w:t>
      </w:r>
      <w:r w:rsidRPr="00BF5500">
        <w:rPr>
          <w:szCs w:val="24"/>
        </w:rPr>
        <w:t xml:space="preserve">star </w:t>
      </w:r>
      <w:r w:rsidR="006064DA">
        <w:rPr>
          <w:szCs w:val="24"/>
        </w:rPr>
        <w:t>l</w:t>
      </w:r>
      <w:r w:rsidRPr="00BF5500">
        <w:rPr>
          <w:szCs w:val="24"/>
        </w:rPr>
        <w:t xml:space="preserve">ite behaves like what </w:t>
      </w:r>
      <w:r w:rsidR="006064DA">
        <w:rPr>
          <w:szCs w:val="24"/>
        </w:rPr>
        <w:t>the d</w:t>
      </w:r>
      <w:r w:rsidRPr="00BF5500">
        <w:rPr>
          <w:szCs w:val="24"/>
        </w:rPr>
        <w:t>star</w:t>
      </w:r>
      <w:r w:rsidR="006064DA">
        <w:rPr>
          <w:szCs w:val="24"/>
        </w:rPr>
        <w:t xml:space="preserve"> search algorithm</w:t>
      </w:r>
      <w:r w:rsidRPr="00BF5500">
        <w:rPr>
          <w:szCs w:val="24"/>
        </w:rPr>
        <w:t xml:space="preserve"> behaves</w:t>
      </w:r>
      <w:r w:rsidR="00A001AA">
        <w:rPr>
          <w:szCs w:val="24"/>
        </w:rPr>
        <w:t xml:space="preserve"> like</w:t>
      </w:r>
      <w:r w:rsidRPr="00BF5500">
        <w:rPr>
          <w:szCs w:val="24"/>
        </w:rPr>
        <w:t xml:space="preserve"> with the exception that it is not as complicated to implement </w:t>
      </w:r>
      <w:r w:rsidR="00F53FF0" w:rsidRPr="00BF5500">
        <w:rPr>
          <w:szCs w:val="24"/>
        </w:rPr>
        <w:t>and</w:t>
      </w:r>
      <w:r w:rsidRPr="00BF5500">
        <w:rPr>
          <w:szCs w:val="24"/>
        </w:rPr>
        <w:t xml:space="preserve"> does not have the same memory usage hence why it is coined </w:t>
      </w:r>
      <w:r w:rsidR="00D76E4E">
        <w:rPr>
          <w:szCs w:val="24"/>
        </w:rPr>
        <w:t>d</w:t>
      </w:r>
      <w:r w:rsidRPr="00BF5500">
        <w:rPr>
          <w:szCs w:val="24"/>
        </w:rPr>
        <w:t xml:space="preserve">star </w:t>
      </w:r>
      <w:r w:rsidR="00D76E4E">
        <w:rPr>
          <w:szCs w:val="24"/>
        </w:rPr>
        <w:t>l</w:t>
      </w:r>
      <w:r w:rsidRPr="00BF5500">
        <w:rPr>
          <w:szCs w:val="24"/>
        </w:rPr>
        <w:t>ite.</w:t>
      </w:r>
      <w:r w:rsidR="009C512E">
        <w:rPr>
          <w:szCs w:val="24"/>
        </w:rPr>
        <w:t xml:space="preserve"> When the path is initially calculated </w:t>
      </w:r>
      <w:r w:rsidR="00015AF8">
        <w:rPr>
          <w:szCs w:val="24"/>
        </w:rPr>
        <w:t>d</w:t>
      </w:r>
      <w:r w:rsidR="009C512E">
        <w:rPr>
          <w:szCs w:val="24"/>
        </w:rPr>
        <w:t xml:space="preserve">star </w:t>
      </w:r>
      <w:r w:rsidR="00015AF8">
        <w:rPr>
          <w:szCs w:val="24"/>
        </w:rPr>
        <w:t>l</w:t>
      </w:r>
      <w:r w:rsidR="009C512E">
        <w:rPr>
          <w:szCs w:val="24"/>
        </w:rPr>
        <w:t xml:space="preserve">ite acts like a greedy first search and what this means is that it takes the lowest costing node to the start node as remember </w:t>
      </w:r>
      <w:r w:rsidR="006619BD">
        <w:rPr>
          <w:szCs w:val="24"/>
        </w:rPr>
        <w:t>d</w:t>
      </w:r>
      <w:r w:rsidR="009C512E">
        <w:rPr>
          <w:szCs w:val="24"/>
        </w:rPr>
        <w:t xml:space="preserve">star </w:t>
      </w:r>
      <w:r w:rsidR="006619BD">
        <w:rPr>
          <w:szCs w:val="24"/>
        </w:rPr>
        <w:t>l</w:t>
      </w:r>
      <w:r w:rsidR="009C512E">
        <w:rPr>
          <w:szCs w:val="24"/>
        </w:rPr>
        <w:t>ite searches backwards from the destination node to the start node</w:t>
      </w:r>
      <w:r w:rsidR="000E49D6">
        <w:rPr>
          <w:szCs w:val="24"/>
        </w:rPr>
        <w:t>. One thing to note is that in an 8 directional graph where there is no extra cost for diagonal movement will lead to a zig zag pattern of movement for example</w:t>
      </w:r>
      <w:r w:rsidR="00AF13DB">
        <w:rPr>
          <w:szCs w:val="24"/>
        </w:rPr>
        <w:t>:</w:t>
      </w:r>
      <w:r w:rsidR="000E49D6">
        <w:rPr>
          <w:szCs w:val="24"/>
        </w:rPr>
        <w:t xml:space="preserve"> </w:t>
      </w:r>
    </w:p>
    <w:p w14:paraId="5EA0E115" w14:textId="77777777" w:rsidR="00E33B4B" w:rsidRDefault="000E49D6" w:rsidP="00E33B4B">
      <w:pPr>
        <w:keepNext/>
        <w:spacing w:line="276" w:lineRule="auto"/>
        <w:jc w:val="center"/>
      </w:pPr>
      <w:r w:rsidRPr="000E49D6">
        <w:rPr>
          <w:noProof/>
          <w:szCs w:val="24"/>
        </w:rPr>
        <w:drawing>
          <wp:inline distT="0" distB="0" distL="0" distR="0" wp14:anchorId="3EF54F77" wp14:editId="508B27D3">
            <wp:extent cx="3164619" cy="1411249"/>
            <wp:effectExtent l="0" t="0" r="0" b="0"/>
            <wp:docPr id="16972356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7235638" name=""/>
                    <pic:cNvPicPr/>
                  </pic:nvPicPr>
                  <pic:blipFill>
                    <a:blip r:embed="rId17"/>
                    <a:stretch>
                      <a:fillRect/>
                    </a:stretch>
                  </pic:blipFill>
                  <pic:spPr>
                    <a:xfrm>
                      <a:off x="0" y="0"/>
                      <a:ext cx="3174472" cy="1415643"/>
                    </a:xfrm>
                    <a:prstGeom prst="rect">
                      <a:avLst/>
                    </a:prstGeom>
                  </pic:spPr>
                </pic:pic>
              </a:graphicData>
            </a:graphic>
          </wp:inline>
        </w:drawing>
      </w:r>
    </w:p>
    <w:p w14:paraId="7FEBE615" w14:textId="4BD7E6D7" w:rsidR="00BA3524" w:rsidRPr="00416316" w:rsidRDefault="00E33B4B" w:rsidP="00E33B4B">
      <w:pPr>
        <w:pStyle w:val="Caption"/>
        <w:jc w:val="center"/>
        <w:rPr>
          <w:i w:val="0"/>
          <w:iCs w:val="0"/>
          <w:szCs w:val="24"/>
        </w:rPr>
      </w:pPr>
      <w:bookmarkStart w:id="20" w:name="_Toc133328304"/>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9</w:t>
      </w:r>
      <w:r w:rsidR="00111285">
        <w:rPr>
          <w:i w:val="0"/>
          <w:iCs w:val="0"/>
        </w:rPr>
        <w:fldChar w:fldCharType="end"/>
      </w:r>
      <w:r w:rsidRPr="00416316">
        <w:rPr>
          <w:i w:val="0"/>
          <w:iCs w:val="0"/>
        </w:rPr>
        <w:t xml:space="preserve"> Dstar lite path on 2D grid.</w:t>
      </w:r>
      <w:bookmarkEnd w:id="20"/>
    </w:p>
    <w:p w14:paraId="52404D70" w14:textId="4905E86E" w:rsidR="00593CDB" w:rsidRDefault="00593CDB" w:rsidP="00147B9B">
      <w:pPr>
        <w:spacing w:line="276" w:lineRule="auto"/>
        <w:rPr>
          <w:szCs w:val="24"/>
        </w:rPr>
      </w:pPr>
      <w:r>
        <w:rPr>
          <w:szCs w:val="24"/>
        </w:rPr>
        <w:t xml:space="preserve">To prevent this sort of movement one can simply add an </w:t>
      </w:r>
      <w:r w:rsidR="00F53FF0">
        <w:rPr>
          <w:szCs w:val="24"/>
        </w:rPr>
        <w:t>added</w:t>
      </w:r>
      <w:r>
        <w:rPr>
          <w:szCs w:val="24"/>
        </w:rPr>
        <w:t xml:space="preserve"> weighting to move diagonally.</w:t>
      </w:r>
      <w:r w:rsidR="00E47C85">
        <w:rPr>
          <w:szCs w:val="24"/>
        </w:rPr>
        <w:t xml:space="preserve"> </w:t>
      </w:r>
      <w:r w:rsidR="00E17846">
        <w:rPr>
          <w:szCs w:val="24"/>
        </w:rPr>
        <w:t>However,</w:t>
      </w:r>
      <w:r w:rsidR="00E47C85">
        <w:rPr>
          <w:szCs w:val="24"/>
        </w:rPr>
        <w:t xml:space="preserve"> in my implementation this is not done as</w:t>
      </w:r>
      <w:r w:rsidR="00A572B0">
        <w:rPr>
          <w:szCs w:val="24"/>
        </w:rPr>
        <w:t xml:space="preserve"> it was not meant in the overall design of the application</w:t>
      </w:r>
      <w:r w:rsidR="00D65664">
        <w:rPr>
          <w:szCs w:val="24"/>
        </w:rPr>
        <w:t xml:space="preserve">. Next thing to take note </w:t>
      </w:r>
      <w:r w:rsidR="00A36525">
        <w:rPr>
          <w:szCs w:val="24"/>
        </w:rPr>
        <w:t xml:space="preserve">of </w:t>
      </w:r>
      <w:r w:rsidR="00D65664">
        <w:rPr>
          <w:szCs w:val="24"/>
        </w:rPr>
        <w:t xml:space="preserve">is how the algorithm acts once a node along the path becomes </w:t>
      </w:r>
      <w:r w:rsidR="00E17846">
        <w:rPr>
          <w:szCs w:val="24"/>
        </w:rPr>
        <w:t>untraversable</w:t>
      </w:r>
      <w:r w:rsidR="00D65664">
        <w:rPr>
          <w:szCs w:val="24"/>
        </w:rPr>
        <w:t xml:space="preserve"> with a wall on the path.</w:t>
      </w:r>
      <w:r w:rsidR="0034331F">
        <w:rPr>
          <w:szCs w:val="24"/>
        </w:rPr>
        <w:t xml:space="preserve"> One can note how the wall has </w:t>
      </w:r>
      <w:r w:rsidR="007A5E86">
        <w:rPr>
          <w:szCs w:val="24"/>
        </w:rPr>
        <w:t>g</w:t>
      </w:r>
      <w:r w:rsidR="0034331F">
        <w:rPr>
          <w:szCs w:val="24"/>
        </w:rPr>
        <w:t xml:space="preserve">cost and </w:t>
      </w:r>
      <w:r w:rsidR="007A5E86">
        <w:rPr>
          <w:szCs w:val="24"/>
        </w:rPr>
        <w:t>r</w:t>
      </w:r>
      <w:r w:rsidR="0034331F">
        <w:rPr>
          <w:szCs w:val="24"/>
        </w:rPr>
        <w:t xml:space="preserve">hs cost of </w:t>
      </w:r>
      <w:r w:rsidR="00A66E11">
        <w:rPr>
          <w:szCs w:val="24"/>
        </w:rPr>
        <w:t>infinity.</w:t>
      </w:r>
    </w:p>
    <w:p w14:paraId="70AA76A6" w14:textId="77777777" w:rsidR="00E33B4B" w:rsidRDefault="001C48C6" w:rsidP="00E33B4B">
      <w:pPr>
        <w:keepNext/>
        <w:spacing w:line="276" w:lineRule="auto"/>
        <w:jc w:val="center"/>
      </w:pPr>
      <w:r w:rsidRPr="001C48C6">
        <w:rPr>
          <w:noProof/>
          <w:szCs w:val="24"/>
        </w:rPr>
        <w:drawing>
          <wp:inline distT="0" distB="0" distL="0" distR="0" wp14:anchorId="7256BF0E" wp14:editId="00D1B785">
            <wp:extent cx="1795780" cy="2734619"/>
            <wp:effectExtent l="0" t="0" r="0" b="8890"/>
            <wp:docPr id="377537122" name="Picture 1" descr="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37122" name="Picture 1" descr="Calendar&#10;&#10;Description automatically generated with medium confidence"/>
                    <pic:cNvPicPr/>
                  </pic:nvPicPr>
                  <pic:blipFill>
                    <a:blip r:embed="rId18"/>
                    <a:stretch>
                      <a:fillRect/>
                    </a:stretch>
                  </pic:blipFill>
                  <pic:spPr>
                    <a:xfrm>
                      <a:off x="0" y="0"/>
                      <a:ext cx="1805021" cy="2748691"/>
                    </a:xfrm>
                    <a:prstGeom prst="rect">
                      <a:avLst/>
                    </a:prstGeom>
                  </pic:spPr>
                </pic:pic>
              </a:graphicData>
            </a:graphic>
          </wp:inline>
        </w:drawing>
      </w:r>
    </w:p>
    <w:p w14:paraId="477DAD48" w14:textId="37594DB9" w:rsidR="00BF5500" w:rsidRPr="00416316" w:rsidRDefault="00E33B4B" w:rsidP="00E33B4B">
      <w:pPr>
        <w:pStyle w:val="Caption"/>
        <w:jc w:val="center"/>
        <w:rPr>
          <w:i w:val="0"/>
          <w:iCs w:val="0"/>
          <w:noProof/>
        </w:rPr>
      </w:pPr>
      <w:bookmarkStart w:id="21" w:name="_Toc133328305"/>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0</w:t>
      </w:r>
      <w:r w:rsidR="00111285">
        <w:rPr>
          <w:i w:val="0"/>
          <w:iCs w:val="0"/>
        </w:rPr>
        <w:fldChar w:fldCharType="end"/>
      </w:r>
      <w:r w:rsidRPr="00416316">
        <w:rPr>
          <w:i w:val="0"/>
          <w:iCs w:val="0"/>
        </w:rPr>
        <w:t xml:space="preserve"> How Dstar path changes with wall on path.</w:t>
      </w:r>
      <w:bookmarkEnd w:id="21"/>
    </w:p>
    <w:p w14:paraId="0AAF9CD7" w14:textId="51860D8B" w:rsidR="00876053" w:rsidRPr="00876053" w:rsidRDefault="00A66E11" w:rsidP="00147B9B">
      <w:pPr>
        <w:spacing w:line="276" w:lineRule="auto"/>
        <w:rPr>
          <w:noProof/>
        </w:rPr>
      </w:pPr>
      <w:r>
        <w:rPr>
          <w:noProof/>
        </w:rPr>
        <w:lastRenderedPageBreak/>
        <w:t xml:space="preserve">That is an overview of the </w:t>
      </w:r>
      <w:r w:rsidR="00030973">
        <w:rPr>
          <w:noProof/>
        </w:rPr>
        <w:t>d</w:t>
      </w:r>
      <w:r>
        <w:rPr>
          <w:noProof/>
        </w:rPr>
        <w:t xml:space="preserve">star </w:t>
      </w:r>
      <w:r w:rsidR="00030973">
        <w:rPr>
          <w:noProof/>
        </w:rPr>
        <w:t>l</w:t>
      </w:r>
      <w:r>
        <w:rPr>
          <w:noProof/>
        </w:rPr>
        <w:t>ite</w:t>
      </w:r>
      <w:r w:rsidR="00FE6A20">
        <w:rPr>
          <w:noProof/>
        </w:rPr>
        <w:t xml:space="preserve"> search</w:t>
      </w:r>
      <w:r>
        <w:rPr>
          <w:noProof/>
        </w:rPr>
        <w:t xml:space="preserve"> algorithm and how it works on a 2D dynamic grid aswell as how it behaves when a wall is placed on the given path </w:t>
      </w:r>
      <w:r w:rsidR="004B1D9D">
        <w:rPr>
          <w:noProof/>
        </w:rPr>
        <w:t>(</w:t>
      </w:r>
      <w:r w:rsidR="004B1D9D" w:rsidRPr="00713105">
        <w:rPr>
          <w:rFonts w:eastAsia="Times New Roman"/>
          <w:szCs w:val="24"/>
          <w:lang w:eastAsia="en-IE"/>
        </w:rPr>
        <w:t xml:space="preserve">Koenig, S. and Likhachev, M. </w:t>
      </w:r>
      <w:r w:rsidR="004B1D9D">
        <w:rPr>
          <w:rFonts w:eastAsia="Times New Roman"/>
          <w:szCs w:val="24"/>
          <w:lang w:eastAsia="en-IE"/>
        </w:rPr>
        <w:t>2002</w:t>
      </w:r>
      <w:r w:rsidR="004B1D9D" w:rsidRPr="00713105">
        <w:rPr>
          <w:rFonts w:eastAsia="Times New Roman"/>
          <w:szCs w:val="24"/>
          <w:lang w:eastAsia="en-IE"/>
        </w:rPr>
        <w:t>)</w:t>
      </w:r>
    </w:p>
    <w:p w14:paraId="3AA8EC31" w14:textId="1840D9F8" w:rsidR="00E6189E" w:rsidRDefault="00E6189E" w:rsidP="0079297F">
      <w:pPr>
        <w:pStyle w:val="Heading2"/>
      </w:pPr>
      <w:bookmarkStart w:id="22" w:name="_Toc133344700"/>
      <w:r w:rsidRPr="00116428">
        <w:t>Astar Search Pathfinding Algorithm</w:t>
      </w:r>
      <w:r w:rsidR="00AB7943" w:rsidRPr="00116428">
        <w:t>.</w:t>
      </w:r>
      <w:bookmarkEnd w:id="22"/>
      <w:r w:rsidRPr="00116428">
        <w:t xml:space="preserve"> </w:t>
      </w:r>
    </w:p>
    <w:p w14:paraId="686E8D8B" w14:textId="6E2FECEF" w:rsidR="00BF5500" w:rsidRDefault="00116428" w:rsidP="0079297F">
      <w:pPr>
        <w:pStyle w:val="Heading3"/>
      </w:pPr>
      <w:bookmarkStart w:id="23" w:name="_Toc133344701"/>
      <w:r w:rsidRPr="00116428">
        <w:t>Overview</w:t>
      </w:r>
      <w:bookmarkEnd w:id="23"/>
    </w:p>
    <w:p w14:paraId="5319A798" w14:textId="14221800" w:rsidR="00C01F7A" w:rsidRDefault="00C01F7A" w:rsidP="00147B9B">
      <w:pPr>
        <w:spacing w:line="276" w:lineRule="auto"/>
      </w:pPr>
      <w:r>
        <w:t xml:space="preserve">Astar is a </w:t>
      </w:r>
      <w:r w:rsidR="00C61970">
        <w:t xml:space="preserve">non-incremental </w:t>
      </w:r>
      <w:r>
        <w:t>heuristic</w:t>
      </w:r>
      <w:r w:rsidR="00AF1429">
        <w:t xml:space="preserve"> search</w:t>
      </w:r>
      <w:r>
        <w:t xml:space="preserve"> algorithm</w:t>
      </w:r>
      <w:r w:rsidR="00951DAB">
        <w:t xml:space="preserve"> which means that is solves the traversing problem from scratch</w:t>
      </w:r>
      <w:r w:rsidR="00F71813">
        <w:t xml:space="preserve"> </w:t>
      </w:r>
      <w:r w:rsidR="00DF58E0">
        <w:t>and</w:t>
      </w:r>
      <w:r>
        <w:t xml:space="preserve"> that it knows the end and start point. It then tries to find the shortest path to the end </w:t>
      </w:r>
      <w:r w:rsidR="00FA52C6">
        <w:t>point;</w:t>
      </w:r>
      <w:r>
        <w:t xml:space="preserve"> </w:t>
      </w:r>
      <w:r w:rsidR="0065370D">
        <w:t>H</w:t>
      </w:r>
      <w:r>
        <w:t>owever it will rerun itself if an obstacle gets in the way. Astar can find the shortest path through a priority queue which will compare the values of each node using both their Hcost( distance from the node) and Gcost( distance from the start node). This is how it knows to look at certain nodes first.</w:t>
      </w:r>
      <w:r w:rsidR="007E6B99">
        <w:t xml:space="preserve"> Astar unlike Dstar Lite does not retain any information from search to search</w:t>
      </w:r>
      <w:r w:rsidR="00993866">
        <w:t>.</w:t>
      </w:r>
      <w:r w:rsidR="00DF58E0">
        <w:t xml:space="preserve"> Astar is a very widely used pathfinding algorithm in the games development industry.</w:t>
      </w:r>
    </w:p>
    <w:p w14:paraId="2A7673C8" w14:textId="77777777" w:rsidR="00E33B4B" w:rsidRDefault="00705099" w:rsidP="00E33B4B">
      <w:pPr>
        <w:keepNext/>
        <w:spacing w:line="276" w:lineRule="auto"/>
        <w:jc w:val="center"/>
      </w:pPr>
      <w:r w:rsidRPr="00705099">
        <w:rPr>
          <w:noProof/>
        </w:rPr>
        <w:drawing>
          <wp:inline distT="0" distB="0" distL="0" distR="0" wp14:anchorId="40016DE7" wp14:editId="6EF298BA">
            <wp:extent cx="2297927" cy="2520730"/>
            <wp:effectExtent l="0" t="0" r="7620" b="0"/>
            <wp:docPr id="1725211638" name="Picture 1" descr="A picture containing shoji,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211638" name="Picture 1" descr="A picture containing shoji, crossword puzzle&#10;&#10;Description automatically generated"/>
                    <pic:cNvPicPr/>
                  </pic:nvPicPr>
                  <pic:blipFill>
                    <a:blip r:embed="rId19"/>
                    <a:stretch>
                      <a:fillRect/>
                    </a:stretch>
                  </pic:blipFill>
                  <pic:spPr>
                    <a:xfrm>
                      <a:off x="0" y="0"/>
                      <a:ext cx="2312993" cy="2537257"/>
                    </a:xfrm>
                    <a:prstGeom prst="rect">
                      <a:avLst/>
                    </a:prstGeom>
                  </pic:spPr>
                </pic:pic>
              </a:graphicData>
            </a:graphic>
          </wp:inline>
        </w:drawing>
      </w:r>
    </w:p>
    <w:p w14:paraId="5627D39D" w14:textId="5460BC5C" w:rsidR="00705099" w:rsidRPr="00416316" w:rsidRDefault="00E33B4B" w:rsidP="00E33B4B">
      <w:pPr>
        <w:pStyle w:val="Caption"/>
        <w:jc w:val="center"/>
        <w:rPr>
          <w:i w:val="0"/>
          <w:iCs w:val="0"/>
        </w:rPr>
      </w:pPr>
      <w:bookmarkStart w:id="24" w:name="_Toc133328306"/>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1</w:t>
      </w:r>
      <w:r w:rsidR="00111285">
        <w:rPr>
          <w:i w:val="0"/>
          <w:iCs w:val="0"/>
        </w:rPr>
        <w:fldChar w:fldCharType="end"/>
      </w:r>
      <w:r w:rsidRPr="00416316">
        <w:rPr>
          <w:i w:val="0"/>
          <w:iCs w:val="0"/>
        </w:rPr>
        <w:t>Astar path.</w:t>
      </w:r>
      <w:bookmarkEnd w:id="24"/>
    </w:p>
    <w:p w14:paraId="65683507" w14:textId="0B43D9F5" w:rsidR="00116428" w:rsidRDefault="00116428" w:rsidP="0079297F">
      <w:pPr>
        <w:pStyle w:val="Heading3"/>
      </w:pPr>
      <w:bookmarkStart w:id="25" w:name="_Toc133344702"/>
      <w:r w:rsidRPr="00116428">
        <w:t>Key Information</w:t>
      </w:r>
      <w:bookmarkEnd w:id="25"/>
    </w:p>
    <w:p w14:paraId="1E5B5BC7" w14:textId="7344EBBA" w:rsidR="001338A4" w:rsidRDefault="002B0ACC" w:rsidP="00147B9B">
      <w:pPr>
        <w:spacing w:line="276" w:lineRule="auto"/>
        <w:rPr>
          <w:szCs w:val="24"/>
        </w:rPr>
      </w:pPr>
      <w:r>
        <w:rPr>
          <w:szCs w:val="24"/>
        </w:rPr>
        <w:t xml:space="preserve">When understanding how the Astar pathfinding algorithm works one must first </w:t>
      </w:r>
      <w:r w:rsidR="00CA7361">
        <w:rPr>
          <w:szCs w:val="24"/>
        </w:rPr>
        <w:t>understand</w:t>
      </w:r>
      <w:r>
        <w:rPr>
          <w:szCs w:val="24"/>
        </w:rPr>
        <w:t xml:space="preserve"> some key features which is used inside of Astar</w:t>
      </w:r>
      <w:r w:rsidR="002B2A87">
        <w:rPr>
          <w:szCs w:val="24"/>
        </w:rPr>
        <w:t>.</w:t>
      </w:r>
      <w:r w:rsidR="00592ED3">
        <w:rPr>
          <w:szCs w:val="24"/>
        </w:rPr>
        <w:t xml:space="preserve"> Note the </w:t>
      </w:r>
      <w:r w:rsidR="00CA7361">
        <w:rPr>
          <w:szCs w:val="24"/>
        </w:rPr>
        <w:t>calculating</w:t>
      </w:r>
      <w:r w:rsidR="00592ED3">
        <w:rPr>
          <w:szCs w:val="24"/>
        </w:rPr>
        <w:t xml:space="preserve"> of a nodes heuristic value is the same as in Dstar Lite there is not any additional costs for moving diagonally as previously </w:t>
      </w:r>
      <w:r w:rsidR="00C85566">
        <w:rPr>
          <w:szCs w:val="24"/>
        </w:rPr>
        <w:t>mentioned</w:t>
      </w:r>
      <w:r w:rsidR="00592ED3">
        <w:rPr>
          <w:szCs w:val="24"/>
        </w:rPr>
        <w:t xml:space="preserve"> one could be easily implemented</w:t>
      </w:r>
      <w:r w:rsidR="00CA7361">
        <w:rPr>
          <w:szCs w:val="24"/>
        </w:rPr>
        <w:t>.</w:t>
      </w:r>
    </w:p>
    <w:p w14:paraId="7025E1E0" w14:textId="5E443733" w:rsidR="00C85566" w:rsidRDefault="00C85566" w:rsidP="00147B9B">
      <w:pPr>
        <w:spacing w:line="276" w:lineRule="auto"/>
        <w:rPr>
          <w:szCs w:val="24"/>
        </w:rPr>
      </w:pPr>
      <w:r>
        <w:rPr>
          <w:szCs w:val="24"/>
        </w:rPr>
        <w:t>“Fcost”</w:t>
      </w:r>
      <w:r w:rsidR="00A2616D">
        <w:rPr>
          <w:szCs w:val="24"/>
        </w:rPr>
        <w:t xml:space="preserve"> – in Astar the Fcost is the value of the Gcost </w:t>
      </w:r>
      <w:r w:rsidR="00FC464B">
        <w:rPr>
          <w:szCs w:val="24"/>
        </w:rPr>
        <w:fldChar w:fldCharType="begin"/>
      </w:r>
      <w:r w:rsidR="00FC464B">
        <w:rPr>
          <w:szCs w:val="24"/>
        </w:rPr>
        <w:instrText xml:space="preserve"> REF _Ref133257163 \w \h </w:instrText>
      </w:r>
      <w:r w:rsidR="00FC464B">
        <w:rPr>
          <w:szCs w:val="24"/>
        </w:rPr>
      </w:r>
      <w:r w:rsidR="00FC464B">
        <w:rPr>
          <w:szCs w:val="24"/>
        </w:rPr>
        <w:fldChar w:fldCharType="separate"/>
      </w:r>
      <w:r w:rsidR="00FC464B">
        <w:rPr>
          <w:szCs w:val="24"/>
        </w:rPr>
        <w:t>5.3.2</w:t>
      </w:r>
      <w:r w:rsidR="00FC464B">
        <w:rPr>
          <w:szCs w:val="24"/>
        </w:rPr>
        <w:fldChar w:fldCharType="end"/>
      </w:r>
      <w:r w:rsidR="00ED7559">
        <w:rPr>
          <w:szCs w:val="24"/>
        </w:rPr>
        <w:t xml:space="preserve"> plus the value of the Hcost (mentioned in </w:t>
      </w:r>
      <w:r w:rsidR="00FC464B">
        <w:rPr>
          <w:szCs w:val="24"/>
        </w:rPr>
        <w:t>5</w:t>
      </w:r>
      <w:r w:rsidR="00ED7559">
        <w:rPr>
          <w:szCs w:val="24"/>
        </w:rPr>
        <w:t xml:space="preserve">.3.2). </w:t>
      </w:r>
      <w:r w:rsidR="00F35DA8">
        <w:rPr>
          <w:szCs w:val="24"/>
        </w:rPr>
        <w:t xml:space="preserve">what this value does is allow us to easily investigate a certain node based on its location in the </w:t>
      </w:r>
      <w:r w:rsidR="00B43F39">
        <w:rPr>
          <w:szCs w:val="24"/>
        </w:rPr>
        <w:t>grid.</w:t>
      </w:r>
      <w:r w:rsidR="00F35DA8">
        <w:rPr>
          <w:szCs w:val="24"/>
        </w:rPr>
        <w:t xml:space="preserve"> </w:t>
      </w:r>
    </w:p>
    <w:p w14:paraId="3E6BE9B3" w14:textId="7788D590" w:rsidR="00C85566" w:rsidRDefault="00C85566" w:rsidP="00147B9B">
      <w:pPr>
        <w:spacing w:line="276" w:lineRule="auto"/>
        <w:rPr>
          <w:szCs w:val="24"/>
        </w:rPr>
      </w:pPr>
      <w:r>
        <w:rPr>
          <w:szCs w:val="24"/>
        </w:rPr>
        <w:t>“Gcost”</w:t>
      </w:r>
      <w:r w:rsidR="00B43F39">
        <w:rPr>
          <w:szCs w:val="24"/>
        </w:rPr>
        <w:t xml:space="preserve"> – (</w:t>
      </w:r>
      <w:r w:rsidR="00AF35E5">
        <w:rPr>
          <w:szCs w:val="24"/>
        </w:rPr>
        <w:t>mentioned</w:t>
      </w:r>
      <w:r w:rsidR="00AF35E5">
        <w:rPr>
          <w:szCs w:val="24"/>
        </w:rPr>
        <w:t xml:space="preserve"> in </w:t>
      </w:r>
      <w:r w:rsidR="00AF35E5">
        <w:rPr>
          <w:szCs w:val="24"/>
        </w:rPr>
        <w:fldChar w:fldCharType="begin"/>
      </w:r>
      <w:r w:rsidR="00AF35E5">
        <w:rPr>
          <w:szCs w:val="24"/>
        </w:rPr>
        <w:instrText xml:space="preserve"> REF _Ref133257163 \h </w:instrText>
      </w:r>
      <w:r w:rsidR="00AF35E5">
        <w:rPr>
          <w:szCs w:val="24"/>
        </w:rPr>
      </w:r>
      <w:r w:rsidR="00AF35E5">
        <w:rPr>
          <w:szCs w:val="24"/>
        </w:rPr>
        <w:fldChar w:fldCharType="separate"/>
      </w:r>
      <w:r w:rsidR="00AF35E5" w:rsidRPr="00086950">
        <w:t>Key Information</w:t>
      </w:r>
      <w:r w:rsidR="00AF35E5">
        <w:rPr>
          <w:szCs w:val="24"/>
        </w:rPr>
        <w:fldChar w:fldCharType="end"/>
      </w:r>
      <w:r w:rsidR="00AF35E5">
        <w:rPr>
          <w:szCs w:val="24"/>
        </w:rPr>
        <w:t xml:space="preserve"> </w:t>
      </w:r>
      <w:r w:rsidR="00AF35E5">
        <w:rPr>
          <w:szCs w:val="24"/>
        </w:rPr>
        <w:fldChar w:fldCharType="begin"/>
      </w:r>
      <w:r w:rsidR="00AF35E5">
        <w:rPr>
          <w:szCs w:val="24"/>
        </w:rPr>
        <w:instrText xml:space="preserve"> REF _Ref133257163 \w \h </w:instrText>
      </w:r>
      <w:r w:rsidR="00AF35E5">
        <w:rPr>
          <w:szCs w:val="24"/>
        </w:rPr>
      </w:r>
      <w:r w:rsidR="00AF35E5">
        <w:rPr>
          <w:szCs w:val="24"/>
        </w:rPr>
        <w:fldChar w:fldCharType="separate"/>
      </w:r>
      <w:r w:rsidR="00AF35E5">
        <w:rPr>
          <w:szCs w:val="24"/>
        </w:rPr>
        <w:t>5.3.2</w:t>
      </w:r>
      <w:r w:rsidR="00AF35E5">
        <w:rPr>
          <w:szCs w:val="24"/>
        </w:rPr>
        <w:fldChar w:fldCharType="end"/>
      </w:r>
      <w:r w:rsidR="00B43F39">
        <w:rPr>
          <w:szCs w:val="24"/>
        </w:rPr>
        <w:t>)</w:t>
      </w:r>
    </w:p>
    <w:p w14:paraId="1D1EE1CE" w14:textId="133F2417" w:rsidR="00C85566" w:rsidRDefault="00C85566" w:rsidP="00147B9B">
      <w:pPr>
        <w:spacing w:line="276" w:lineRule="auto"/>
        <w:rPr>
          <w:szCs w:val="24"/>
        </w:rPr>
      </w:pPr>
      <w:r>
        <w:rPr>
          <w:szCs w:val="24"/>
        </w:rPr>
        <w:t>“Hcost”</w:t>
      </w:r>
      <w:r w:rsidR="00B43F39" w:rsidRPr="00B43F39">
        <w:rPr>
          <w:szCs w:val="24"/>
        </w:rPr>
        <w:t xml:space="preserve"> </w:t>
      </w:r>
      <w:r w:rsidR="00B43F39">
        <w:rPr>
          <w:szCs w:val="24"/>
        </w:rPr>
        <w:t xml:space="preserve">– </w:t>
      </w:r>
      <w:r w:rsidR="006652BD">
        <w:rPr>
          <w:szCs w:val="24"/>
        </w:rPr>
        <w:t xml:space="preserve">(mentioned in </w:t>
      </w:r>
      <w:r w:rsidR="006652BD">
        <w:rPr>
          <w:szCs w:val="24"/>
        </w:rPr>
        <w:fldChar w:fldCharType="begin"/>
      </w:r>
      <w:r w:rsidR="006652BD">
        <w:rPr>
          <w:szCs w:val="24"/>
        </w:rPr>
        <w:instrText xml:space="preserve"> REF _Ref133257163 \h </w:instrText>
      </w:r>
      <w:r w:rsidR="006652BD">
        <w:rPr>
          <w:szCs w:val="24"/>
        </w:rPr>
      </w:r>
      <w:r w:rsidR="006652BD">
        <w:rPr>
          <w:szCs w:val="24"/>
        </w:rPr>
        <w:fldChar w:fldCharType="separate"/>
      </w:r>
      <w:r w:rsidR="006652BD" w:rsidRPr="00086950">
        <w:t>Key Information</w:t>
      </w:r>
      <w:r w:rsidR="006652BD">
        <w:rPr>
          <w:szCs w:val="24"/>
        </w:rPr>
        <w:fldChar w:fldCharType="end"/>
      </w:r>
      <w:r w:rsidR="006652BD">
        <w:rPr>
          <w:szCs w:val="24"/>
        </w:rPr>
        <w:t xml:space="preserve"> </w:t>
      </w:r>
      <w:r w:rsidR="006652BD">
        <w:rPr>
          <w:szCs w:val="24"/>
        </w:rPr>
        <w:fldChar w:fldCharType="begin"/>
      </w:r>
      <w:r w:rsidR="006652BD">
        <w:rPr>
          <w:szCs w:val="24"/>
        </w:rPr>
        <w:instrText xml:space="preserve"> REF _Ref133257163 \w \h </w:instrText>
      </w:r>
      <w:r w:rsidR="006652BD">
        <w:rPr>
          <w:szCs w:val="24"/>
        </w:rPr>
      </w:r>
      <w:r w:rsidR="006652BD">
        <w:rPr>
          <w:szCs w:val="24"/>
        </w:rPr>
        <w:fldChar w:fldCharType="separate"/>
      </w:r>
      <w:r w:rsidR="006652BD">
        <w:rPr>
          <w:szCs w:val="24"/>
        </w:rPr>
        <w:t>5.3.2</w:t>
      </w:r>
      <w:r w:rsidR="006652BD">
        <w:rPr>
          <w:szCs w:val="24"/>
        </w:rPr>
        <w:fldChar w:fldCharType="end"/>
      </w:r>
      <w:r w:rsidR="006652BD">
        <w:rPr>
          <w:szCs w:val="24"/>
        </w:rPr>
        <w:t>)</w:t>
      </w:r>
    </w:p>
    <w:p w14:paraId="4DAFC798" w14:textId="36DA8869" w:rsidR="00C85566" w:rsidRDefault="00C85566" w:rsidP="00147B9B">
      <w:pPr>
        <w:spacing w:line="276" w:lineRule="auto"/>
        <w:rPr>
          <w:szCs w:val="24"/>
        </w:rPr>
      </w:pPr>
      <w:r>
        <w:rPr>
          <w:szCs w:val="24"/>
        </w:rPr>
        <w:lastRenderedPageBreak/>
        <w:t>“weight”</w:t>
      </w:r>
      <w:r w:rsidR="00B43F39">
        <w:rPr>
          <w:szCs w:val="24"/>
        </w:rPr>
        <w:t xml:space="preserve"> – weight is the cost it takes to move to a </w:t>
      </w:r>
      <w:r w:rsidR="00D84177">
        <w:rPr>
          <w:szCs w:val="24"/>
        </w:rPr>
        <w:t>node.</w:t>
      </w:r>
      <w:r w:rsidR="00F92656">
        <w:rPr>
          <w:szCs w:val="24"/>
        </w:rPr>
        <w:t xml:space="preserve"> If you want to place a wall on the grid you can change the node which the wall resides in have a weight of infinity so that node will never be investigated.</w:t>
      </w:r>
    </w:p>
    <w:p w14:paraId="4D0F13A1" w14:textId="4B6DAB89" w:rsidR="00BF5500" w:rsidRDefault="00B15099" w:rsidP="00147B9B">
      <w:pPr>
        <w:spacing w:line="276" w:lineRule="auto"/>
        <w:rPr>
          <w:szCs w:val="24"/>
        </w:rPr>
      </w:pPr>
      <w:r>
        <w:rPr>
          <w:szCs w:val="24"/>
        </w:rPr>
        <w:t>“</w:t>
      </w:r>
      <w:r w:rsidR="009560E4">
        <w:rPr>
          <w:szCs w:val="24"/>
        </w:rPr>
        <w:t>Previous</w:t>
      </w:r>
      <w:r>
        <w:rPr>
          <w:szCs w:val="24"/>
        </w:rPr>
        <w:t xml:space="preserve"> pointer”</w:t>
      </w:r>
      <w:r w:rsidR="0076707B">
        <w:rPr>
          <w:szCs w:val="24"/>
        </w:rPr>
        <w:t xml:space="preserve"> - </w:t>
      </w:r>
      <w:r w:rsidR="00DC0A4E">
        <w:rPr>
          <w:szCs w:val="24"/>
        </w:rPr>
        <w:t xml:space="preserve"> this is for constructing the </w:t>
      </w:r>
      <w:r w:rsidR="009560E4">
        <w:rPr>
          <w:szCs w:val="24"/>
        </w:rPr>
        <w:t>path. This</w:t>
      </w:r>
      <w:r w:rsidR="004F1CB2">
        <w:rPr>
          <w:szCs w:val="24"/>
        </w:rPr>
        <w:t xml:space="preserve"> can also be known as the parent node of a given node and is used to reconstruct the path once it is known</w:t>
      </w:r>
      <w:r w:rsidR="008E3264">
        <w:rPr>
          <w:szCs w:val="24"/>
        </w:rPr>
        <w:t>.</w:t>
      </w:r>
    </w:p>
    <w:p w14:paraId="476D1A28" w14:textId="33414CF5" w:rsidR="008D28DA" w:rsidRPr="001F162F" w:rsidRDefault="008D28DA" w:rsidP="00147B9B">
      <w:pPr>
        <w:spacing w:line="276" w:lineRule="auto"/>
        <w:rPr>
          <w:szCs w:val="24"/>
        </w:rPr>
      </w:pPr>
      <w:r>
        <w:rPr>
          <w:szCs w:val="24"/>
        </w:rPr>
        <w:t>“Heuristic” – despite it being calculated in the same way</w:t>
      </w:r>
      <w:r w:rsidR="00E2744B">
        <w:rPr>
          <w:szCs w:val="24"/>
        </w:rPr>
        <w:t xml:space="preserve"> as Dstar lite as mentioned above</w:t>
      </w:r>
      <w:r>
        <w:rPr>
          <w:szCs w:val="24"/>
        </w:rPr>
        <w:t xml:space="preserve"> we must note how the heuristic can greatly affect the efficiency and behaviour of our Astar algorithm.</w:t>
      </w:r>
      <w:r w:rsidR="00111A2C">
        <w:rPr>
          <w:szCs w:val="24"/>
        </w:rPr>
        <w:t xml:space="preserve"> If the heuristic is less than the </w:t>
      </w:r>
      <w:r w:rsidR="00A145FA">
        <w:rPr>
          <w:szCs w:val="24"/>
        </w:rPr>
        <w:t>cost of moving to the goal then it will always find the shortest path</w:t>
      </w:r>
      <w:r w:rsidR="00715B8E">
        <w:rPr>
          <w:szCs w:val="24"/>
        </w:rPr>
        <w:t>”</w:t>
      </w:r>
      <w:r w:rsidR="007B2EE4" w:rsidRPr="007B2EE4">
        <w:rPr>
          <w:rFonts w:ascii="Cambria" w:eastAsia="Times New Roman" w:hAnsi="Cambria"/>
          <w:color w:val="333333"/>
          <w:sz w:val="30"/>
          <w:szCs w:val="30"/>
          <w:lang w:eastAsia="en-IE"/>
        </w:rPr>
        <w:t xml:space="preserve"> </w:t>
      </w:r>
      <w:r w:rsidR="007B2EE4" w:rsidRPr="007B2EE4">
        <w:rPr>
          <w:szCs w:val="24"/>
        </w:rPr>
        <w:t>If h(n) is always lower than (or equal to) the cost of moving from n to the goal, then A* is guaranteed to find a shortest path. The lower h(n) is, the more node A* expands, making it slower.</w:t>
      </w:r>
      <w:r w:rsidR="00575DE6" w:rsidRPr="00575DE6">
        <w:rPr>
          <w:b/>
          <w:bCs/>
          <w:szCs w:val="24"/>
        </w:rPr>
        <w:t xml:space="preserve"> </w:t>
      </w:r>
      <w:r w:rsidR="00575DE6" w:rsidRPr="00CA6944">
        <w:rPr>
          <w:b/>
          <w:bCs/>
          <w:szCs w:val="24"/>
        </w:rPr>
        <w:t>(Patel, 2019)</w:t>
      </w:r>
      <w:r w:rsidR="00715B8E" w:rsidRPr="007B2EE4">
        <w:rPr>
          <w:szCs w:val="24"/>
        </w:rPr>
        <w:t>”</w:t>
      </w:r>
      <w:r w:rsidR="00575DE6">
        <w:rPr>
          <w:szCs w:val="24"/>
        </w:rPr>
        <w:t>,</w:t>
      </w:r>
      <w:r w:rsidR="00A145FA" w:rsidRPr="007B2EE4">
        <w:rPr>
          <w:szCs w:val="24"/>
        </w:rPr>
        <w:t xml:space="preserve"> but if it is greater than the cost of moving to the goal then it may not find the shortest path</w:t>
      </w:r>
      <w:r w:rsidR="00783AD2" w:rsidRPr="007B2EE4">
        <w:rPr>
          <w:szCs w:val="24"/>
        </w:rPr>
        <w:t xml:space="preserve"> “If h(n) is sometimes greater than the cost of moving from n to the goal, then A* is not guaranteed to find a shortest path, but it can run faster.</w:t>
      </w:r>
      <w:r w:rsidR="007646B8" w:rsidRPr="007646B8">
        <w:rPr>
          <w:b/>
          <w:bCs/>
          <w:szCs w:val="24"/>
        </w:rPr>
        <w:t xml:space="preserve"> </w:t>
      </w:r>
      <w:r w:rsidR="007646B8" w:rsidRPr="00CA6944">
        <w:rPr>
          <w:b/>
          <w:bCs/>
          <w:szCs w:val="24"/>
        </w:rPr>
        <w:t>(Patel, 2019)</w:t>
      </w:r>
      <w:r w:rsidR="00783AD2" w:rsidRPr="007B2EE4">
        <w:rPr>
          <w:szCs w:val="24"/>
        </w:rPr>
        <w:t>”</w:t>
      </w:r>
      <w:r w:rsidR="008632D4">
        <w:rPr>
          <w:szCs w:val="24"/>
        </w:rPr>
        <w:t>,</w:t>
      </w:r>
      <w:r w:rsidR="00783AD2" w:rsidRPr="007B2EE4">
        <w:rPr>
          <w:szCs w:val="24"/>
        </w:rPr>
        <w:t xml:space="preserve"> </w:t>
      </w:r>
      <w:r w:rsidR="001F162F">
        <w:rPr>
          <w:szCs w:val="24"/>
        </w:rPr>
        <w:t>as you can tell depending on how we write our heuristic you could potentially skew the time or path given back to us by Astar and as we want the fastest time possible and best path possible this is important to be sure about.</w:t>
      </w:r>
    </w:p>
    <w:p w14:paraId="3308D134" w14:textId="6F5EBB9E" w:rsidR="008B47F2" w:rsidRPr="00416316" w:rsidRDefault="008945BD" w:rsidP="00147B9B">
      <w:pPr>
        <w:spacing w:line="276" w:lineRule="auto"/>
        <w:rPr>
          <w:szCs w:val="24"/>
        </w:rPr>
      </w:pPr>
      <w:r>
        <w:rPr>
          <w:szCs w:val="24"/>
        </w:rPr>
        <w:t>Note how Astar does not have an Rhs cost this is due to it not being an incremental algorithm and does not need to retain any information instead it completely recalculates the path</w:t>
      </w:r>
      <w:r w:rsidR="00764CED">
        <w:rPr>
          <w:szCs w:val="24"/>
        </w:rPr>
        <w:t>.</w:t>
      </w:r>
    </w:p>
    <w:p w14:paraId="4DFAC1FB" w14:textId="4D3FFC4F" w:rsidR="00116428" w:rsidRDefault="00116428" w:rsidP="0079297F">
      <w:pPr>
        <w:pStyle w:val="Heading3"/>
      </w:pPr>
      <w:bookmarkStart w:id="26" w:name="_Toc133344703"/>
      <w:r w:rsidRPr="00116428">
        <w:t>Algorithm</w:t>
      </w:r>
      <w:bookmarkEnd w:id="26"/>
    </w:p>
    <w:p w14:paraId="3D7C71C7" w14:textId="65390F2C" w:rsidR="00E33B4B" w:rsidRPr="00D829F2" w:rsidRDefault="00C012A4" w:rsidP="00D829F2">
      <w:pPr>
        <w:spacing w:line="276" w:lineRule="auto"/>
        <w:rPr>
          <w:szCs w:val="24"/>
        </w:rPr>
      </w:pPr>
      <w:r>
        <w:rPr>
          <w:szCs w:val="24"/>
        </w:rPr>
        <w:t xml:space="preserve">The Astar algorithm works as such </w:t>
      </w:r>
      <w:r w:rsidR="00526CFE">
        <w:rPr>
          <w:szCs w:val="24"/>
        </w:rPr>
        <w:t xml:space="preserve">first thing you need to initialize all of the nodes inside of your </w:t>
      </w:r>
      <w:r w:rsidR="00BA668D">
        <w:rPr>
          <w:szCs w:val="24"/>
        </w:rPr>
        <w:t>grid’s</w:t>
      </w:r>
      <w:r w:rsidR="00526CFE">
        <w:rPr>
          <w:szCs w:val="24"/>
        </w:rPr>
        <w:t xml:space="preserve"> values.</w:t>
      </w:r>
      <w:r w:rsidR="008A3456">
        <w:rPr>
          <w:szCs w:val="24"/>
        </w:rPr>
        <w:t xml:space="preserve"> Calculate their Hcost distance from the goal node as well as setting </w:t>
      </w:r>
      <w:r w:rsidR="00BA668D">
        <w:rPr>
          <w:szCs w:val="24"/>
        </w:rPr>
        <w:t>them</w:t>
      </w:r>
      <w:r w:rsidR="008A3456">
        <w:rPr>
          <w:szCs w:val="24"/>
        </w:rPr>
        <w:t xml:space="preserve"> gcost to </w:t>
      </w:r>
      <w:r w:rsidR="00050E14">
        <w:rPr>
          <w:szCs w:val="24"/>
        </w:rPr>
        <w:t>infinity. Set</w:t>
      </w:r>
      <w:r w:rsidR="008A3456">
        <w:rPr>
          <w:szCs w:val="24"/>
        </w:rPr>
        <w:t xml:space="preserve"> their parent Cell to be a null</w:t>
      </w:r>
      <w:r w:rsidR="00050E14">
        <w:rPr>
          <w:szCs w:val="24"/>
        </w:rPr>
        <w:t xml:space="preserve"> pointer</w:t>
      </w:r>
      <w:r w:rsidR="008A3456">
        <w:rPr>
          <w:szCs w:val="24"/>
        </w:rPr>
        <w:t xml:space="preserve"> as this will be assigned later in the function</w:t>
      </w:r>
      <w:r w:rsidR="00F06714">
        <w:rPr>
          <w:szCs w:val="24"/>
        </w:rPr>
        <w:t>.</w:t>
      </w:r>
      <w:r w:rsidR="006D2B02">
        <w:rPr>
          <w:szCs w:val="24"/>
        </w:rPr>
        <w:t xml:space="preserve"> Next you need to establish a priority queue which takes a functor that will compare the fcosts of a node to one another</w:t>
      </w:r>
      <w:r w:rsidR="0071592F">
        <w:rPr>
          <w:szCs w:val="24"/>
        </w:rPr>
        <w:t xml:space="preserve"> or just what their fcost value would be</w:t>
      </w:r>
      <w:r w:rsidR="00C94644">
        <w:rPr>
          <w:szCs w:val="24"/>
        </w:rPr>
        <w:t>.</w:t>
      </w:r>
    </w:p>
    <w:p w14:paraId="7B18B2C0" w14:textId="245D0537" w:rsidR="00E33B4B" w:rsidRPr="00D829F2" w:rsidRDefault="00173C4A" w:rsidP="00D829F2">
      <w:pPr>
        <w:spacing w:line="276" w:lineRule="auto"/>
        <w:rPr>
          <w:szCs w:val="24"/>
        </w:rPr>
      </w:pPr>
      <w:r w:rsidRPr="00E408E3">
        <w:rPr>
          <w:szCs w:val="24"/>
        </w:rPr>
        <w:t xml:space="preserve">Once this has been done you need to insert the start cell into the priority queue </w:t>
      </w:r>
      <w:r w:rsidR="00036377" w:rsidRPr="00E408E3">
        <w:rPr>
          <w:szCs w:val="24"/>
        </w:rPr>
        <w:t xml:space="preserve">and set its </w:t>
      </w:r>
      <w:r w:rsidR="00985B55">
        <w:rPr>
          <w:szCs w:val="24"/>
        </w:rPr>
        <w:br/>
        <w:t>G</w:t>
      </w:r>
      <w:r w:rsidR="00036377" w:rsidRPr="00E408E3">
        <w:rPr>
          <w:szCs w:val="24"/>
        </w:rPr>
        <w:t xml:space="preserve">cost to 0 and it to have been marked/visited </w:t>
      </w:r>
      <w:r w:rsidRPr="00E408E3">
        <w:rPr>
          <w:szCs w:val="24"/>
        </w:rPr>
        <w:t xml:space="preserve">and search </w:t>
      </w:r>
      <w:r w:rsidR="00BA668D" w:rsidRPr="00E408E3">
        <w:rPr>
          <w:szCs w:val="24"/>
        </w:rPr>
        <w:t>all</w:t>
      </w:r>
      <w:r w:rsidRPr="00E408E3">
        <w:rPr>
          <w:szCs w:val="24"/>
        </w:rPr>
        <w:t xml:space="preserve"> their neighbours( it will go in order of the lowest </w:t>
      </w:r>
      <w:r w:rsidR="002574A4">
        <w:rPr>
          <w:szCs w:val="24"/>
        </w:rPr>
        <w:t>F</w:t>
      </w:r>
      <w:r w:rsidRPr="00E408E3">
        <w:rPr>
          <w:szCs w:val="24"/>
        </w:rPr>
        <w:t>cost value due to the functor)</w:t>
      </w:r>
      <w:r w:rsidR="00CB25B0" w:rsidRPr="00E408E3">
        <w:rPr>
          <w:szCs w:val="24"/>
        </w:rPr>
        <w:t xml:space="preserve">. If the node is not equal to its parent it will check to see </w:t>
      </w:r>
      <w:r w:rsidR="00B95FE9" w:rsidRPr="00E408E3">
        <w:rPr>
          <w:szCs w:val="24"/>
        </w:rPr>
        <w:t xml:space="preserve">if the distance to the child( child cell/ current cell’s </w:t>
      </w:r>
      <w:r w:rsidR="00985B55">
        <w:rPr>
          <w:szCs w:val="24"/>
        </w:rPr>
        <w:t>G</w:t>
      </w:r>
      <w:r w:rsidR="00985B55" w:rsidRPr="00E408E3">
        <w:rPr>
          <w:szCs w:val="24"/>
        </w:rPr>
        <w:t xml:space="preserve">cost </w:t>
      </w:r>
      <w:r w:rsidR="00B95FE9" w:rsidRPr="00E408E3">
        <w:rPr>
          <w:szCs w:val="24"/>
        </w:rPr>
        <w:t>+ the weight it takes to move there)</w:t>
      </w:r>
      <w:r w:rsidR="00096F58" w:rsidRPr="00E408E3">
        <w:rPr>
          <w:szCs w:val="24"/>
        </w:rPr>
        <w:t xml:space="preserve"> is less than the </w:t>
      </w:r>
      <w:r w:rsidR="0067492C" w:rsidRPr="00E408E3">
        <w:rPr>
          <w:szCs w:val="24"/>
        </w:rPr>
        <w:t xml:space="preserve">Gcost of the </w:t>
      </w:r>
      <w:r w:rsidR="00593F8B" w:rsidRPr="00E408E3">
        <w:rPr>
          <w:szCs w:val="24"/>
        </w:rPr>
        <w:t>child</w:t>
      </w:r>
      <w:r w:rsidR="00625F6D" w:rsidRPr="00E408E3">
        <w:rPr>
          <w:szCs w:val="24"/>
        </w:rPr>
        <w:t>.</w:t>
      </w:r>
      <w:r w:rsidR="00A70BFB" w:rsidRPr="00E408E3">
        <w:rPr>
          <w:szCs w:val="24"/>
        </w:rPr>
        <w:t xml:space="preserve"> Then you will set </w:t>
      </w:r>
      <w:r w:rsidR="00E408E3" w:rsidRPr="00E408E3">
        <w:rPr>
          <w:szCs w:val="24"/>
        </w:rPr>
        <w:t>that current node</w:t>
      </w:r>
      <w:r w:rsidR="00A70BFB" w:rsidRPr="00E408E3">
        <w:rPr>
          <w:szCs w:val="24"/>
        </w:rPr>
        <w:t xml:space="preserve"> parent to be </w:t>
      </w:r>
      <w:r w:rsidR="00AD0A47" w:rsidRPr="00E408E3">
        <w:rPr>
          <w:szCs w:val="24"/>
        </w:rPr>
        <w:t xml:space="preserve">the top of the priority queue and its </w:t>
      </w:r>
      <w:r w:rsidR="00985B55">
        <w:rPr>
          <w:szCs w:val="24"/>
        </w:rPr>
        <w:t>G</w:t>
      </w:r>
      <w:r w:rsidR="00985B55" w:rsidRPr="00E408E3">
        <w:rPr>
          <w:szCs w:val="24"/>
        </w:rPr>
        <w:t xml:space="preserve">cost </w:t>
      </w:r>
      <w:r w:rsidR="00AD0A47" w:rsidRPr="00E408E3">
        <w:rPr>
          <w:szCs w:val="24"/>
        </w:rPr>
        <w:t xml:space="preserve">to be </w:t>
      </w:r>
      <w:r w:rsidR="00C366EB" w:rsidRPr="00E408E3">
        <w:rPr>
          <w:szCs w:val="24"/>
        </w:rPr>
        <w:t xml:space="preserve">the cell at the top of the priority queue’s </w:t>
      </w:r>
      <w:r w:rsidR="00985B55">
        <w:rPr>
          <w:szCs w:val="24"/>
        </w:rPr>
        <w:t>G</w:t>
      </w:r>
      <w:r w:rsidR="00985B55" w:rsidRPr="00E408E3">
        <w:rPr>
          <w:szCs w:val="24"/>
        </w:rPr>
        <w:t xml:space="preserve">cost </w:t>
      </w:r>
      <w:r w:rsidR="00C366EB" w:rsidRPr="00E408E3">
        <w:rPr>
          <w:szCs w:val="24"/>
        </w:rPr>
        <w:t>+ its weight.</w:t>
      </w:r>
      <w:r w:rsidR="00DA4D78" w:rsidRPr="00E408E3">
        <w:rPr>
          <w:szCs w:val="24"/>
        </w:rPr>
        <w:t xml:space="preserve"> Then if the current node which you are searching through is the goal node terminate the search</w:t>
      </w:r>
      <w:r w:rsidR="00E408E3">
        <w:rPr>
          <w:szCs w:val="24"/>
        </w:rPr>
        <w:t xml:space="preserve">. </w:t>
      </w:r>
      <w:r w:rsidR="005C1BDE">
        <w:rPr>
          <w:szCs w:val="24"/>
        </w:rPr>
        <w:t xml:space="preserve"> Otherwise if this is not the case and the nodes weighting and </w:t>
      </w:r>
      <w:r w:rsidR="00985B55">
        <w:rPr>
          <w:szCs w:val="24"/>
        </w:rPr>
        <w:t>G</w:t>
      </w:r>
      <w:r w:rsidR="00985B55" w:rsidRPr="00E408E3">
        <w:rPr>
          <w:szCs w:val="24"/>
        </w:rPr>
        <w:t xml:space="preserve">cost </w:t>
      </w:r>
      <w:r w:rsidR="005C1BDE">
        <w:rPr>
          <w:szCs w:val="24"/>
        </w:rPr>
        <w:t xml:space="preserve">is not less than the </w:t>
      </w:r>
      <w:r w:rsidR="00985B55">
        <w:rPr>
          <w:szCs w:val="24"/>
        </w:rPr>
        <w:t>child’s</w:t>
      </w:r>
      <w:r w:rsidR="005C1BDE">
        <w:rPr>
          <w:szCs w:val="24"/>
        </w:rPr>
        <w:t xml:space="preserve"> </w:t>
      </w:r>
      <w:r w:rsidR="00985B55">
        <w:rPr>
          <w:szCs w:val="24"/>
        </w:rPr>
        <w:t>G</w:t>
      </w:r>
      <w:r w:rsidR="00985B55" w:rsidRPr="00E408E3">
        <w:rPr>
          <w:szCs w:val="24"/>
        </w:rPr>
        <w:t xml:space="preserve">cost </w:t>
      </w:r>
      <w:r w:rsidR="005C1BDE">
        <w:rPr>
          <w:szCs w:val="24"/>
        </w:rPr>
        <w:t xml:space="preserve">then simply set that current cell as marked and </w:t>
      </w:r>
      <w:r w:rsidR="00001D78">
        <w:rPr>
          <w:szCs w:val="24"/>
        </w:rPr>
        <w:t>pus it to the queue.</w:t>
      </w:r>
      <w:r w:rsidR="002E26E4">
        <w:rPr>
          <w:szCs w:val="24"/>
        </w:rPr>
        <w:t xml:space="preserve"> If the current cell runs out of neighbours to be searched remove it from the queue </w:t>
      </w:r>
      <w:r w:rsidR="00D13D68">
        <w:rPr>
          <w:szCs w:val="24"/>
        </w:rPr>
        <w:t>when done the algorithm should look like the below</w:t>
      </w:r>
      <w:r w:rsidR="00EB128F">
        <w:rPr>
          <w:szCs w:val="24"/>
        </w:rPr>
        <w:t xml:space="preserve"> </w:t>
      </w:r>
      <w:r w:rsidR="00EB128F">
        <w:rPr>
          <w:szCs w:val="24"/>
        </w:rPr>
        <w:fldChar w:fldCharType="begin"/>
      </w:r>
      <w:r w:rsidR="00EB128F">
        <w:rPr>
          <w:szCs w:val="24"/>
        </w:rPr>
        <w:instrText xml:space="preserve"> REF _Ref133256632 \h </w:instrText>
      </w:r>
      <w:r w:rsidR="00EB128F">
        <w:rPr>
          <w:szCs w:val="24"/>
        </w:rPr>
      </w:r>
      <w:r w:rsidR="00EB128F">
        <w:rPr>
          <w:szCs w:val="24"/>
        </w:rPr>
        <w:fldChar w:fldCharType="separate"/>
      </w:r>
      <w:r w:rsidR="00EB128F" w:rsidRPr="00416316">
        <w:t xml:space="preserve">Figure </w:t>
      </w:r>
      <w:r w:rsidR="00EB128F">
        <w:rPr>
          <w:i/>
          <w:iCs/>
          <w:noProof/>
        </w:rPr>
        <w:t>5</w:t>
      </w:r>
      <w:r w:rsidR="00EB128F">
        <w:noBreakHyphen/>
      </w:r>
      <w:r w:rsidR="00EB128F">
        <w:rPr>
          <w:noProof/>
        </w:rPr>
        <w:t>13</w:t>
      </w:r>
      <w:r w:rsidR="00EB128F">
        <w:rPr>
          <w:szCs w:val="24"/>
        </w:rPr>
        <w:fldChar w:fldCharType="end"/>
      </w:r>
      <w:r w:rsidR="00EB128F">
        <w:rPr>
          <w:szCs w:val="24"/>
        </w:rPr>
        <w:t>.</w:t>
      </w:r>
    </w:p>
    <w:p w14:paraId="128694EB" w14:textId="576682ED" w:rsidR="00876053" w:rsidRDefault="008822E6" w:rsidP="00147B9B">
      <w:pPr>
        <w:spacing w:line="276" w:lineRule="auto"/>
        <w:rPr>
          <w:szCs w:val="24"/>
        </w:rPr>
      </w:pPr>
      <w:r>
        <w:rPr>
          <w:szCs w:val="24"/>
        </w:rPr>
        <w:t xml:space="preserve">This is an overall view of the Astar search algorithm and </w:t>
      </w:r>
      <w:r w:rsidR="00BA668D">
        <w:rPr>
          <w:szCs w:val="24"/>
        </w:rPr>
        <w:t>all</w:t>
      </w:r>
      <w:r>
        <w:rPr>
          <w:szCs w:val="24"/>
        </w:rPr>
        <w:t xml:space="preserve"> the key information in which you need to know before </w:t>
      </w:r>
      <w:r w:rsidR="00E81334">
        <w:rPr>
          <w:szCs w:val="24"/>
        </w:rPr>
        <w:t>this paper</w:t>
      </w:r>
      <w:r>
        <w:rPr>
          <w:szCs w:val="24"/>
        </w:rPr>
        <w:t xml:space="preserve"> can correctly display my findings and make comparisons between Astar and Dstar Lite</w:t>
      </w:r>
      <w:r w:rsidR="00B64A5A">
        <w:rPr>
          <w:szCs w:val="24"/>
        </w:rPr>
        <w:t xml:space="preserve"> </w:t>
      </w:r>
      <w:r w:rsidR="00876053">
        <w:rPr>
          <w:rFonts w:eastAsia="Times New Roman"/>
          <w:szCs w:val="24"/>
          <w:lang w:eastAsia="en-IE"/>
        </w:rPr>
        <w:t>(</w:t>
      </w:r>
      <w:r w:rsidR="00876053" w:rsidRPr="00A068E1">
        <w:rPr>
          <w:rFonts w:eastAsia="Times New Roman"/>
          <w:szCs w:val="24"/>
          <w:lang w:eastAsia="en-IE"/>
        </w:rPr>
        <w:t>Swift, N. 2020)</w:t>
      </w:r>
    </w:p>
    <w:p w14:paraId="534722D5" w14:textId="77777777" w:rsidR="00041DB9" w:rsidRDefault="00041DB9" w:rsidP="00147B9B">
      <w:pPr>
        <w:spacing w:line="276" w:lineRule="auto"/>
        <w:rPr>
          <w:szCs w:val="24"/>
        </w:rPr>
      </w:pPr>
    </w:p>
    <w:p w14:paraId="6BB23E3F" w14:textId="5DA12A49" w:rsidR="00365D8B" w:rsidRPr="00C3076C" w:rsidRDefault="0029651F" w:rsidP="00C3076C">
      <w:pPr>
        <w:spacing w:after="0" w:line="276" w:lineRule="auto"/>
      </w:pPr>
      <w:r>
        <w:br w:type="page"/>
      </w:r>
    </w:p>
    <w:p w14:paraId="17E622FE" w14:textId="177FD190" w:rsidR="00147B9B" w:rsidRDefault="00E6189E" w:rsidP="0079297F">
      <w:pPr>
        <w:pStyle w:val="Heading2"/>
      </w:pPr>
      <w:bookmarkStart w:id="27" w:name="_Toc133344704"/>
      <w:r w:rsidRPr="00116428">
        <w:lastRenderedPageBreak/>
        <w:t>Lifelong planning Astar Search Pathfinding Algorithm</w:t>
      </w:r>
      <w:r w:rsidR="00F53FF0" w:rsidRPr="00116428">
        <w:t>.</w:t>
      </w:r>
      <w:bookmarkEnd w:id="27"/>
      <w:r w:rsidR="00F53FF0" w:rsidRPr="00116428">
        <w:t xml:space="preserve"> </w:t>
      </w:r>
    </w:p>
    <w:p w14:paraId="12C96D36" w14:textId="6F32B77E" w:rsidR="00147B9B" w:rsidRDefault="00116428" w:rsidP="0079297F">
      <w:pPr>
        <w:pStyle w:val="Heading3"/>
      </w:pPr>
      <w:bookmarkStart w:id="28" w:name="_Toc133344705"/>
      <w:r w:rsidRPr="00116428">
        <w:t>Overview</w:t>
      </w:r>
      <w:bookmarkEnd w:id="28"/>
    </w:p>
    <w:p w14:paraId="1DCA6A44" w14:textId="67AC5B6A" w:rsidR="00462E13" w:rsidRDefault="000C5283" w:rsidP="00147B9B">
      <w:pPr>
        <w:spacing w:line="276" w:lineRule="auto"/>
        <w:rPr>
          <w:szCs w:val="24"/>
        </w:rPr>
      </w:pPr>
      <w:r>
        <w:rPr>
          <w:szCs w:val="24"/>
        </w:rPr>
        <w:t>Lifelong planning Astar is an incremental</w:t>
      </w:r>
      <w:r w:rsidR="004A47C8">
        <w:rPr>
          <w:szCs w:val="24"/>
        </w:rPr>
        <w:t xml:space="preserve"> heuristic</w:t>
      </w:r>
      <w:r>
        <w:rPr>
          <w:szCs w:val="24"/>
        </w:rPr>
        <w:t xml:space="preserve"> pathfinding algorithm that finds the path by updating the </w:t>
      </w:r>
      <w:r w:rsidR="007C39B3">
        <w:rPr>
          <w:szCs w:val="24"/>
        </w:rPr>
        <w:t xml:space="preserve">values </w:t>
      </w:r>
      <w:r>
        <w:rPr>
          <w:szCs w:val="24"/>
        </w:rPr>
        <w:t xml:space="preserve">of nodes from previous searches rather than </w:t>
      </w:r>
      <w:r w:rsidR="00154006">
        <w:rPr>
          <w:szCs w:val="24"/>
        </w:rPr>
        <w:t>recalculating</w:t>
      </w:r>
      <w:r>
        <w:rPr>
          <w:szCs w:val="24"/>
        </w:rPr>
        <w:t xml:space="preserve"> the entire graph </w:t>
      </w:r>
      <w:r w:rsidR="007C39B3">
        <w:rPr>
          <w:szCs w:val="24"/>
        </w:rPr>
        <w:t xml:space="preserve">and having to </w:t>
      </w:r>
      <w:r w:rsidR="00AA2979">
        <w:rPr>
          <w:szCs w:val="24"/>
        </w:rPr>
        <w:t>start from nothing</w:t>
      </w:r>
      <w:r w:rsidR="007C39B3">
        <w:rPr>
          <w:szCs w:val="24"/>
        </w:rPr>
        <w:t xml:space="preserve"> </w:t>
      </w:r>
      <w:r>
        <w:rPr>
          <w:szCs w:val="24"/>
        </w:rPr>
        <w:t>it is one step down from Dstar Lite which is a continuation of the lifelong planning astar algorithm.</w:t>
      </w:r>
      <w:r w:rsidR="00462E13">
        <w:rPr>
          <w:szCs w:val="24"/>
        </w:rPr>
        <w:t xml:space="preserve"> The algorithm uses the heuristic function to guide itself towards the goal node. Unlike dstar lite lifelong planning astar searched from the start node to the goal node</w:t>
      </w:r>
      <w:r w:rsidR="00D34CBF">
        <w:rPr>
          <w:szCs w:val="24"/>
        </w:rPr>
        <w:t>.</w:t>
      </w:r>
      <w:r w:rsidR="00AA2979">
        <w:rPr>
          <w:szCs w:val="24"/>
        </w:rPr>
        <w:t xml:space="preserve"> When dealing with changes to the grid it re-expands nodes from previous searches </w:t>
      </w:r>
      <w:r w:rsidR="00355D2D">
        <w:rPr>
          <w:szCs w:val="24"/>
        </w:rPr>
        <w:t xml:space="preserve">which have been affected by the change and their predecessors </w:t>
      </w:r>
      <w:r w:rsidR="006A2979">
        <w:rPr>
          <w:szCs w:val="24"/>
        </w:rPr>
        <w:t>to</w:t>
      </w:r>
      <w:r w:rsidR="00AA2979">
        <w:rPr>
          <w:szCs w:val="24"/>
        </w:rPr>
        <w:t xml:space="preserve"> replan the path</w:t>
      </w:r>
    </w:p>
    <w:p w14:paraId="013B4679" w14:textId="77777777" w:rsidR="00E33B4B" w:rsidRDefault="006276D8" w:rsidP="00E33B4B">
      <w:pPr>
        <w:keepNext/>
        <w:spacing w:line="276" w:lineRule="auto"/>
        <w:jc w:val="center"/>
      </w:pPr>
      <w:r w:rsidRPr="006276D8">
        <w:rPr>
          <w:noProof/>
          <w:sz w:val="28"/>
          <w:szCs w:val="28"/>
        </w:rPr>
        <w:drawing>
          <wp:inline distT="0" distB="0" distL="0" distR="0" wp14:anchorId="08ED6CEF" wp14:editId="77C174C4">
            <wp:extent cx="2842232" cy="2536466"/>
            <wp:effectExtent l="0" t="0" r="0" b="0"/>
            <wp:docPr id="1259607828" name="Picture 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9607828" name="Picture 1" descr="A picture containing graphical user interface&#10;&#10;Description automatically generated"/>
                    <pic:cNvPicPr/>
                  </pic:nvPicPr>
                  <pic:blipFill>
                    <a:blip r:embed="rId20"/>
                    <a:stretch>
                      <a:fillRect/>
                    </a:stretch>
                  </pic:blipFill>
                  <pic:spPr>
                    <a:xfrm>
                      <a:off x="0" y="0"/>
                      <a:ext cx="2850269" cy="2543638"/>
                    </a:xfrm>
                    <a:prstGeom prst="rect">
                      <a:avLst/>
                    </a:prstGeom>
                  </pic:spPr>
                </pic:pic>
              </a:graphicData>
            </a:graphic>
          </wp:inline>
        </w:drawing>
      </w:r>
    </w:p>
    <w:p w14:paraId="5A0B44A1" w14:textId="31AC35C7" w:rsidR="00E33B4B" w:rsidRDefault="00E33B4B" w:rsidP="00E33B4B">
      <w:pPr>
        <w:pStyle w:val="Caption"/>
        <w:jc w:val="center"/>
        <w:rPr>
          <w:i w:val="0"/>
          <w:iCs w:val="0"/>
        </w:rPr>
      </w:pPr>
      <w:bookmarkStart w:id="29" w:name="_Toc133328307"/>
      <w:r w:rsidRPr="00416316">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14</w:t>
      </w:r>
      <w:r w:rsidR="00111285">
        <w:rPr>
          <w:i w:val="0"/>
          <w:iCs w:val="0"/>
        </w:rPr>
        <w:fldChar w:fldCharType="end"/>
      </w:r>
      <w:r w:rsidRPr="00416316">
        <w:rPr>
          <w:i w:val="0"/>
          <w:iCs w:val="0"/>
        </w:rPr>
        <w:t xml:space="preserve"> Lpa* path.</w:t>
      </w:r>
      <w:bookmarkEnd w:id="29"/>
    </w:p>
    <w:p w14:paraId="3155CCBC" w14:textId="086839A9" w:rsidR="005E2A6A" w:rsidRPr="005E2A6A" w:rsidRDefault="007D616F" w:rsidP="005E2A6A">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3E2C2C67" w14:textId="44A248CC" w:rsidR="00116428" w:rsidRDefault="00116428" w:rsidP="0079297F">
      <w:pPr>
        <w:pStyle w:val="Heading3"/>
      </w:pPr>
      <w:bookmarkStart w:id="30" w:name="_Toc133344706"/>
      <w:r w:rsidRPr="00116428">
        <w:t>Key Information</w:t>
      </w:r>
      <w:bookmarkEnd w:id="30"/>
      <w:r w:rsidR="006A2979">
        <w:t xml:space="preserve"> </w:t>
      </w:r>
    </w:p>
    <w:p w14:paraId="244A9DCB" w14:textId="478EDB4B" w:rsidR="006A2979" w:rsidRDefault="00BA668D" w:rsidP="00147B9B">
      <w:pPr>
        <w:spacing w:line="276" w:lineRule="auto"/>
        <w:rPr>
          <w:szCs w:val="24"/>
        </w:rPr>
      </w:pPr>
      <w:r>
        <w:rPr>
          <w:szCs w:val="24"/>
        </w:rPr>
        <w:t>To</w:t>
      </w:r>
      <w:r w:rsidR="00DC4A59">
        <w:rPr>
          <w:szCs w:val="24"/>
        </w:rPr>
        <w:t xml:space="preserve"> get a better understanding of lifelong planning astar one must first understand the key information which</w:t>
      </w:r>
      <w:r w:rsidR="00E81334">
        <w:rPr>
          <w:szCs w:val="24"/>
        </w:rPr>
        <w:t xml:space="preserve"> is listed below:</w:t>
      </w:r>
    </w:p>
    <w:p w14:paraId="277ADDCB" w14:textId="73EC6226" w:rsidR="00BC2D7A" w:rsidRDefault="00BC2D7A" w:rsidP="00147B9B">
      <w:pPr>
        <w:spacing w:line="276" w:lineRule="auto"/>
        <w:rPr>
          <w:szCs w:val="24"/>
        </w:rPr>
      </w:pPr>
      <w:r>
        <w:rPr>
          <w:szCs w:val="24"/>
        </w:rPr>
        <w:t xml:space="preserve">“Closed List” </w:t>
      </w:r>
      <w:r w:rsidR="00351B07">
        <w:rPr>
          <w:szCs w:val="24"/>
        </w:rPr>
        <w:t xml:space="preserve">– this is a list of nodes which have already been expanded by the </w:t>
      </w:r>
      <w:r w:rsidR="00AE5D14">
        <w:rPr>
          <w:szCs w:val="24"/>
        </w:rPr>
        <w:t>algorithm.</w:t>
      </w:r>
    </w:p>
    <w:p w14:paraId="361374A4" w14:textId="5B4FFCA8" w:rsidR="00BC2D7A" w:rsidRDefault="00BC2D7A" w:rsidP="00147B9B">
      <w:pPr>
        <w:spacing w:line="276" w:lineRule="auto"/>
        <w:rPr>
          <w:szCs w:val="24"/>
        </w:rPr>
      </w:pPr>
      <w:r>
        <w:rPr>
          <w:szCs w:val="24"/>
        </w:rPr>
        <w:t>“Open List”</w:t>
      </w:r>
      <w:r w:rsidR="00DB3CC0">
        <w:rPr>
          <w:szCs w:val="24"/>
        </w:rPr>
        <w:t xml:space="preserve"> – this is the </w:t>
      </w:r>
      <w:r w:rsidR="00AE5D14">
        <w:rPr>
          <w:szCs w:val="24"/>
        </w:rPr>
        <w:t xml:space="preserve">priority </w:t>
      </w:r>
      <w:r w:rsidR="00DB3CC0">
        <w:rPr>
          <w:szCs w:val="24"/>
        </w:rPr>
        <w:t xml:space="preserve">of nodes which is currently being </w:t>
      </w:r>
      <w:r w:rsidR="00AE5D14">
        <w:rPr>
          <w:szCs w:val="24"/>
        </w:rPr>
        <w:t>expanded</w:t>
      </w:r>
      <w:r w:rsidR="00DB3CC0">
        <w:rPr>
          <w:szCs w:val="24"/>
        </w:rPr>
        <w:t xml:space="preserve"> </w:t>
      </w:r>
      <w:r w:rsidR="00AE5D14">
        <w:rPr>
          <w:szCs w:val="24"/>
        </w:rPr>
        <w:t>by</w:t>
      </w:r>
      <w:r w:rsidR="00DB3CC0">
        <w:rPr>
          <w:szCs w:val="24"/>
        </w:rPr>
        <w:t xml:space="preserve"> the </w:t>
      </w:r>
      <w:r w:rsidR="00A076B4">
        <w:rPr>
          <w:szCs w:val="24"/>
        </w:rPr>
        <w:t>algorithm.</w:t>
      </w:r>
    </w:p>
    <w:p w14:paraId="1F2CE2C1" w14:textId="1A8BB021" w:rsidR="00491E8D" w:rsidRDefault="00491E8D" w:rsidP="00147B9B">
      <w:pPr>
        <w:spacing w:line="276" w:lineRule="auto"/>
        <w:rPr>
          <w:szCs w:val="24"/>
        </w:rPr>
      </w:pPr>
      <w:r>
        <w:rPr>
          <w:szCs w:val="24"/>
        </w:rPr>
        <w:t>“Rhs cost”</w:t>
      </w:r>
      <w:r w:rsidR="004A296B">
        <w:rPr>
          <w:szCs w:val="24"/>
        </w:rPr>
        <w:t xml:space="preserve"> – </w:t>
      </w:r>
      <w:r w:rsidR="00DB2BC6">
        <w:rPr>
          <w:szCs w:val="24"/>
        </w:rPr>
        <w:t xml:space="preserve">(mentioned in </w:t>
      </w:r>
      <w:r w:rsidR="00DB2BC6">
        <w:rPr>
          <w:szCs w:val="24"/>
        </w:rPr>
        <w:fldChar w:fldCharType="begin"/>
      </w:r>
      <w:r w:rsidR="00DB2BC6">
        <w:rPr>
          <w:szCs w:val="24"/>
        </w:rPr>
        <w:instrText xml:space="preserve"> REF _Ref133257163 \h </w:instrText>
      </w:r>
      <w:r w:rsidR="00DB2BC6">
        <w:rPr>
          <w:szCs w:val="24"/>
        </w:rPr>
      </w:r>
      <w:r w:rsidR="00DB2BC6">
        <w:rPr>
          <w:szCs w:val="24"/>
        </w:rPr>
        <w:fldChar w:fldCharType="separate"/>
      </w:r>
      <w:r w:rsidR="00DB2BC6" w:rsidRPr="00086950">
        <w:t>Key Information</w:t>
      </w:r>
      <w:r w:rsidR="00DB2BC6">
        <w:rPr>
          <w:szCs w:val="24"/>
        </w:rPr>
        <w:fldChar w:fldCharType="end"/>
      </w:r>
      <w:r w:rsidR="00DB2BC6">
        <w:rPr>
          <w:szCs w:val="24"/>
        </w:rPr>
        <w:t xml:space="preserve"> </w:t>
      </w:r>
      <w:r w:rsidR="00DB2BC6">
        <w:rPr>
          <w:szCs w:val="24"/>
        </w:rPr>
        <w:fldChar w:fldCharType="begin"/>
      </w:r>
      <w:r w:rsidR="00DB2BC6">
        <w:rPr>
          <w:szCs w:val="24"/>
        </w:rPr>
        <w:instrText xml:space="preserve"> REF _Ref133257163 \w \h </w:instrText>
      </w:r>
      <w:r w:rsidR="00DB2BC6">
        <w:rPr>
          <w:szCs w:val="24"/>
        </w:rPr>
      </w:r>
      <w:r w:rsidR="00DB2BC6">
        <w:rPr>
          <w:szCs w:val="24"/>
        </w:rPr>
        <w:fldChar w:fldCharType="separate"/>
      </w:r>
      <w:r w:rsidR="00DB2BC6">
        <w:rPr>
          <w:szCs w:val="24"/>
        </w:rPr>
        <w:t>5.3.2</w:t>
      </w:r>
      <w:r w:rsidR="00DB2BC6">
        <w:rPr>
          <w:szCs w:val="24"/>
        </w:rPr>
        <w:fldChar w:fldCharType="end"/>
      </w:r>
      <w:r w:rsidR="00DB2BC6">
        <w:rPr>
          <w:szCs w:val="24"/>
        </w:rPr>
        <w:t>)</w:t>
      </w:r>
    </w:p>
    <w:p w14:paraId="3766A85E" w14:textId="2BD37CE8" w:rsidR="00491E8D" w:rsidRDefault="00491E8D" w:rsidP="00147B9B">
      <w:pPr>
        <w:spacing w:line="276" w:lineRule="auto"/>
        <w:rPr>
          <w:szCs w:val="24"/>
        </w:rPr>
      </w:pPr>
      <w:r>
        <w:rPr>
          <w:szCs w:val="24"/>
        </w:rPr>
        <w:t>“Gcost”</w:t>
      </w:r>
      <w:r w:rsidR="004A296B">
        <w:rPr>
          <w:szCs w:val="24"/>
        </w:rPr>
        <w:t xml:space="preserve"> – </w:t>
      </w:r>
      <w:r w:rsidR="00B5124F">
        <w:rPr>
          <w:szCs w:val="24"/>
        </w:rPr>
        <w:t xml:space="preserve">(mentioned in </w:t>
      </w:r>
      <w:r w:rsidR="00B5124F">
        <w:rPr>
          <w:szCs w:val="24"/>
        </w:rPr>
        <w:fldChar w:fldCharType="begin"/>
      </w:r>
      <w:r w:rsidR="00B5124F">
        <w:rPr>
          <w:szCs w:val="24"/>
        </w:rPr>
        <w:instrText xml:space="preserve"> REF _Ref133257163 \h </w:instrText>
      </w:r>
      <w:r w:rsidR="00B5124F">
        <w:rPr>
          <w:szCs w:val="24"/>
        </w:rPr>
      </w:r>
      <w:r w:rsidR="00B5124F">
        <w:rPr>
          <w:szCs w:val="24"/>
        </w:rPr>
        <w:fldChar w:fldCharType="separate"/>
      </w:r>
      <w:r w:rsidR="00B5124F" w:rsidRPr="00086950">
        <w:t>Key Information</w:t>
      </w:r>
      <w:r w:rsidR="00B5124F">
        <w:rPr>
          <w:szCs w:val="24"/>
        </w:rPr>
        <w:fldChar w:fldCharType="end"/>
      </w:r>
      <w:r w:rsidR="00B5124F">
        <w:rPr>
          <w:szCs w:val="24"/>
        </w:rPr>
        <w:t xml:space="preserve"> </w:t>
      </w:r>
      <w:r w:rsidR="00B5124F">
        <w:rPr>
          <w:szCs w:val="24"/>
        </w:rPr>
        <w:fldChar w:fldCharType="begin"/>
      </w:r>
      <w:r w:rsidR="00B5124F">
        <w:rPr>
          <w:szCs w:val="24"/>
        </w:rPr>
        <w:instrText xml:space="preserve"> REF _Ref133257163 \w \h </w:instrText>
      </w:r>
      <w:r w:rsidR="00B5124F">
        <w:rPr>
          <w:szCs w:val="24"/>
        </w:rPr>
      </w:r>
      <w:r w:rsidR="00B5124F">
        <w:rPr>
          <w:szCs w:val="24"/>
        </w:rPr>
        <w:fldChar w:fldCharType="separate"/>
      </w:r>
      <w:r w:rsidR="00B5124F">
        <w:rPr>
          <w:szCs w:val="24"/>
        </w:rPr>
        <w:t>5.3.2</w:t>
      </w:r>
      <w:r w:rsidR="00B5124F">
        <w:rPr>
          <w:szCs w:val="24"/>
        </w:rPr>
        <w:fldChar w:fldCharType="end"/>
      </w:r>
      <w:r w:rsidR="00B5124F">
        <w:rPr>
          <w:szCs w:val="24"/>
        </w:rPr>
        <w:t>)</w:t>
      </w:r>
    </w:p>
    <w:p w14:paraId="6220BC95" w14:textId="2C991957" w:rsidR="00301C5D" w:rsidRDefault="00301C5D" w:rsidP="00147B9B">
      <w:pPr>
        <w:spacing w:line="276" w:lineRule="auto"/>
        <w:rPr>
          <w:szCs w:val="24"/>
        </w:rPr>
      </w:pPr>
      <w:r>
        <w:rPr>
          <w:szCs w:val="24"/>
        </w:rPr>
        <w:t>“Key Value”</w:t>
      </w:r>
      <w:r w:rsidR="00FB3B0D">
        <w:rPr>
          <w:szCs w:val="24"/>
        </w:rPr>
        <w:t xml:space="preserve"> – </w:t>
      </w:r>
      <w:r w:rsidR="00F402FB">
        <w:rPr>
          <w:szCs w:val="24"/>
        </w:rPr>
        <w:t xml:space="preserve">(mentioned in </w:t>
      </w:r>
      <w:r w:rsidR="00F402FB">
        <w:rPr>
          <w:szCs w:val="24"/>
        </w:rPr>
        <w:fldChar w:fldCharType="begin"/>
      </w:r>
      <w:r w:rsidR="00F402FB">
        <w:rPr>
          <w:szCs w:val="24"/>
        </w:rPr>
        <w:instrText xml:space="preserve"> REF _Ref133257163 \h </w:instrText>
      </w:r>
      <w:r w:rsidR="00F402FB">
        <w:rPr>
          <w:szCs w:val="24"/>
        </w:rPr>
      </w:r>
      <w:r w:rsidR="00F402FB">
        <w:rPr>
          <w:szCs w:val="24"/>
        </w:rPr>
        <w:fldChar w:fldCharType="separate"/>
      </w:r>
      <w:r w:rsidR="00F402FB" w:rsidRPr="00086950">
        <w:t>Key Information</w:t>
      </w:r>
      <w:r w:rsidR="00F402FB">
        <w:rPr>
          <w:szCs w:val="24"/>
        </w:rPr>
        <w:fldChar w:fldCharType="end"/>
      </w:r>
      <w:r w:rsidR="00F402FB">
        <w:rPr>
          <w:szCs w:val="24"/>
        </w:rPr>
        <w:t xml:space="preserve"> </w:t>
      </w:r>
      <w:r w:rsidR="00F402FB">
        <w:rPr>
          <w:szCs w:val="24"/>
        </w:rPr>
        <w:fldChar w:fldCharType="begin"/>
      </w:r>
      <w:r w:rsidR="00F402FB">
        <w:rPr>
          <w:szCs w:val="24"/>
        </w:rPr>
        <w:instrText xml:space="preserve"> REF _Ref133257163 \w \h </w:instrText>
      </w:r>
      <w:r w:rsidR="00F402FB">
        <w:rPr>
          <w:szCs w:val="24"/>
        </w:rPr>
      </w:r>
      <w:r w:rsidR="00F402FB">
        <w:rPr>
          <w:szCs w:val="24"/>
        </w:rPr>
        <w:fldChar w:fldCharType="separate"/>
      </w:r>
      <w:r w:rsidR="00F402FB">
        <w:rPr>
          <w:szCs w:val="24"/>
        </w:rPr>
        <w:t>5.3.2</w:t>
      </w:r>
      <w:r w:rsidR="00F402FB">
        <w:rPr>
          <w:szCs w:val="24"/>
        </w:rPr>
        <w:fldChar w:fldCharType="end"/>
      </w:r>
      <w:r w:rsidR="00F402FB">
        <w:rPr>
          <w:szCs w:val="24"/>
        </w:rPr>
        <w:t>)</w:t>
      </w:r>
      <w:r w:rsidR="008A5771">
        <w:rPr>
          <w:szCs w:val="24"/>
        </w:rPr>
        <w:t xml:space="preserve">, </w:t>
      </w:r>
      <w:r w:rsidR="00A264B0">
        <w:rPr>
          <w:szCs w:val="24"/>
        </w:rPr>
        <w:t xml:space="preserve">the key value is calculated the same way to </w:t>
      </w:r>
      <w:r w:rsidR="00344578">
        <w:rPr>
          <w:szCs w:val="24"/>
        </w:rPr>
        <w:t>d</w:t>
      </w:r>
      <w:r w:rsidR="00A264B0">
        <w:rPr>
          <w:szCs w:val="24"/>
        </w:rPr>
        <w:t xml:space="preserve">star </w:t>
      </w:r>
      <w:r w:rsidR="00344578">
        <w:rPr>
          <w:szCs w:val="24"/>
        </w:rPr>
        <w:t>l</w:t>
      </w:r>
      <w:r w:rsidR="00A264B0">
        <w:rPr>
          <w:szCs w:val="24"/>
        </w:rPr>
        <w:t>ite with the exception there is no key modifier involved with the calculation</w:t>
      </w:r>
      <w:r w:rsidR="00864DCC">
        <w:rPr>
          <w:szCs w:val="24"/>
        </w:rPr>
        <w:t>.</w:t>
      </w:r>
    </w:p>
    <w:p w14:paraId="642D661B" w14:textId="498E96CF" w:rsidR="00417F3E" w:rsidRDefault="00417F3E" w:rsidP="00147B9B">
      <w:pPr>
        <w:spacing w:line="276" w:lineRule="auto"/>
        <w:rPr>
          <w:szCs w:val="24"/>
        </w:rPr>
      </w:pPr>
      <w:r>
        <w:rPr>
          <w:szCs w:val="24"/>
        </w:rPr>
        <w:t>“Start Node”</w:t>
      </w:r>
      <w:r w:rsidR="00867138">
        <w:rPr>
          <w:szCs w:val="24"/>
        </w:rPr>
        <w:t xml:space="preserve"> – this is the start node of the algorithm, </w:t>
      </w:r>
      <w:r w:rsidR="00A076B4">
        <w:rPr>
          <w:szCs w:val="24"/>
        </w:rPr>
        <w:t>i.e.</w:t>
      </w:r>
      <w:r w:rsidR="00867138">
        <w:rPr>
          <w:szCs w:val="24"/>
        </w:rPr>
        <w:t xml:space="preserve"> where it </w:t>
      </w:r>
      <w:r w:rsidR="00A076B4">
        <w:rPr>
          <w:szCs w:val="24"/>
        </w:rPr>
        <w:t>starts.</w:t>
      </w:r>
    </w:p>
    <w:p w14:paraId="63C5C9AD" w14:textId="45EF379B" w:rsidR="00036FFC" w:rsidRDefault="00417F3E" w:rsidP="00147B9B">
      <w:pPr>
        <w:spacing w:line="276" w:lineRule="auto"/>
        <w:rPr>
          <w:szCs w:val="24"/>
        </w:rPr>
      </w:pPr>
      <w:r>
        <w:rPr>
          <w:szCs w:val="24"/>
        </w:rPr>
        <w:lastRenderedPageBreak/>
        <w:t>“Goal Node”</w:t>
      </w:r>
      <w:r w:rsidR="00C67349">
        <w:rPr>
          <w:szCs w:val="24"/>
        </w:rPr>
        <w:t xml:space="preserve"> – this is the goal or destination node </w:t>
      </w:r>
      <w:r w:rsidR="00A076B4">
        <w:rPr>
          <w:szCs w:val="24"/>
        </w:rPr>
        <w:t>i.e.</w:t>
      </w:r>
      <w:r w:rsidR="00C67349">
        <w:rPr>
          <w:szCs w:val="24"/>
        </w:rPr>
        <w:t xml:space="preserve"> where you want to get to</w:t>
      </w:r>
      <w:r w:rsidR="00036FFC">
        <w:rPr>
          <w:szCs w:val="24"/>
        </w:rPr>
        <w:t>.</w:t>
      </w:r>
      <w:r w:rsidR="00434073">
        <w:rPr>
          <w:rStyle w:val="FootnoteReference"/>
          <w:szCs w:val="24"/>
        </w:rPr>
        <w:footnoteReference w:id="2"/>
      </w:r>
    </w:p>
    <w:p w14:paraId="3B75072A" w14:textId="314D67DA" w:rsidR="00BF5500" w:rsidRPr="00416316" w:rsidRDefault="00123F9B" w:rsidP="00147B9B">
      <w:pPr>
        <w:spacing w:line="276" w:lineRule="auto"/>
        <w:rPr>
          <w:szCs w:val="24"/>
        </w:rPr>
      </w:pPr>
      <w:r>
        <w:rPr>
          <w:szCs w:val="24"/>
        </w:rPr>
        <w:t xml:space="preserve">That is </w:t>
      </w:r>
      <w:r w:rsidR="00BA668D">
        <w:rPr>
          <w:szCs w:val="24"/>
        </w:rPr>
        <w:t>all</w:t>
      </w:r>
      <w:r>
        <w:rPr>
          <w:szCs w:val="24"/>
        </w:rPr>
        <w:t xml:space="preserve"> the key variable information which you need to understand the functionality of Lifelong planning Astar.</w:t>
      </w:r>
      <w:r w:rsidR="00C67349">
        <w:rPr>
          <w:szCs w:val="24"/>
        </w:rPr>
        <w:t xml:space="preserve"> </w:t>
      </w:r>
    </w:p>
    <w:p w14:paraId="3FB02F14" w14:textId="0FC01851" w:rsidR="00116428" w:rsidRDefault="00116428" w:rsidP="0079297F">
      <w:pPr>
        <w:pStyle w:val="Heading3"/>
      </w:pPr>
      <w:bookmarkStart w:id="31" w:name="_Toc133344707"/>
      <w:r w:rsidRPr="00116428">
        <w:t>Algorithm</w:t>
      </w:r>
      <w:bookmarkEnd w:id="31"/>
    </w:p>
    <w:p w14:paraId="08143E8C" w14:textId="0BB02F52" w:rsidR="00FC527A" w:rsidRDefault="007A6071" w:rsidP="00FC527A">
      <w:pPr>
        <w:keepNext/>
        <w:spacing w:line="276" w:lineRule="auto"/>
        <w:jc w:val="center"/>
      </w:pPr>
      <w:r w:rsidRPr="007A6071">
        <w:rPr>
          <w:noProof/>
          <w:sz w:val="28"/>
          <w:szCs w:val="28"/>
        </w:rPr>
        <w:drawing>
          <wp:inline distT="0" distB="0" distL="0" distR="0" wp14:anchorId="135A6802" wp14:editId="43AC1F01">
            <wp:extent cx="2788773" cy="2830664"/>
            <wp:effectExtent l="0" t="0" r="0" b="8255"/>
            <wp:docPr id="1991502624" name="Picture 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02624" name="Picture 1" descr="Text&#10;&#10;Description automatically generated with medium confidence"/>
                    <pic:cNvPicPr/>
                  </pic:nvPicPr>
                  <pic:blipFill>
                    <a:blip r:embed="rId21"/>
                    <a:stretch>
                      <a:fillRect/>
                    </a:stretch>
                  </pic:blipFill>
                  <pic:spPr>
                    <a:xfrm>
                      <a:off x="0" y="0"/>
                      <a:ext cx="2788773" cy="2830664"/>
                    </a:xfrm>
                    <a:prstGeom prst="rect">
                      <a:avLst/>
                    </a:prstGeom>
                  </pic:spPr>
                </pic:pic>
              </a:graphicData>
            </a:graphic>
          </wp:inline>
        </w:drawing>
      </w:r>
    </w:p>
    <w:p w14:paraId="12077812" w14:textId="790475FA" w:rsidR="00213777" w:rsidRDefault="00416316" w:rsidP="00416316">
      <w:pPr>
        <w:pStyle w:val="Caption"/>
        <w:jc w:val="center"/>
        <w:rPr>
          <w:i w:val="0"/>
          <w:iCs w:val="0"/>
          <w:lang w:val="en-GB"/>
        </w:rPr>
      </w:pPr>
      <w:bookmarkStart w:id="32" w:name="_Toc133328308"/>
      <w:r w:rsidRPr="00416316">
        <w:rPr>
          <w:i w:val="0"/>
          <w:iCs w:val="0"/>
          <w:lang w:val="en-GB"/>
        </w:rPr>
        <w:t xml:space="preserve">Figure </w:t>
      </w:r>
      <w:r w:rsidR="00111285">
        <w:rPr>
          <w:i w:val="0"/>
          <w:iCs w:val="0"/>
          <w:lang w:val="en-GB"/>
        </w:rPr>
        <w:fldChar w:fldCharType="begin"/>
      </w:r>
      <w:r w:rsidR="00111285">
        <w:rPr>
          <w:i w:val="0"/>
          <w:iCs w:val="0"/>
          <w:lang w:val="en-GB"/>
        </w:rPr>
        <w:instrText xml:space="preserve"> STYLEREF 1 \s </w:instrText>
      </w:r>
      <w:r w:rsidR="00111285">
        <w:rPr>
          <w:i w:val="0"/>
          <w:iCs w:val="0"/>
          <w:lang w:val="en-GB"/>
        </w:rPr>
        <w:fldChar w:fldCharType="separate"/>
      </w:r>
      <w:r w:rsidR="00925569">
        <w:rPr>
          <w:i w:val="0"/>
          <w:iCs w:val="0"/>
          <w:noProof/>
          <w:lang w:val="en-GB"/>
        </w:rPr>
        <w:t>5</w:t>
      </w:r>
      <w:r w:rsidR="00111285">
        <w:rPr>
          <w:i w:val="0"/>
          <w:iCs w:val="0"/>
          <w:lang w:val="en-GB"/>
        </w:rPr>
        <w:fldChar w:fldCharType="end"/>
      </w:r>
      <w:r w:rsidR="00111285">
        <w:rPr>
          <w:i w:val="0"/>
          <w:iCs w:val="0"/>
          <w:lang w:val="en-GB"/>
        </w:rPr>
        <w:noBreakHyphen/>
      </w:r>
      <w:r w:rsidR="00111285">
        <w:rPr>
          <w:i w:val="0"/>
          <w:iCs w:val="0"/>
          <w:lang w:val="en-GB"/>
        </w:rPr>
        <w:fldChar w:fldCharType="begin"/>
      </w:r>
      <w:r w:rsidR="00111285">
        <w:rPr>
          <w:i w:val="0"/>
          <w:iCs w:val="0"/>
          <w:lang w:val="en-GB"/>
        </w:rPr>
        <w:instrText xml:space="preserve"> SEQ Figure \* ARABIC \s 1 </w:instrText>
      </w:r>
      <w:r w:rsidR="00111285">
        <w:rPr>
          <w:i w:val="0"/>
          <w:iCs w:val="0"/>
          <w:lang w:val="en-GB"/>
        </w:rPr>
        <w:fldChar w:fldCharType="separate"/>
      </w:r>
      <w:r w:rsidR="00111285">
        <w:rPr>
          <w:i w:val="0"/>
          <w:iCs w:val="0"/>
          <w:noProof/>
          <w:lang w:val="en-GB"/>
        </w:rPr>
        <w:t>15</w:t>
      </w:r>
      <w:r w:rsidR="00111285">
        <w:rPr>
          <w:i w:val="0"/>
          <w:iCs w:val="0"/>
          <w:lang w:val="en-GB"/>
        </w:rPr>
        <w:fldChar w:fldCharType="end"/>
      </w:r>
      <w:r w:rsidRPr="00416316">
        <w:rPr>
          <w:i w:val="0"/>
          <w:iCs w:val="0"/>
          <w:lang w:val="en-GB"/>
        </w:rPr>
        <w:t xml:space="preserve"> Lpa* algorithm</w:t>
      </w:r>
      <w:bookmarkEnd w:id="32"/>
    </w:p>
    <w:p w14:paraId="464C2930" w14:textId="77777777" w:rsidR="00EC4A72" w:rsidRPr="005E2A6A" w:rsidRDefault="00EC4A72" w:rsidP="00EC4A72">
      <w:r>
        <w:rPr>
          <w:noProof/>
        </w:rPr>
        <w:t>(</w:t>
      </w:r>
      <w:r w:rsidRPr="00713105">
        <w:rPr>
          <w:rFonts w:eastAsia="Times New Roman"/>
          <w:szCs w:val="24"/>
          <w:lang w:eastAsia="en-IE"/>
        </w:rPr>
        <w:t xml:space="preserve">Koenig, S. and Likhachev, M. </w:t>
      </w:r>
      <w:r>
        <w:rPr>
          <w:rFonts w:eastAsia="Times New Roman"/>
          <w:szCs w:val="24"/>
          <w:lang w:eastAsia="en-IE"/>
        </w:rPr>
        <w:t>2002</w:t>
      </w:r>
      <w:r w:rsidRPr="00713105">
        <w:rPr>
          <w:rFonts w:eastAsia="Times New Roman"/>
          <w:szCs w:val="24"/>
          <w:lang w:eastAsia="en-IE"/>
        </w:rPr>
        <w:t>)</w:t>
      </w:r>
    </w:p>
    <w:p w14:paraId="778D6BB8" w14:textId="77777777" w:rsidR="00FC527A" w:rsidRPr="00FC527A" w:rsidRDefault="00FC527A" w:rsidP="00FC527A">
      <w:pPr>
        <w:rPr>
          <w:lang w:val="en-GB"/>
        </w:rPr>
      </w:pPr>
    </w:p>
    <w:p w14:paraId="6CF9FBF4" w14:textId="6B519007" w:rsidR="00365D8B" w:rsidRPr="00D829F2" w:rsidRDefault="00213777" w:rsidP="00147B9B">
      <w:pPr>
        <w:spacing w:line="276" w:lineRule="auto"/>
        <w:rPr>
          <w:szCs w:val="24"/>
        </w:rPr>
      </w:pPr>
      <w:r w:rsidRPr="00365D8B">
        <w:rPr>
          <w:szCs w:val="24"/>
        </w:rPr>
        <w:t xml:space="preserve">The </w:t>
      </w:r>
      <w:r w:rsidR="008E2119" w:rsidRPr="00365D8B">
        <w:rPr>
          <w:szCs w:val="24"/>
        </w:rPr>
        <w:t>calculation</w:t>
      </w:r>
      <w:r w:rsidRPr="00365D8B">
        <w:rPr>
          <w:szCs w:val="24"/>
        </w:rPr>
        <w:t xml:space="preserve"> of the key In </w:t>
      </w:r>
      <w:r w:rsidR="008E2119" w:rsidRPr="00365D8B">
        <w:rPr>
          <w:szCs w:val="24"/>
        </w:rPr>
        <w:t>L</w:t>
      </w:r>
      <w:r w:rsidRPr="00365D8B">
        <w:rPr>
          <w:szCs w:val="24"/>
        </w:rPr>
        <w:t>pa* works as such, it is an std::pair and the first of the pair is the minimum cost between the Gcost and the Rhs cost + the heuristic value from the goal node</w:t>
      </w:r>
      <w:r w:rsidR="004E335F" w:rsidRPr="00365D8B">
        <w:rPr>
          <w:szCs w:val="24"/>
        </w:rPr>
        <w:t>.</w:t>
      </w:r>
      <w:r w:rsidR="00EE0ED8" w:rsidRPr="00365D8B">
        <w:rPr>
          <w:szCs w:val="24"/>
        </w:rPr>
        <w:t xml:space="preserve"> The second of the pair is the minimum of the G cost and the Rhs </w:t>
      </w:r>
      <w:r w:rsidR="000165F8" w:rsidRPr="00365D8B">
        <w:rPr>
          <w:szCs w:val="24"/>
        </w:rPr>
        <w:t>cost.</w:t>
      </w:r>
      <w:r w:rsidRPr="00365D8B">
        <w:rPr>
          <w:szCs w:val="24"/>
        </w:rPr>
        <w:t xml:space="preserve"> </w:t>
      </w:r>
    </w:p>
    <w:p w14:paraId="118526A5" w14:textId="6756E03D" w:rsidR="007B06D9" w:rsidRDefault="004C7DA1" w:rsidP="00147B9B">
      <w:pPr>
        <w:spacing w:line="276" w:lineRule="auto"/>
        <w:rPr>
          <w:szCs w:val="24"/>
        </w:rPr>
      </w:pPr>
      <w:r>
        <w:rPr>
          <w:szCs w:val="24"/>
        </w:rPr>
        <w:t>If the node is over</w:t>
      </w:r>
      <w:r w:rsidR="006A12C4">
        <w:rPr>
          <w:szCs w:val="24"/>
        </w:rPr>
        <w:t xml:space="preserve"> consistent</w:t>
      </w:r>
      <w:r>
        <w:rPr>
          <w:szCs w:val="24"/>
        </w:rPr>
        <w:t xml:space="preserve"> as explained in (</w:t>
      </w:r>
      <w:r w:rsidR="006A12C4">
        <w:rPr>
          <w:szCs w:val="24"/>
        </w:rPr>
        <w:t>Figure 5-3</w:t>
      </w:r>
      <w:r>
        <w:rPr>
          <w:szCs w:val="24"/>
        </w:rPr>
        <w:t xml:space="preserve">) relax it down to its rhs value </w:t>
      </w:r>
      <w:r w:rsidR="00281A2E">
        <w:rPr>
          <w:szCs w:val="24"/>
        </w:rPr>
        <w:t xml:space="preserve">and add </w:t>
      </w:r>
      <w:r w:rsidR="00BA668D">
        <w:rPr>
          <w:szCs w:val="24"/>
        </w:rPr>
        <w:t>all</w:t>
      </w:r>
      <w:r w:rsidR="00281A2E">
        <w:rPr>
          <w:szCs w:val="24"/>
        </w:rPr>
        <w:t xml:space="preserve"> the neighbours of that node to the open list</w:t>
      </w:r>
      <w:r w:rsidR="00653217">
        <w:rPr>
          <w:szCs w:val="24"/>
        </w:rPr>
        <w:t>. If the node is under</w:t>
      </w:r>
      <w:r w:rsidR="006A12C4">
        <w:rPr>
          <w:szCs w:val="24"/>
        </w:rPr>
        <w:t xml:space="preserve"> consistent</w:t>
      </w:r>
      <w:r w:rsidR="00653217">
        <w:rPr>
          <w:szCs w:val="24"/>
        </w:rPr>
        <w:t xml:space="preserve"> as explained in (</w:t>
      </w:r>
      <w:r w:rsidR="006A12C4">
        <w:rPr>
          <w:szCs w:val="24"/>
        </w:rPr>
        <w:t>Figure 5-4</w:t>
      </w:r>
      <w:r w:rsidR="00653217">
        <w:rPr>
          <w:szCs w:val="24"/>
        </w:rPr>
        <w:t>) update that nodes g cost to infinity and add that nodes neighbours to the open list.</w:t>
      </w:r>
      <w:r w:rsidR="006A17F9">
        <w:rPr>
          <w:szCs w:val="24"/>
        </w:rPr>
        <w:t xml:space="preserve"> I</w:t>
      </w:r>
      <w:r w:rsidR="00AC522D">
        <w:rPr>
          <w:szCs w:val="24"/>
        </w:rPr>
        <w:t>f the node has already been expanded terminate the current search</w:t>
      </w:r>
      <w:r w:rsidR="00E0668E">
        <w:rPr>
          <w:szCs w:val="24"/>
        </w:rPr>
        <w:t>.</w:t>
      </w:r>
      <w:r w:rsidR="006A17F9">
        <w:rPr>
          <w:szCs w:val="24"/>
        </w:rPr>
        <w:t xml:space="preserve"> </w:t>
      </w:r>
      <w:r w:rsidR="00E0668E">
        <w:rPr>
          <w:szCs w:val="24"/>
        </w:rPr>
        <w:t>If this is not the case update the nodes rhs value and add it to the closed list</w:t>
      </w:r>
      <w:r w:rsidR="00D46D75">
        <w:rPr>
          <w:szCs w:val="24"/>
        </w:rPr>
        <w:t xml:space="preserve">. For each node that is in the closed list and its neighbours we want to update their rhs values if they go through nodes which are in the process of being expanded. Then lastly for each node in the open list we want to expand each of their neighbours and update their key values with the new rhs cost and g cost. </w:t>
      </w:r>
      <w:r w:rsidR="004828EC">
        <w:rPr>
          <w:szCs w:val="24"/>
        </w:rPr>
        <w:t xml:space="preserve">As the way to deal with nodes being both over and under consistent having </w:t>
      </w:r>
      <w:r w:rsidR="0018055C">
        <w:rPr>
          <w:szCs w:val="24"/>
        </w:rPr>
        <w:t>been</w:t>
      </w:r>
      <w:r w:rsidR="004828EC">
        <w:rPr>
          <w:szCs w:val="24"/>
        </w:rPr>
        <w:t xml:space="preserve"> already explained in the explanation of how Dstar Lite works it will not be replicated here.</w:t>
      </w:r>
      <w:r w:rsidR="00E35070">
        <w:rPr>
          <w:szCs w:val="24"/>
        </w:rPr>
        <w:t xml:space="preserve"> </w:t>
      </w:r>
      <w:r w:rsidR="004828EC">
        <w:rPr>
          <w:szCs w:val="24"/>
        </w:rPr>
        <w:t>However it is the same way of dealing with them in this case.</w:t>
      </w:r>
      <w:r w:rsidR="00F26F46">
        <w:rPr>
          <w:szCs w:val="24"/>
        </w:rPr>
        <w:t xml:space="preserve"> (</w:t>
      </w:r>
      <w:r w:rsidR="00F26F46" w:rsidRPr="00852166">
        <w:rPr>
          <w:rFonts w:eastAsia="Times New Roman"/>
          <w:szCs w:val="24"/>
          <w:lang w:eastAsia="en-IE"/>
        </w:rPr>
        <w:t>Koenig, S., Likhachev, M. and Furcy, D. 2004)</w:t>
      </w:r>
    </w:p>
    <w:p w14:paraId="3D5FB6DF" w14:textId="77777777" w:rsidR="00111285" w:rsidRDefault="00111285" w:rsidP="00111285">
      <w:pPr>
        <w:keepNext/>
        <w:spacing w:line="276" w:lineRule="auto"/>
        <w:jc w:val="center"/>
        <w:rPr>
          <w:noProof/>
          <w:szCs w:val="24"/>
        </w:rPr>
      </w:pPr>
    </w:p>
    <w:p w14:paraId="09DAD8E2" w14:textId="7276A6DC" w:rsidR="00174D1C" w:rsidRPr="00111285" w:rsidRDefault="00111285" w:rsidP="00365D8B">
      <w:pPr>
        <w:keepNext/>
        <w:spacing w:line="276" w:lineRule="auto"/>
        <w:jc w:val="center"/>
      </w:pPr>
      <w:r w:rsidRPr="00111285">
        <w:rPr>
          <w:noProof/>
          <w:szCs w:val="24"/>
        </w:rPr>
        <mc:AlternateContent>
          <mc:Choice Requires="wpc">
            <w:drawing>
              <wp:inline distT="0" distB="0" distL="0" distR="0" wp14:anchorId="33D83386" wp14:editId="53CCB506">
                <wp:extent cx="5486400" cy="1713557"/>
                <wp:effectExtent l="0" t="0" r="0" b="1270"/>
                <wp:docPr id="13" name="Canvas 1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4" name="Picture 14" descr="A picture containing shoji, crossword puzzle, building&#10;&#10;Description automatically generated"/>
                          <pic:cNvPicPr>
                            <a:picLocks noChangeAspect="1"/>
                          </pic:cNvPicPr>
                        </pic:nvPicPr>
                        <pic:blipFill>
                          <a:blip r:embed="rId22"/>
                          <a:stretch>
                            <a:fillRect/>
                          </a:stretch>
                        </pic:blipFill>
                        <pic:spPr>
                          <a:xfrm rot="5400000">
                            <a:off x="461235" y="-460384"/>
                            <a:ext cx="1614680" cy="2535782"/>
                          </a:xfrm>
                          <a:prstGeom prst="rect">
                            <a:avLst/>
                          </a:prstGeom>
                        </pic:spPr>
                      </pic:pic>
                      <pic:pic xmlns:pic="http://schemas.openxmlformats.org/drawingml/2006/picture">
                        <pic:nvPicPr>
                          <pic:cNvPr id="15" name="Picture 15" descr="A picture containing shoji, crossword puzzle&#10;&#10;Description automatically generated"/>
                          <pic:cNvPicPr>
                            <a:picLocks noChangeAspect="1"/>
                          </pic:cNvPicPr>
                        </pic:nvPicPr>
                        <pic:blipFill rotWithShape="1">
                          <a:blip r:embed="rId23"/>
                          <a:srcRect l="-8" t="8" r="4972" b="8"/>
                          <a:stretch/>
                        </pic:blipFill>
                        <pic:spPr>
                          <a:xfrm rot="5400000">
                            <a:off x="3487710" y="-320558"/>
                            <a:ext cx="1677526" cy="2319048"/>
                          </a:xfrm>
                          <a:prstGeom prst="rect">
                            <a:avLst/>
                          </a:prstGeom>
                        </pic:spPr>
                      </pic:pic>
                    </wpc:wpc>
                  </a:graphicData>
                </a:graphic>
              </wp:inline>
            </w:drawing>
          </mc:Choice>
          <mc:Fallback>
            <w:pict>
              <v:group w14:anchorId="152ED2EB" id="Canvas 13" o:spid="_x0000_s1026" editas="canvas" style="width:6in;height:134.95pt;mso-position-horizontal-relative:char;mso-position-vertical-relative:line" coordsize="54864,171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17132;visibility:visible;mso-wrap-style:square" filled="t">
                  <v:fill o:detectmouseclick="t"/>
                  <v:path o:connecttype="none"/>
                </v:shape>
                <v:shape id="Picture 14" o:spid="_x0000_s1028" type="#_x0000_t75" alt="A picture containing shoji, crossword puzzle, building&#10;&#10;Description automatically generated" style="position:absolute;left:4611;top:-4604;width:16147;height:2535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">
                  <v:imagedata r:id="rId34" o:title="A picture containing shoji, crossword puzzle, building&#10;&#10;Description automatically generated"/>
                </v:shape>
                <v:shape id="Picture 15" o:spid="_x0000_s1029" type="#_x0000_t75" alt="A picture containing shoji, crossword puzzle&#10;&#10;Description automatically generated" style="position:absolute;left:34876;top:-3205;width:16775;height:23190;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">
                  <v:imagedata r:id="rId35" o:title="A picture containing shoji, crossword puzzle&#10;&#10;Description automatically generated" croptop="5f" cropbottom="5f" cropleft="-5f" cropright="3258f"/>
                </v:shape>
                <w10:anchorlock/>
              </v:group>
            </w:pict>
          </mc:Fallback>
        </mc:AlternateContent>
      </w:r>
    </w:p>
    <w:p w14:paraId="6B61BECE" w14:textId="3A14D2DD" w:rsidR="00111285" w:rsidRDefault="00111285" w:rsidP="00111285">
      <w:pPr>
        <w:pStyle w:val="Caption"/>
        <w:jc w:val="center"/>
        <w:rPr>
          <w:i w:val="0"/>
          <w:iCs w:val="0"/>
        </w:rPr>
      </w:pPr>
      <w:bookmarkStart w:id="33" w:name="_Toc133328309"/>
      <w:r w:rsidRPr="00111285">
        <w:rPr>
          <w:i w:val="0"/>
          <w:iCs w:val="0"/>
        </w:rPr>
        <w:t xml:space="preserve">Figure </w:t>
      </w:r>
      <w:r w:rsidRPr="00111285">
        <w:rPr>
          <w:i w:val="0"/>
          <w:iCs w:val="0"/>
        </w:rPr>
        <w:fldChar w:fldCharType="begin"/>
      </w:r>
      <w:r w:rsidRPr="00111285">
        <w:rPr>
          <w:i w:val="0"/>
          <w:iCs w:val="0"/>
        </w:rPr>
        <w:instrText xml:space="preserve"> STYLEREF 1 \s </w:instrText>
      </w:r>
      <w:r w:rsidRPr="00111285">
        <w:rPr>
          <w:i w:val="0"/>
          <w:iCs w:val="0"/>
        </w:rPr>
        <w:fldChar w:fldCharType="separate"/>
      </w:r>
      <w:r w:rsidR="00925569">
        <w:rPr>
          <w:i w:val="0"/>
          <w:iCs w:val="0"/>
          <w:noProof/>
        </w:rPr>
        <w:t>5</w:t>
      </w:r>
      <w:r w:rsidRPr="00111285">
        <w:rPr>
          <w:i w:val="0"/>
          <w:iCs w:val="0"/>
        </w:rPr>
        <w:fldChar w:fldCharType="end"/>
      </w:r>
      <w:r w:rsidRPr="00111285">
        <w:rPr>
          <w:i w:val="0"/>
          <w:iCs w:val="0"/>
        </w:rPr>
        <w:noBreakHyphen/>
      </w:r>
      <w:r w:rsidRPr="00111285">
        <w:rPr>
          <w:i w:val="0"/>
          <w:iCs w:val="0"/>
        </w:rPr>
        <w:fldChar w:fldCharType="begin"/>
      </w:r>
      <w:r w:rsidRPr="00111285">
        <w:rPr>
          <w:i w:val="0"/>
          <w:iCs w:val="0"/>
        </w:rPr>
        <w:instrText xml:space="preserve"> SEQ Figure \* ARABIC \s 1 </w:instrText>
      </w:r>
      <w:r w:rsidRPr="00111285">
        <w:rPr>
          <w:i w:val="0"/>
          <w:iCs w:val="0"/>
        </w:rPr>
        <w:fldChar w:fldCharType="separate"/>
      </w:r>
      <w:r w:rsidRPr="00111285">
        <w:rPr>
          <w:i w:val="0"/>
          <w:iCs w:val="0"/>
          <w:noProof/>
        </w:rPr>
        <w:t>18</w:t>
      </w:r>
      <w:r w:rsidRPr="00111285">
        <w:rPr>
          <w:i w:val="0"/>
          <w:iCs w:val="0"/>
        </w:rPr>
        <w:fldChar w:fldCharType="end"/>
      </w:r>
      <w:r w:rsidRPr="00111285">
        <w:rPr>
          <w:i w:val="0"/>
          <w:iCs w:val="0"/>
        </w:rPr>
        <w:t xml:space="preserve"> Lpa* path without walls vs with walls.</w:t>
      </w:r>
      <w:bookmarkEnd w:id="33"/>
    </w:p>
    <w:p w14:paraId="37F78708" w14:textId="7469FA11" w:rsidR="00365D8B" w:rsidRPr="00365D8B" w:rsidRDefault="008A0AFC" w:rsidP="00AB6916">
      <w:pPr>
        <w:spacing w:after="0" w:line="276" w:lineRule="auto"/>
      </w:pPr>
      <w:r>
        <w:br w:type="page"/>
      </w:r>
    </w:p>
    <w:p w14:paraId="3DD58344" w14:textId="6871399C" w:rsidR="00E6189E" w:rsidRDefault="00BE21A5" w:rsidP="0079297F">
      <w:pPr>
        <w:pStyle w:val="Heading2"/>
      </w:pPr>
      <w:bookmarkStart w:id="34" w:name="_Toc133344708"/>
      <w:r w:rsidRPr="00116428">
        <w:lastRenderedPageBreak/>
        <w:t>Dijkstra’s</w:t>
      </w:r>
      <w:r w:rsidR="00E6189E" w:rsidRPr="00116428">
        <w:t xml:space="preserve"> Search Pathfinding Algorithm</w:t>
      </w:r>
      <w:bookmarkEnd w:id="34"/>
      <w:r w:rsidR="00E6189E" w:rsidRPr="00116428">
        <w:t xml:space="preserve"> </w:t>
      </w:r>
    </w:p>
    <w:p w14:paraId="1780E92F" w14:textId="429B64C0" w:rsidR="00116428" w:rsidRDefault="00116428" w:rsidP="0079297F">
      <w:pPr>
        <w:pStyle w:val="Heading3"/>
      </w:pPr>
      <w:bookmarkStart w:id="35" w:name="_Toc133344709"/>
      <w:r w:rsidRPr="00116428">
        <w:t>Overview</w:t>
      </w:r>
      <w:bookmarkEnd w:id="35"/>
    </w:p>
    <w:p w14:paraId="21AD1B15" w14:textId="7325C71E" w:rsidR="0050442B" w:rsidRPr="00230391" w:rsidRDefault="00BE21A5" w:rsidP="00147B9B">
      <w:pPr>
        <w:spacing w:line="276" w:lineRule="auto"/>
        <w:rPr>
          <w:szCs w:val="24"/>
        </w:rPr>
      </w:pPr>
      <w:r>
        <w:rPr>
          <w:szCs w:val="24"/>
        </w:rPr>
        <w:t>Dijkstra’s</w:t>
      </w:r>
      <w:r w:rsidR="0025676C">
        <w:rPr>
          <w:szCs w:val="24"/>
        </w:rPr>
        <w:t xml:space="preserve"> search algorithm is a guided search algorithm that uses node weights and connections to find the shortest path to the goal node. Whereas Astar uses the heuristic value distance from the goal node as hcost and distance from the start node Gcost to find the path, </w:t>
      </w:r>
      <w:r>
        <w:rPr>
          <w:szCs w:val="24"/>
        </w:rPr>
        <w:t>Dijkstra’s</w:t>
      </w:r>
      <w:r w:rsidR="0025676C">
        <w:rPr>
          <w:szCs w:val="24"/>
        </w:rPr>
        <w:t xml:space="preserve"> only uses the distance from the start node of each node </w:t>
      </w:r>
      <w:r w:rsidR="00CA280F">
        <w:rPr>
          <w:szCs w:val="24"/>
        </w:rPr>
        <w:t>however may not find the shortest path to the goal node which is why it is not considered to be as good as Astar however we are comparing it to Dstar Lite so it could potentially be more beneficial under a games context to the developer</w:t>
      </w:r>
      <w:r w:rsidR="000F793C">
        <w:rPr>
          <w:szCs w:val="24"/>
        </w:rPr>
        <w:t>.</w:t>
      </w:r>
    </w:p>
    <w:p w14:paraId="477E6F17" w14:textId="1E7246EE" w:rsidR="00116428" w:rsidRDefault="00116428" w:rsidP="0079297F">
      <w:pPr>
        <w:pStyle w:val="Heading3"/>
      </w:pPr>
      <w:bookmarkStart w:id="36" w:name="_Toc133344710"/>
      <w:r w:rsidRPr="00116428">
        <w:t>Key Information</w:t>
      </w:r>
      <w:bookmarkEnd w:id="36"/>
    </w:p>
    <w:p w14:paraId="176ED64C" w14:textId="12FAB70D" w:rsidR="000B3B4E" w:rsidRDefault="000B3B4E" w:rsidP="00147B9B">
      <w:pPr>
        <w:spacing w:line="276" w:lineRule="auto"/>
        <w:rPr>
          <w:sz w:val="28"/>
          <w:szCs w:val="28"/>
        </w:rPr>
      </w:pPr>
      <w:r>
        <w:rPr>
          <w:sz w:val="28"/>
          <w:szCs w:val="28"/>
        </w:rPr>
        <w:t>“</w:t>
      </w:r>
      <w:r w:rsidRPr="000B3B4E">
        <w:rPr>
          <w:szCs w:val="24"/>
        </w:rPr>
        <w:t xml:space="preserve">Relaxing” – </w:t>
      </w:r>
      <w:r w:rsidRPr="003215ED">
        <w:rPr>
          <w:szCs w:val="24"/>
        </w:rPr>
        <w:t xml:space="preserve">what this is we relax the cost value down from </w:t>
      </w:r>
      <w:r w:rsidR="00BA668D" w:rsidRPr="003215ED">
        <w:rPr>
          <w:szCs w:val="24"/>
        </w:rPr>
        <w:t>infinity</w:t>
      </w:r>
      <w:r w:rsidRPr="003215ED">
        <w:rPr>
          <w:szCs w:val="24"/>
        </w:rPr>
        <w:t xml:space="preserve"> to the actual value from the start node.</w:t>
      </w:r>
    </w:p>
    <w:p w14:paraId="2A2CA770" w14:textId="2E0F24AB" w:rsidR="00850E5D" w:rsidRDefault="00850E5D" w:rsidP="00147B9B">
      <w:pPr>
        <w:spacing w:line="276" w:lineRule="auto"/>
        <w:rPr>
          <w:szCs w:val="24"/>
        </w:rPr>
      </w:pPr>
      <w:r>
        <w:rPr>
          <w:sz w:val="28"/>
          <w:szCs w:val="28"/>
        </w:rPr>
        <w:t xml:space="preserve">“Gcost” – </w:t>
      </w:r>
      <w:r w:rsidR="00350613">
        <w:rPr>
          <w:szCs w:val="24"/>
        </w:rPr>
        <w:t>as mentioned in (</w:t>
      </w:r>
      <w:r w:rsidR="00075685">
        <w:rPr>
          <w:szCs w:val="24"/>
        </w:rPr>
        <w:t>5</w:t>
      </w:r>
      <w:r w:rsidR="00350613">
        <w:rPr>
          <w:szCs w:val="24"/>
        </w:rPr>
        <w:t>.3.2)</w:t>
      </w:r>
    </w:p>
    <w:p w14:paraId="7EB260BE" w14:textId="7A1167AE" w:rsidR="00D21517" w:rsidRDefault="00D21517" w:rsidP="00147B9B">
      <w:pPr>
        <w:spacing w:line="276" w:lineRule="auto"/>
        <w:rPr>
          <w:szCs w:val="24"/>
        </w:rPr>
      </w:pPr>
      <w:r>
        <w:rPr>
          <w:szCs w:val="24"/>
        </w:rPr>
        <w:t>“Source</w:t>
      </w:r>
      <w:r w:rsidR="00A94917">
        <w:rPr>
          <w:szCs w:val="24"/>
        </w:rPr>
        <w:t>/goal</w:t>
      </w:r>
      <w:r>
        <w:rPr>
          <w:szCs w:val="24"/>
        </w:rPr>
        <w:t xml:space="preserve"> Node”</w:t>
      </w:r>
      <w:r w:rsidR="008A45E7">
        <w:rPr>
          <w:szCs w:val="24"/>
        </w:rPr>
        <w:t xml:space="preserve"> – this is the node we want to find the shortest path from all other nodes on the graph to </w:t>
      </w:r>
    </w:p>
    <w:p w14:paraId="4627DE0E" w14:textId="71CA1B55" w:rsidR="007C6E47" w:rsidRDefault="007C6E47" w:rsidP="00147B9B">
      <w:pPr>
        <w:spacing w:line="276" w:lineRule="auto"/>
        <w:rPr>
          <w:szCs w:val="24"/>
        </w:rPr>
      </w:pPr>
      <w:r>
        <w:rPr>
          <w:szCs w:val="24"/>
        </w:rPr>
        <w:t>“Start node”</w:t>
      </w:r>
      <w:r w:rsidR="000E66DB">
        <w:rPr>
          <w:szCs w:val="24"/>
        </w:rPr>
        <w:t xml:space="preserve"> – as mentioned in (</w:t>
      </w:r>
      <w:r w:rsidR="00075685">
        <w:rPr>
          <w:szCs w:val="24"/>
        </w:rPr>
        <w:t>5</w:t>
      </w:r>
      <w:r w:rsidR="000E66DB">
        <w:rPr>
          <w:szCs w:val="24"/>
        </w:rPr>
        <w:t>.</w:t>
      </w:r>
      <w:r w:rsidR="00075685">
        <w:rPr>
          <w:szCs w:val="24"/>
        </w:rPr>
        <w:t>3</w:t>
      </w:r>
      <w:r w:rsidR="000E66DB">
        <w:rPr>
          <w:szCs w:val="24"/>
        </w:rPr>
        <w:t>.2)</w:t>
      </w:r>
    </w:p>
    <w:p w14:paraId="219BB8B7" w14:textId="7655BD39" w:rsidR="00D9000F" w:rsidRDefault="00D9000F" w:rsidP="00147B9B">
      <w:pPr>
        <w:spacing w:line="276" w:lineRule="auto"/>
        <w:rPr>
          <w:szCs w:val="24"/>
        </w:rPr>
      </w:pPr>
      <w:r>
        <w:rPr>
          <w:szCs w:val="24"/>
        </w:rPr>
        <w:t>“Previous pointer” – as mentioned in (</w:t>
      </w:r>
      <w:r w:rsidR="00421DC6">
        <w:rPr>
          <w:szCs w:val="24"/>
        </w:rPr>
        <w:t>5</w:t>
      </w:r>
      <w:r w:rsidR="00CB3FA9">
        <w:rPr>
          <w:szCs w:val="24"/>
        </w:rPr>
        <w:t>.4.2</w:t>
      </w:r>
      <w:r>
        <w:rPr>
          <w:szCs w:val="24"/>
        </w:rPr>
        <w:t>)</w:t>
      </w:r>
    </w:p>
    <w:p w14:paraId="7BEA0F4A" w14:textId="5B6AD9A2" w:rsidR="0063275F" w:rsidRPr="000064F9" w:rsidRDefault="00721353" w:rsidP="00147B9B">
      <w:pPr>
        <w:spacing w:line="276" w:lineRule="auto"/>
        <w:rPr>
          <w:szCs w:val="24"/>
        </w:rPr>
      </w:pPr>
      <w:r>
        <w:rPr>
          <w:szCs w:val="24"/>
        </w:rPr>
        <w:t>“weight” – as mentioned in (</w:t>
      </w:r>
      <w:r w:rsidR="00421DC6">
        <w:rPr>
          <w:szCs w:val="24"/>
        </w:rPr>
        <w:t>5</w:t>
      </w:r>
      <w:r>
        <w:rPr>
          <w:szCs w:val="24"/>
        </w:rPr>
        <w:t>.4.2)</w:t>
      </w:r>
    </w:p>
    <w:p w14:paraId="587895FA" w14:textId="6EB43DEE" w:rsidR="00116428" w:rsidRDefault="00116428" w:rsidP="0079297F">
      <w:pPr>
        <w:pStyle w:val="Heading3"/>
      </w:pPr>
      <w:bookmarkStart w:id="37" w:name="_Toc133344711"/>
      <w:r w:rsidRPr="00116428">
        <w:t>Algorithm</w:t>
      </w:r>
      <w:bookmarkEnd w:id="37"/>
    </w:p>
    <w:p w14:paraId="1E578337" w14:textId="6CB11C60" w:rsidR="000064F9" w:rsidRPr="0078470E" w:rsidRDefault="00AE68DF" w:rsidP="00147B9B">
      <w:pPr>
        <w:spacing w:line="276" w:lineRule="auto"/>
        <w:rPr>
          <w:szCs w:val="24"/>
        </w:rPr>
      </w:pPr>
      <w:r w:rsidRPr="0078470E">
        <w:rPr>
          <w:szCs w:val="24"/>
        </w:rPr>
        <w:t xml:space="preserve">One thing to note when it comes to the </w:t>
      </w:r>
      <w:r w:rsidR="00BE21A5" w:rsidRPr="0078470E">
        <w:rPr>
          <w:szCs w:val="24"/>
        </w:rPr>
        <w:t>Dijkstra’s</w:t>
      </w:r>
      <w:r w:rsidRPr="0078470E">
        <w:rPr>
          <w:szCs w:val="24"/>
        </w:rPr>
        <w:t xml:space="preserve"> algorithm it works similarly to the Astar algorithm in that it’s a greedy first search by this it will organise the priority queue based on the lowest G cost of a cell</w:t>
      </w:r>
      <w:r w:rsidR="0078470E" w:rsidRPr="0078470E">
        <w:rPr>
          <w:szCs w:val="24"/>
        </w:rPr>
        <w:t xml:space="preserve"> as </w:t>
      </w:r>
      <w:r w:rsidR="00BE21A5" w:rsidRPr="0078470E">
        <w:rPr>
          <w:szCs w:val="24"/>
        </w:rPr>
        <w:t>Dijkstra’s</w:t>
      </w:r>
      <w:r w:rsidR="0078470E" w:rsidRPr="0078470E">
        <w:rPr>
          <w:szCs w:val="24"/>
        </w:rPr>
        <w:t xml:space="preserve"> does not use a heuristic function and as a result its hcost is set to zero</w:t>
      </w:r>
      <w:r w:rsidRPr="0078470E">
        <w:rPr>
          <w:szCs w:val="24"/>
        </w:rPr>
        <w:t xml:space="preserve"> and its neighbours then </w:t>
      </w:r>
      <w:r w:rsidR="00BA668D" w:rsidRPr="0078470E">
        <w:rPr>
          <w:szCs w:val="24"/>
        </w:rPr>
        <w:t>investigating</w:t>
      </w:r>
      <w:r w:rsidRPr="0078470E">
        <w:rPr>
          <w:szCs w:val="24"/>
        </w:rPr>
        <w:t xml:space="preserve"> the cell with the lowest cost. The priority queue is organised using a functor like Astar but rather than using </w:t>
      </w:r>
      <w:r w:rsidR="00BA668D" w:rsidRPr="0078470E">
        <w:rPr>
          <w:szCs w:val="24"/>
        </w:rPr>
        <w:t>the</w:t>
      </w:r>
      <w:r w:rsidRPr="0078470E">
        <w:rPr>
          <w:szCs w:val="24"/>
        </w:rPr>
        <w:t xml:space="preserve"> addition of a cells hcost an gcost it only compares the cells based on their g cost</w:t>
      </w:r>
      <w:r w:rsidR="006371C5" w:rsidRPr="0078470E">
        <w:rPr>
          <w:szCs w:val="24"/>
        </w:rPr>
        <w:t xml:space="preserve"> (seen in figure 8-1)</w:t>
      </w:r>
      <w:r w:rsidRPr="0078470E">
        <w:rPr>
          <w:szCs w:val="24"/>
        </w:rPr>
        <w:t>.</w:t>
      </w:r>
    </w:p>
    <w:p w14:paraId="412C146F" w14:textId="4A7E7DF9" w:rsidR="005B176B" w:rsidRPr="006371C5" w:rsidRDefault="005B176B" w:rsidP="00147B9B">
      <w:pPr>
        <w:spacing w:line="276" w:lineRule="auto"/>
        <w:rPr>
          <w:szCs w:val="24"/>
        </w:rPr>
      </w:pPr>
      <w:r>
        <w:rPr>
          <w:szCs w:val="24"/>
        </w:rPr>
        <w:t xml:space="preserve">The algorithm will relax down a cells Gcost from </w:t>
      </w:r>
      <w:r w:rsidR="00BA668D">
        <w:rPr>
          <w:szCs w:val="24"/>
        </w:rPr>
        <w:t>infinity</w:t>
      </w:r>
      <w:r>
        <w:rPr>
          <w:szCs w:val="24"/>
        </w:rPr>
        <w:t xml:space="preserve"> down to the actual cost from the source node and as a result it can be guided towards the goal node which you have chosen</w:t>
      </w:r>
      <w:r w:rsidR="0078470E">
        <w:rPr>
          <w:szCs w:val="24"/>
        </w:rPr>
        <w:t>.</w:t>
      </w:r>
    </w:p>
    <w:p w14:paraId="3C2E5CAC" w14:textId="758DD0C3" w:rsidR="000064F9" w:rsidRDefault="0078470E" w:rsidP="00147B9B">
      <w:pPr>
        <w:spacing w:line="276" w:lineRule="auto"/>
        <w:rPr>
          <w:szCs w:val="24"/>
        </w:rPr>
      </w:pPr>
      <w:r w:rsidRPr="00CA1918">
        <w:rPr>
          <w:szCs w:val="24"/>
        </w:rPr>
        <w:t xml:space="preserve">When you want to </w:t>
      </w:r>
      <w:r w:rsidR="00BA668D" w:rsidRPr="00CA1918">
        <w:rPr>
          <w:szCs w:val="24"/>
        </w:rPr>
        <w:t>reconstruct</w:t>
      </w:r>
      <w:r w:rsidRPr="00CA1918">
        <w:rPr>
          <w:szCs w:val="24"/>
        </w:rPr>
        <w:t xml:space="preserve"> the path you can do the same as Astar and set the previous pointer of that cell to the parent of it if its gcost value is less than of its parent and is </w:t>
      </w:r>
      <w:r w:rsidR="00BA668D" w:rsidRPr="00CA1918">
        <w:rPr>
          <w:szCs w:val="24"/>
        </w:rPr>
        <w:t>a part</w:t>
      </w:r>
      <w:r w:rsidRPr="00CA1918">
        <w:rPr>
          <w:szCs w:val="24"/>
        </w:rPr>
        <w:t xml:space="preserve"> of the shortest path. Then for </w:t>
      </w:r>
      <w:r w:rsidR="00BA668D" w:rsidRPr="00CA1918">
        <w:rPr>
          <w:szCs w:val="24"/>
        </w:rPr>
        <w:t>reconstructing</w:t>
      </w:r>
      <w:r w:rsidRPr="00CA1918">
        <w:rPr>
          <w:szCs w:val="24"/>
        </w:rPr>
        <w:t xml:space="preserve"> the path you simply just need to loop back through the pointers from the destination cell.</w:t>
      </w:r>
      <w:r w:rsidR="003A723F">
        <w:rPr>
          <w:szCs w:val="24"/>
        </w:rPr>
        <w:t xml:space="preserve"> An example of a path with and without a wall using the </w:t>
      </w:r>
      <w:r w:rsidR="00BA668D">
        <w:rPr>
          <w:szCs w:val="24"/>
        </w:rPr>
        <w:t>Dijkstra’s</w:t>
      </w:r>
      <w:r w:rsidR="003A723F">
        <w:rPr>
          <w:szCs w:val="24"/>
        </w:rPr>
        <w:t xml:space="preserve"> search algorithm is shown in (Figure 8-3 Dijkstra’s path without wall) and (Figure 8-4 Dijkstra’s path with wall on path)</w:t>
      </w:r>
    </w:p>
    <w:p w14:paraId="076DFB4D" w14:textId="77777777" w:rsidR="00111285" w:rsidRPr="00111285" w:rsidRDefault="00111285" w:rsidP="00111285">
      <w:pPr>
        <w:keepNext/>
        <w:spacing w:line="276" w:lineRule="auto"/>
        <w:jc w:val="center"/>
      </w:pPr>
      <w:r w:rsidRPr="00111285">
        <w:rPr>
          <w:noProof/>
          <w:szCs w:val="24"/>
        </w:rPr>
        <w:lastRenderedPageBreak/>
        <mc:AlternateContent>
          <mc:Choice Requires="wpc">
            <w:drawing>
              <wp:inline distT="0" distB="0" distL="0" distR="0" wp14:anchorId="5BB231D5" wp14:editId="63BF305E">
                <wp:extent cx="5486400" cy="2186609"/>
                <wp:effectExtent l="0" t="0" r="0" b="4445"/>
                <wp:docPr id="7" name="Canvas 7"/>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8" name="Picture 8" descr="A picture containing shoji, crossword puzzle, building&#10;&#10;Description automatically generated"/>
                          <pic:cNvPicPr>
                            <a:picLocks noChangeAspect="1"/>
                          </pic:cNvPicPr>
                        </pic:nvPicPr>
                        <pic:blipFill>
                          <a:blip r:embed="rId36"/>
                          <a:stretch>
                            <a:fillRect/>
                          </a:stretch>
                        </pic:blipFill>
                        <pic:spPr>
                          <a:xfrm>
                            <a:off x="0" y="0"/>
                            <a:ext cx="2380424" cy="2186305"/>
                          </a:xfrm>
                          <a:prstGeom prst="rect">
                            <a:avLst/>
                          </a:prstGeom>
                        </pic:spPr>
                      </pic:pic>
                      <pic:pic xmlns:pic="http://schemas.openxmlformats.org/drawingml/2006/picture">
                        <pic:nvPicPr>
                          <pic:cNvPr id="9" name="Picture 9" descr="A picture containing shoji, crossword puzzle&#10;&#10;Description automatically generated"/>
                          <pic:cNvPicPr>
                            <a:picLocks noChangeAspect="1"/>
                          </pic:cNvPicPr>
                        </pic:nvPicPr>
                        <pic:blipFill>
                          <a:blip r:embed="rId37"/>
                          <a:stretch>
                            <a:fillRect/>
                          </a:stretch>
                        </pic:blipFill>
                        <pic:spPr>
                          <a:xfrm>
                            <a:off x="3308853" y="0"/>
                            <a:ext cx="2177547" cy="2186305"/>
                          </a:xfrm>
                          <a:prstGeom prst="rect">
                            <a:avLst/>
                          </a:prstGeom>
                        </pic:spPr>
                      </pic:pic>
                    </wpc:wpc>
                  </a:graphicData>
                </a:graphic>
              </wp:inline>
            </w:drawing>
          </mc:Choice>
          <mc:Fallback>
            <w:pict>
              <v:group w14:anchorId="1D8C21B4" id="Canvas 7" o:spid="_x0000_s1026" editas="canvas" style="width:6in;height:172.15pt;mso-position-horizontal-relative:char;mso-position-vertical-relative:line" coordsize="54864,21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">
                <v:shape id="_x0000_s1027" type="#_x0000_t75" style="position:absolute;width:54864;height:21863;visibility:visible;mso-wrap-style:square" filled="t">
                  <v:fill o:detectmouseclick="t"/>
                  <v:path o:connecttype="none"/>
                </v:shape>
                <v:shape id="Picture 8" o:spid="_x0000_s1028" type="#_x0000_t75" alt="A picture containing shoji, crossword puzzle, building&#10;&#10;Description automatically generated" style="position:absolute;width:23804;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">
                  <v:imagedata r:id="rId40" o:title="A picture containing shoji, crossword puzzle, building&#10;&#10;Description automatically generated"/>
                </v:shape>
                <v:shape id="Picture 9" o:spid="_x0000_s1029" type="#_x0000_t75" alt="A picture containing shoji, crossword puzzle&#10;&#10;Description automatically generated" style="position:absolute;left:33088;width:21776;height:21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">
                  <v:imagedata r:id="rId41" o:title="A picture containing shoji, crossword puzzle&#10;&#10;Description automatically generated"/>
                </v:shape>
                <w10:anchorlock/>
              </v:group>
            </w:pict>
          </mc:Fallback>
        </mc:AlternateContent>
      </w:r>
    </w:p>
    <w:p w14:paraId="71FD04BC" w14:textId="68E4478B" w:rsidR="00111285" w:rsidRPr="00111285" w:rsidRDefault="00111285" w:rsidP="00111285">
      <w:pPr>
        <w:pStyle w:val="Caption"/>
        <w:jc w:val="center"/>
        <w:rPr>
          <w:i w:val="0"/>
          <w:iCs w:val="0"/>
          <w:szCs w:val="24"/>
        </w:rPr>
      </w:pPr>
      <w:bookmarkStart w:id="38" w:name="_Toc133328310"/>
      <w:r w:rsidRPr="00111285">
        <w:rPr>
          <w:i w:val="0"/>
          <w:iCs w:val="0"/>
        </w:rPr>
        <w:t xml:space="preserve">Figure </w:t>
      </w:r>
      <w:r>
        <w:rPr>
          <w:i w:val="0"/>
          <w:iCs w:val="0"/>
        </w:rPr>
        <w:fldChar w:fldCharType="begin"/>
      </w:r>
      <w:r>
        <w:rPr>
          <w:i w:val="0"/>
          <w:iCs w:val="0"/>
        </w:rPr>
        <w:instrText xml:space="preserve"> STYLEREF 1 \s </w:instrText>
      </w:r>
      <w:r>
        <w:rPr>
          <w:i w:val="0"/>
          <w:iCs w:val="0"/>
        </w:rPr>
        <w:fldChar w:fldCharType="separate"/>
      </w:r>
      <w:r w:rsidR="00925569">
        <w:rPr>
          <w:i w:val="0"/>
          <w:iCs w:val="0"/>
          <w:noProof/>
        </w:rPr>
        <w:t>5</w:t>
      </w:r>
      <w:r>
        <w:rPr>
          <w:i w:val="0"/>
          <w:iCs w:val="0"/>
        </w:rPr>
        <w:fldChar w:fldCharType="end"/>
      </w:r>
      <w:r>
        <w:rPr>
          <w:i w:val="0"/>
          <w:iCs w:val="0"/>
        </w:rPr>
        <w:noBreakHyphen/>
      </w:r>
      <w:r>
        <w:rPr>
          <w:i w:val="0"/>
          <w:iCs w:val="0"/>
        </w:rPr>
        <w:fldChar w:fldCharType="begin"/>
      </w:r>
      <w:r>
        <w:rPr>
          <w:i w:val="0"/>
          <w:iCs w:val="0"/>
        </w:rPr>
        <w:instrText xml:space="preserve"> SEQ Figure \* ARABIC \s 1 </w:instrText>
      </w:r>
      <w:r>
        <w:rPr>
          <w:i w:val="0"/>
          <w:iCs w:val="0"/>
        </w:rPr>
        <w:fldChar w:fldCharType="separate"/>
      </w:r>
      <w:r>
        <w:rPr>
          <w:i w:val="0"/>
          <w:iCs w:val="0"/>
          <w:noProof/>
        </w:rPr>
        <w:t>21</w:t>
      </w:r>
      <w:r>
        <w:rPr>
          <w:i w:val="0"/>
          <w:iCs w:val="0"/>
        </w:rPr>
        <w:fldChar w:fldCharType="end"/>
      </w:r>
      <w:r w:rsidRPr="00111285">
        <w:rPr>
          <w:i w:val="0"/>
          <w:iCs w:val="0"/>
        </w:rPr>
        <w:t xml:space="preserve"> Dijkstra's path without walls vs with walls.</w:t>
      </w:r>
      <w:bookmarkEnd w:id="38"/>
    </w:p>
    <w:p w14:paraId="2B07D024" w14:textId="27B435D5" w:rsidR="005F45E1" w:rsidRPr="005F45E1" w:rsidRDefault="00A052B6" w:rsidP="00147B9B">
      <w:pPr>
        <w:spacing w:line="276" w:lineRule="auto"/>
        <w:rPr>
          <w:szCs w:val="24"/>
        </w:rPr>
      </w:pPr>
      <w:r>
        <w:rPr>
          <w:szCs w:val="24"/>
        </w:rPr>
        <w:t xml:space="preserve">The final thing to note is that when comparing the </w:t>
      </w:r>
      <w:r w:rsidR="007416E2">
        <w:rPr>
          <w:szCs w:val="24"/>
        </w:rPr>
        <w:t>Dijkstra’s</w:t>
      </w:r>
      <w:r w:rsidR="00DF6183">
        <w:rPr>
          <w:szCs w:val="24"/>
        </w:rPr>
        <w:t xml:space="preserve"> search </w:t>
      </w:r>
      <w:r>
        <w:rPr>
          <w:szCs w:val="24"/>
        </w:rPr>
        <w:t>algorithm to dstar lite is</w:t>
      </w:r>
      <w:r w:rsidR="00DF6183">
        <w:rPr>
          <w:szCs w:val="24"/>
        </w:rPr>
        <w:t xml:space="preserve"> that this algorithm </w:t>
      </w:r>
      <w:r w:rsidR="007416E2">
        <w:rPr>
          <w:szCs w:val="24"/>
        </w:rPr>
        <w:t>is</w:t>
      </w:r>
      <w:r w:rsidR="00DF6183">
        <w:rPr>
          <w:szCs w:val="24"/>
        </w:rPr>
        <w:t xml:space="preserve"> less efficient than astar certain search conditions so how it will compare to dstar lite is </w:t>
      </w:r>
      <w:r w:rsidR="00BE21A5">
        <w:rPr>
          <w:szCs w:val="24"/>
        </w:rPr>
        <w:t>remarkably interesting</w:t>
      </w:r>
      <w:r w:rsidR="00DF6183">
        <w:rPr>
          <w:szCs w:val="24"/>
        </w:rPr>
        <w:t>.</w:t>
      </w:r>
      <w:r w:rsidR="00A11BA0">
        <w:rPr>
          <w:szCs w:val="24"/>
        </w:rPr>
        <w:t xml:space="preserve"> But overall your understanding of </w:t>
      </w:r>
      <w:r w:rsidR="00BA668D">
        <w:rPr>
          <w:szCs w:val="24"/>
        </w:rPr>
        <w:t>Dijkstra’s</w:t>
      </w:r>
      <w:r w:rsidR="00A11BA0">
        <w:rPr>
          <w:szCs w:val="24"/>
        </w:rPr>
        <w:t xml:space="preserve"> search algorithm should be </w:t>
      </w:r>
      <w:r w:rsidR="007B23FF">
        <w:rPr>
          <w:szCs w:val="24"/>
        </w:rPr>
        <w:t>inepter</w:t>
      </w:r>
      <w:r w:rsidR="00A11BA0">
        <w:rPr>
          <w:szCs w:val="24"/>
        </w:rPr>
        <w:t xml:space="preserve"> to have a better understanding of the data which </w:t>
      </w:r>
      <w:r w:rsidR="00244A33">
        <w:rPr>
          <w:szCs w:val="24"/>
        </w:rPr>
        <w:t xml:space="preserve">has been </w:t>
      </w:r>
      <w:r w:rsidR="00A11BA0">
        <w:rPr>
          <w:szCs w:val="24"/>
        </w:rPr>
        <w:t xml:space="preserve">collected </w:t>
      </w:r>
      <w:r w:rsidR="00244A33">
        <w:rPr>
          <w:szCs w:val="24"/>
        </w:rPr>
        <w:t>as a result of the</w:t>
      </w:r>
      <w:r w:rsidR="00620FCF">
        <w:rPr>
          <w:szCs w:val="24"/>
        </w:rPr>
        <w:t xml:space="preserve"> commenced</w:t>
      </w:r>
      <w:r w:rsidR="00A11BA0">
        <w:rPr>
          <w:szCs w:val="24"/>
        </w:rPr>
        <w:t xml:space="preserve"> research.</w:t>
      </w:r>
      <w:r>
        <w:rPr>
          <w:szCs w:val="24"/>
        </w:rPr>
        <w:t xml:space="preserve"> </w:t>
      </w:r>
      <w:r w:rsidR="00896522">
        <w:rPr>
          <w:szCs w:val="24"/>
        </w:rPr>
        <w:t>(</w:t>
      </w:r>
      <w:r w:rsidR="00896522" w:rsidRPr="00B24989">
        <w:rPr>
          <w:szCs w:val="24"/>
        </w:rPr>
        <w:t>Rachmawati, D. and Gustin, L.</w:t>
      </w:r>
      <w:r w:rsidR="00896522">
        <w:rPr>
          <w:szCs w:val="24"/>
        </w:rPr>
        <w:t xml:space="preserve"> 2020)</w:t>
      </w:r>
    </w:p>
    <w:p w14:paraId="3BEB2497" w14:textId="46957C36" w:rsidR="00E6189E" w:rsidRDefault="00E6189E" w:rsidP="0079297F">
      <w:pPr>
        <w:pStyle w:val="Heading2"/>
      </w:pPr>
      <w:bookmarkStart w:id="39" w:name="_Toc133344712"/>
      <w:r w:rsidRPr="00116428">
        <w:t>Depth first Search Pathfinding Algorithm</w:t>
      </w:r>
      <w:bookmarkEnd w:id="39"/>
      <w:r w:rsidRPr="00116428">
        <w:t xml:space="preserve"> </w:t>
      </w:r>
    </w:p>
    <w:p w14:paraId="79C16E9C" w14:textId="318CF0E4" w:rsidR="00D514D0" w:rsidRDefault="00116428" w:rsidP="0079297F">
      <w:pPr>
        <w:pStyle w:val="Heading3"/>
      </w:pPr>
      <w:bookmarkStart w:id="40" w:name="_Toc133344713"/>
      <w:r w:rsidRPr="00116428">
        <w:t>Overview</w:t>
      </w:r>
      <w:bookmarkEnd w:id="40"/>
    </w:p>
    <w:p w14:paraId="760B7344" w14:textId="67790122" w:rsidR="00BF5500" w:rsidRPr="00116428" w:rsidRDefault="004133FB" w:rsidP="00147B9B">
      <w:pPr>
        <w:spacing w:line="276" w:lineRule="auto"/>
        <w:rPr>
          <w:sz w:val="28"/>
          <w:szCs w:val="28"/>
        </w:rPr>
      </w:pPr>
      <w:r>
        <w:rPr>
          <w:szCs w:val="24"/>
        </w:rPr>
        <w:t xml:space="preserve">As  </w:t>
      </w:r>
      <w:r w:rsidR="00954859">
        <w:rPr>
          <w:szCs w:val="24"/>
        </w:rPr>
        <w:t>previously</w:t>
      </w:r>
      <w:r>
        <w:rPr>
          <w:szCs w:val="24"/>
        </w:rPr>
        <w:t xml:space="preserve"> discussed early in the paper of the two </w:t>
      </w:r>
      <w:r w:rsidR="00BE21A5">
        <w:rPr>
          <w:szCs w:val="24"/>
        </w:rPr>
        <w:t>diverse types</w:t>
      </w:r>
      <w:r>
        <w:rPr>
          <w:szCs w:val="24"/>
        </w:rPr>
        <w:t xml:space="preserve"> of pathfinding algorithms being directed and </w:t>
      </w:r>
      <w:r w:rsidR="002A3C1E">
        <w:rPr>
          <w:szCs w:val="24"/>
        </w:rPr>
        <w:t>non-directed</w:t>
      </w:r>
      <w:r>
        <w:rPr>
          <w:szCs w:val="24"/>
        </w:rPr>
        <w:t xml:space="preserve"> algorithms, depth first search is an example of a </w:t>
      </w:r>
      <w:r w:rsidR="002A3C1E">
        <w:rPr>
          <w:szCs w:val="24"/>
        </w:rPr>
        <w:t>non-directed</w:t>
      </w:r>
      <w:r>
        <w:rPr>
          <w:szCs w:val="24"/>
        </w:rPr>
        <w:t xml:space="preserve"> search algorithm. It does not have a heuristic function to guide it in any </w:t>
      </w:r>
      <w:r w:rsidR="00581A7A">
        <w:rPr>
          <w:szCs w:val="24"/>
        </w:rPr>
        <w:t>way. How</w:t>
      </w:r>
      <w:r>
        <w:rPr>
          <w:szCs w:val="24"/>
        </w:rPr>
        <w:t xml:space="preserve"> depth first search works is rather than using a heuristic function to guide it towards the goal node it simply picks a direction in which it wants to </w:t>
      </w:r>
      <w:r w:rsidR="002A3C1E">
        <w:rPr>
          <w:szCs w:val="24"/>
        </w:rPr>
        <w:t>search,</w:t>
      </w:r>
      <w:r>
        <w:rPr>
          <w:szCs w:val="24"/>
        </w:rPr>
        <w:t xml:space="preserve"> and it will go in that direction until it no longer can and then it will pick a new direction to </w:t>
      </w:r>
      <w:r w:rsidR="00F54304">
        <w:rPr>
          <w:szCs w:val="24"/>
        </w:rPr>
        <w:t>search,</w:t>
      </w:r>
      <w:r>
        <w:rPr>
          <w:szCs w:val="24"/>
        </w:rPr>
        <w:t xml:space="preserve"> and this </w:t>
      </w:r>
      <w:r w:rsidR="00581A7A">
        <w:rPr>
          <w:szCs w:val="24"/>
        </w:rPr>
        <w:t>process</w:t>
      </w:r>
      <w:r>
        <w:rPr>
          <w:szCs w:val="24"/>
        </w:rPr>
        <w:t xml:space="preserve"> is recursive until the goal node is finally found.</w:t>
      </w:r>
      <w:r w:rsidR="001D1FC7">
        <w:rPr>
          <w:szCs w:val="24"/>
        </w:rPr>
        <w:t xml:space="preserve"> Where </w:t>
      </w:r>
      <w:r w:rsidR="00954859">
        <w:rPr>
          <w:szCs w:val="24"/>
        </w:rPr>
        <w:t xml:space="preserve">the </w:t>
      </w:r>
      <w:r w:rsidR="001D1FC7">
        <w:rPr>
          <w:szCs w:val="24"/>
        </w:rPr>
        <w:t xml:space="preserve">version of the typical depth first search algorithm differ is that </w:t>
      </w:r>
      <w:r w:rsidR="00954859">
        <w:rPr>
          <w:szCs w:val="24"/>
        </w:rPr>
        <w:t>the version inside of the application is</w:t>
      </w:r>
      <w:r w:rsidR="001D1FC7">
        <w:rPr>
          <w:szCs w:val="24"/>
        </w:rPr>
        <w:t xml:space="preserve"> </w:t>
      </w:r>
      <w:r w:rsidR="003D323A">
        <w:rPr>
          <w:szCs w:val="24"/>
        </w:rPr>
        <w:t>capable</w:t>
      </w:r>
      <w:r w:rsidR="001D1FC7">
        <w:rPr>
          <w:szCs w:val="24"/>
        </w:rPr>
        <w:t xml:space="preserve"> </w:t>
      </w:r>
      <w:r w:rsidR="00954859">
        <w:rPr>
          <w:szCs w:val="24"/>
        </w:rPr>
        <w:t>of not searching</w:t>
      </w:r>
      <w:r w:rsidR="001D1FC7">
        <w:rPr>
          <w:szCs w:val="24"/>
        </w:rPr>
        <w:t xml:space="preserve"> untraversable nodes/ nodes where there is a wall or obstacle.</w:t>
      </w:r>
    </w:p>
    <w:p w14:paraId="19D5E8FF" w14:textId="75DE785B" w:rsidR="00116428" w:rsidRDefault="00116428" w:rsidP="0079297F">
      <w:pPr>
        <w:pStyle w:val="Heading3"/>
      </w:pPr>
      <w:bookmarkStart w:id="41" w:name="_Toc133344714"/>
      <w:r w:rsidRPr="00116428">
        <w:t>Key Information</w:t>
      </w:r>
      <w:bookmarkEnd w:id="41"/>
    </w:p>
    <w:p w14:paraId="2567060C" w14:textId="02087E12" w:rsidR="001D1FC7" w:rsidRPr="001D1FC7" w:rsidRDefault="001D1FC7" w:rsidP="00147B9B">
      <w:pPr>
        <w:spacing w:line="276" w:lineRule="auto"/>
        <w:rPr>
          <w:szCs w:val="24"/>
        </w:rPr>
      </w:pPr>
      <w:r w:rsidRPr="001D1FC7">
        <w:rPr>
          <w:szCs w:val="24"/>
        </w:rPr>
        <w:t>“Neighbours List ”- this is the surrounding neighbours of a given node.</w:t>
      </w:r>
    </w:p>
    <w:p w14:paraId="50789571" w14:textId="7DA37488" w:rsidR="00BF5500" w:rsidRDefault="001D1FC7" w:rsidP="00147B9B">
      <w:pPr>
        <w:spacing w:line="276" w:lineRule="auto"/>
        <w:rPr>
          <w:szCs w:val="24"/>
        </w:rPr>
      </w:pPr>
      <w:r w:rsidRPr="001D1FC7">
        <w:rPr>
          <w:szCs w:val="24"/>
        </w:rPr>
        <w:t>“Recursive Function” – recursive function is one that will call upon itself again inside of the function.</w:t>
      </w:r>
    </w:p>
    <w:p w14:paraId="3DB04E10" w14:textId="5C58264D" w:rsidR="003C44F7" w:rsidRPr="003C44F7" w:rsidRDefault="003C44F7" w:rsidP="00147B9B">
      <w:pPr>
        <w:spacing w:line="276" w:lineRule="auto"/>
        <w:rPr>
          <w:szCs w:val="24"/>
        </w:rPr>
      </w:pPr>
      <w:r>
        <w:rPr>
          <w:szCs w:val="24"/>
        </w:rPr>
        <w:t xml:space="preserve">“ Previous pointer” as </w:t>
      </w:r>
      <w:r w:rsidR="00581A7A">
        <w:rPr>
          <w:szCs w:val="24"/>
        </w:rPr>
        <w:t>mentioned</w:t>
      </w:r>
      <w:r>
        <w:rPr>
          <w:szCs w:val="24"/>
        </w:rPr>
        <w:t xml:space="preserve"> in </w:t>
      </w:r>
      <w:r w:rsidR="006517BF">
        <w:rPr>
          <w:szCs w:val="24"/>
        </w:rPr>
        <w:t>(</w:t>
      </w:r>
      <w:r w:rsidR="00710FCE">
        <w:rPr>
          <w:szCs w:val="24"/>
        </w:rPr>
        <w:t>5.</w:t>
      </w:r>
      <w:r w:rsidR="006517BF">
        <w:rPr>
          <w:szCs w:val="24"/>
        </w:rPr>
        <w:t>4.2)</w:t>
      </w:r>
      <w:r w:rsidR="00CF12E1">
        <w:rPr>
          <w:szCs w:val="24"/>
        </w:rPr>
        <w:t xml:space="preserve"> </w:t>
      </w:r>
      <w:r>
        <w:rPr>
          <w:szCs w:val="24"/>
        </w:rPr>
        <w:t>this is used for tracking the path taken.</w:t>
      </w:r>
    </w:p>
    <w:p w14:paraId="3E58484B" w14:textId="6B7D216A" w:rsidR="00116428" w:rsidRDefault="00116428" w:rsidP="0079297F">
      <w:pPr>
        <w:pStyle w:val="Heading3"/>
      </w:pPr>
      <w:bookmarkStart w:id="42" w:name="_Toc133344715"/>
      <w:r w:rsidRPr="00116428">
        <w:t>Algorithm</w:t>
      </w:r>
      <w:bookmarkEnd w:id="42"/>
    </w:p>
    <w:p w14:paraId="4A0333A4" w14:textId="5143DF26" w:rsidR="003C44F7" w:rsidRDefault="003C44F7" w:rsidP="00147B9B">
      <w:pPr>
        <w:spacing w:line="276" w:lineRule="auto"/>
        <w:rPr>
          <w:szCs w:val="24"/>
        </w:rPr>
      </w:pPr>
      <w:r>
        <w:rPr>
          <w:szCs w:val="24"/>
        </w:rPr>
        <w:t xml:space="preserve">In my description of the algorithm </w:t>
      </w:r>
      <w:r w:rsidR="00E40DD4">
        <w:rPr>
          <w:szCs w:val="24"/>
        </w:rPr>
        <w:t>it</w:t>
      </w:r>
      <w:r>
        <w:rPr>
          <w:szCs w:val="24"/>
        </w:rPr>
        <w:t xml:space="preserve"> will </w:t>
      </w:r>
      <w:r w:rsidR="003D323A">
        <w:rPr>
          <w:szCs w:val="24"/>
        </w:rPr>
        <w:t>discuss</w:t>
      </w:r>
      <w:r>
        <w:rPr>
          <w:szCs w:val="24"/>
        </w:rPr>
        <w:t xml:space="preserve"> more why the function is recursive but one thing to note is that compared to the other algorithms depth first search is missing data structures as there is no need for them. For example there is no use for </w:t>
      </w:r>
      <w:r w:rsidR="007F4CD4">
        <w:rPr>
          <w:szCs w:val="24"/>
        </w:rPr>
        <w:t xml:space="preserve">a functor as we do not have any instance of comparison in the </w:t>
      </w:r>
      <w:r w:rsidR="00441FEB">
        <w:rPr>
          <w:szCs w:val="24"/>
        </w:rPr>
        <w:t>algorithm,</w:t>
      </w:r>
      <w:r w:rsidR="007F4CD4">
        <w:rPr>
          <w:szCs w:val="24"/>
        </w:rPr>
        <w:t xml:space="preserve"> nor do we need data structures such as priority queues as we don’t have to store the path in a </w:t>
      </w:r>
      <w:r w:rsidR="00581A7A">
        <w:rPr>
          <w:szCs w:val="24"/>
        </w:rPr>
        <w:t>data structure</w:t>
      </w:r>
      <w:r w:rsidR="007F4CD4">
        <w:rPr>
          <w:szCs w:val="24"/>
        </w:rPr>
        <w:t xml:space="preserve"> where we need to compare </w:t>
      </w:r>
      <w:r w:rsidR="007F4CD4">
        <w:rPr>
          <w:szCs w:val="24"/>
        </w:rPr>
        <w:lastRenderedPageBreak/>
        <w:t>the cells against one another we can just simply use a stack once each node in the path has a parent cell appointed to it.</w:t>
      </w:r>
    </w:p>
    <w:p w14:paraId="23C64103" w14:textId="45AC625B" w:rsidR="00F271BA" w:rsidRDefault="0090419D" w:rsidP="00111285">
      <w:pPr>
        <w:spacing w:line="276" w:lineRule="auto"/>
        <w:rPr>
          <w:szCs w:val="24"/>
        </w:rPr>
      </w:pPr>
      <w:r w:rsidRPr="009A5011">
        <w:rPr>
          <w:szCs w:val="24"/>
        </w:rPr>
        <w:t>As previously explained since this algorithm uses the concept of a recursive function you have no need to use any data structure. When you want to store the path you can simply just track your way back through the path using the parent pointer/ previous pointer as mentioned previously to store the path</w:t>
      </w:r>
      <w:r w:rsidR="00985D37" w:rsidRPr="009A5011">
        <w:rPr>
          <w:szCs w:val="24"/>
        </w:rPr>
        <w:t>.</w:t>
      </w:r>
    </w:p>
    <w:p w14:paraId="53D077B7" w14:textId="3096C9BE" w:rsidR="00F271BA" w:rsidRDefault="00F271BA" w:rsidP="00F271BA">
      <w:pPr>
        <w:keepNext/>
        <w:spacing w:line="276" w:lineRule="auto"/>
        <w:jc w:val="center"/>
      </w:pPr>
      <w:r>
        <w:rPr>
          <w:noProof/>
          <w:szCs w:val="24"/>
        </w:rPr>
        <mc:AlternateContent>
          <mc:Choice Requires="wpc">
            <w:drawing>
              <wp:inline distT="0" distB="0" distL="0" distR="0" wp14:anchorId="7BEF1630" wp14:editId="41CB0463">
                <wp:extent cx="5486400" cy="1923956"/>
                <wp:effectExtent l="0" t="0" r="0" b="635"/>
                <wp:docPr id="2" name="Canvas 2"/>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3" name="Picture 3" descr="Chart&#10;&#10;Description automatically generated"/>
                          <pic:cNvPicPr>
                            <a:picLocks noChangeAspect="1"/>
                          </pic:cNvPicPr>
                        </pic:nvPicPr>
                        <pic:blipFill rotWithShape="1">
                          <a:blip r:embed="rId42"/>
                          <a:srcRect t="1155" b="29"/>
                          <a:stretch/>
                        </pic:blipFill>
                        <pic:spPr>
                          <a:xfrm>
                            <a:off x="0" y="0"/>
                            <a:ext cx="2387600" cy="1888501"/>
                          </a:xfrm>
                          <a:prstGeom prst="rect">
                            <a:avLst/>
                          </a:prstGeom>
                        </pic:spPr>
                      </pic:pic>
                      <pic:pic xmlns:pic="http://schemas.openxmlformats.org/drawingml/2006/picture">
                        <pic:nvPicPr>
                          <pic:cNvPr id="4" name="Picture 4" descr="Chart&#10;&#10;Description automatically generated"/>
                          <pic:cNvPicPr>
                            <a:picLocks noChangeAspect="1"/>
                          </pic:cNvPicPr>
                        </pic:nvPicPr>
                        <pic:blipFill>
                          <a:blip r:embed="rId43"/>
                          <a:stretch>
                            <a:fillRect/>
                          </a:stretch>
                        </pic:blipFill>
                        <pic:spPr>
                          <a:xfrm>
                            <a:off x="3321050" y="0"/>
                            <a:ext cx="2165350" cy="1905000"/>
                          </a:xfrm>
                          <a:prstGeom prst="rect">
                            <a:avLst/>
                          </a:prstGeom>
                        </pic:spPr>
                      </pic:pic>
                    </wpc:wpc>
                  </a:graphicData>
                </a:graphic>
              </wp:inline>
            </w:drawing>
          </mc:Choice>
          <mc:Fallback>
            <w:pict>
              <v:group w14:anchorId="355F0050" id="Canvas 2" o:spid="_x0000_s1026" editas="canvas" style="width:6in;height:151.5pt;mso-position-horizontal-relative:char;mso-position-vertical-relative:line" coordsize="54864,19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&#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ATRDAAAQTQDAEAQzQAAEEQzAAAE0QwAAEE0AwBAEM0AABBE&#10;MwAABNEMAABBNAMAQBDNAAAQRDMAAIRxvZzn2/tjXQEAgJ+8NAMAQHi+NN/uXpp/a4x1+DTnOnCY&#10;/fbYb4/99thvj/322G+P/V7npR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CCaAYAgCCaAQAgiGYAAAii&#10;GQAAgmgGAIAgmgEAIIhmAAAIohkAAIJoBgCAIJoBACCIZgAACKIZAADCuF7O8+39sa4AAMBPXpoB&#10;ACA8X5pvdy/NvzXGOnyacx04zH577Lfn236fP/zO+Pz5x/QB/tr48gHa7/fst8d+r/PS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EE0AwBAEM0AABBEMwAABNEMAABBNAMAQBDNAAAQRDMAAATRDAAAQTQD&#10;AEAQzQAAEEQzAAAE0QwAAGFcL+f59v5YVwAA4CcvzQAAEJ4vzbf7x7py1BhjnU6nOdeBw77M97mf&#10;AX/r+/dnv9+y3x777bHfHvvtsd/rvD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EM0AABBEMwAABNEM&#10;AABBNAMAQBDNAAAQRDMAAATRDAAAQTQDAEAQzQAAEEQzAAAE0QwAAEE0AwBAGNfLeb69P9YVAAD4&#10;yUszAACE50vz7f6xrhw1xlin02nOuU4c9X2/deCwL/P5/l7g73eP/fbYb4/99tjvdV6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hmAAAIohkAAIJoBgCAIJoBACCIZgAACKIZAACCaAYAgCCaAQAgiGYA&#10;AAiiGQAAgmgGAIAgmgEAIIzr5Tzf3h/rCgAA/OSlGQAAwvOl+Xb/WFeOGmOs0+k051wnjrLfnu/7&#10;rQOHfZnP9/cCf7977LfHfnvs9zov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BEMwAABNEMAABBNAMA&#10;QBDNAAAQRDMAAATRDAAAQTQDAEAQzQAAEEQzAAAE0QwAAEE0AwBAEM0AABDG9XKeb++PdQUAAH7y&#10;0gwAAOH50ny7f6wrR40x1ul0mnOuE0fZb4/99nzd73PB9ZvjfH87/P3usd8e+73OSz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iUAAgCARCAAQJAIBAIJEIABAkAgEAAgSgQAAQSIQACBIBAIABIlAAIAg&#10;EQgAECQCAQCCRCAAQJAIBAAIEoEAAEEiEAAgSAQCAASJQACAIBEIABAkAgEAgkQgAEDQuJ55vwIA&#10;UOESCAAQ9LgEzukouGuMNeHNfvse+73/8r3/663v7/3C1z4+P7/fH/D/74z9ztjvzNrPJR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">
                <v:shape id="_x0000_s1027" type="#_x0000_t75" style="position:absolute;width:54864;height:19234;visibility:visible;mso-wrap-style:square" filled="t">
                  <v:fill o:detectmouseclick="t"/>
                  <v:path o:connecttype="none"/>
                </v:shape>
                <v:shape id="Picture 3" o:spid="_x0000_s1028" type="#_x0000_t75" alt="Chart&#10;&#10;Description automatically generated" style="position:absolute;width:23876;height:188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">
                  <v:imagedata r:id="rId45" o:title="Chart&#10;&#10;Description automatically generated" croptop="757f" cropbottom="19f"/>
                </v:shape>
                <v:shape id="Picture 4" o:spid="_x0000_s1029" type="#_x0000_t75" alt="Chart&#10;&#10;Description automatically generated" style="position:absolute;left:33210;width:21654;height:190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">
                  <v:imagedata r:id="rId46" o:title="Chart&#10;&#10;Description automatically generated"/>
                </v:shape>
                <w10:anchorlock/>
              </v:group>
            </w:pict>
          </mc:Fallback>
        </mc:AlternateContent>
      </w:r>
    </w:p>
    <w:p w14:paraId="7FF94BBC" w14:textId="57C05B0B" w:rsidR="00F271BA" w:rsidRPr="00111285" w:rsidRDefault="00F271BA" w:rsidP="00111285">
      <w:pPr>
        <w:pStyle w:val="Caption"/>
        <w:jc w:val="center"/>
        <w:rPr>
          <w:i w:val="0"/>
          <w:iCs w:val="0"/>
          <w:szCs w:val="24"/>
        </w:rPr>
      </w:pPr>
      <w:bookmarkStart w:id="43" w:name="_Toc133328311"/>
      <w:r w:rsidRPr="00F271BA">
        <w:rPr>
          <w:i w:val="0"/>
          <w:iCs w:val="0"/>
        </w:rPr>
        <w:t xml:space="preserve">Figure </w:t>
      </w:r>
      <w:r w:rsidR="00111285">
        <w:rPr>
          <w:i w:val="0"/>
          <w:iCs w:val="0"/>
        </w:rPr>
        <w:fldChar w:fldCharType="begin"/>
      </w:r>
      <w:r w:rsidR="00111285">
        <w:rPr>
          <w:i w:val="0"/>
          <w:iCs w:val="0"/>
        </w:rPr>
        <w:instrText xml:space="preserve"> STYLEREF 1 \s </w:instrText>
      </w:r>
      <w:r w:rsidR="00111285">
        <w:rPr>
          <w:i w:val="0"/>
          <w:iCs w:val="0"/>
        </w:rPr>
        <w:fldChar w:fldCharType="separate"/>
      </w:r>
      <w:r w:rsidR="00925569">
        <w:rPr>
          <w:i w:val="0"/>
          <w:iCs w:val="0"/>
          <w:noProof/>
        </w:rPr>
        <w:t>5</w:t>
      </w:r>
      <w:r w:rsidR="00111285">
        <w:rPr>
          <w:i w:val="0"/>
          <w:iCs w:val="0"/>
        </w:rPr>
        <w:fldChar w:fldCharType="end"/>
      </w:r>
      <w:r w:rsidR="00111285">
        <w:rPr>
          <w:i w:val="0"/>
          <w:iCs w:val="0"/>
        </w:rPr>
        <w:noBreakHyphen/>
      </w:r>
      <w:r w:rsidR="00111285">
        <w:rPr>
          <w:i w:val="0"/>
          <w:iCs w:val="0"/>
        </w:rPr>
        <w:fldChar w:fldCharType="begin"/>
      </w:r>
      <w:r w:rsidR="00111285">
        <w:rPr>
          <w:i w:val="0"/>
          <w:iCs w:val="0"/>
        </w:rPr>
        <w:instrText xml:space="preserve"> SEQ Figure \* ARABIC \s 1 </w:instrText>
      </w:r>
      <w:r w:rsidR="00111285">
        <w:rPr>
          <w:i w:val="0"/>
          <w:iCs w:val="0"/>
        </w:rPr>
        <w:fldChar w:fldCharType="separate"/>
      </w:r>
      <w:r w:rsidR="00111285">
        <w:rPr>
          <w:i w:val="0"/>
          <w:iCs w:val="0"/>
          <w:noProof/>
        </w:rPr>
        <w:t>23</w:t>
      </w:r>
      <w:r w:rsidR="00111285">
        <w:rPr>
          <w:i w:val="0"/>
          <w:iCs w:val="0"/>
        </w:rPr>
        <w:fldChar w:fldCharType="end"/>
      </w:r>
      <w:r w:rsidRPr="00F271BA">
        <w:rPr>
          <w:i w:val="0"/>
          <w:iCs w:val="0"/>
        </w:rPr>
        <w:t xml:space="preserve"> Depth first search algorithm without walls vs with walls.</w:t>
      </w:r>
      <w:bookmarkEnd w:id="43"/>
    </w:p>
    <w:p w14:paraId="43751DEF" w14:textId="6BDF58C1" w:rsidR="00BF5500" w:rsidRDefault="004A52C5" w:rsidP="00147B9B">
      <w:pPr>
        <w:spacing w:line="276" w:lineRule="auto"/>
        <w:rPr>
          <w:szCs w:val="24"/>
        </w:rPr>
      </w:pPr>
      <w:r>
        <w:rPr>
          <w:szCs w:val="24"/>
        </w:rPr>
        <w:t xml:space="preserve">The final thing to note is that when comparing the depth first search algorithm to dstar lite is that </w:t>
      </w:r>
      <w:r w:rsidR="00581A7A">
        <w:rPr>
          <w:szCs w:val="24"/>
        </w:rPr>
        <w:t>it</w:t>
      </w:r>
      <w:r>
        <w:rPr>
          <w:szCs w:val="24"/>
        </w:rPr>
        <w:t xml:space="preserve"> is very different to it</w:t>
      </w:r>
      <w:r w:rsidR="00E40DD4">
        <w:rPr>
          <w:szCs w:val="24"/>
        </w:rPr>
        <w:t>,</w:t>
      </w:r>
      <w:r>
        <w:rPr>
          <w:szCs w:val="24"/>
        </w:rPr>
        <w:t xml:space="preserve"> so </w:t>
      </w:r>
      <w:r w:rsidR="00C86F8B">
        <w:rPr>
          <w:szCs w:val="24"/>
        </w:rPr>
        <w:t xml:space="preserve">when </w:t>
      </w:r>
      <w:r w:rsidR="00E40DD4">
        <w:rPr>
          <w:szCs w:val="24"/>
        </w:rPr>
        <w:t xml:space="preserve">the topic was researched, it was an important question </w:t>
      </w:r>
      <w:r w:rsidR="003D323A">
        <w:rPr>
          <w:szCs w:val="24"/>
        </w:rPr>
        <w:t>to</w:t>
      </w:r>
      <w:r w:rsidR="00E40DD4">
        <w:rPr>
          <w:szCs w:val="24"/>
        </w:rPr>
        <w:t xml:space="preserve"> have and</w:t>
      </w:r>
      <w:r w:rsidR="00C86F8B">
        <w:rPr>
          <w:szCs w:val="24"/>
        </w:rPr>
        <w:t xml:space="preserve"> see how it will hold up against the dynamic search algorithm will it be more beneficial for developers to implement dstar lite into their game or use depth first search.</w:t>
      </w:r>
      <w:r w:rsidR="00A74A93" w:rsidRPr="00A74A93">
        <w:rPr>
          <w:rFonts w:eastAsia="Times New Roman"/>
          <w:szCs w:val="24"/>
          <w:lang w:eastAsia="en-IE"/>
        </w:rPr>
        <w:t xml:space="preserve"> </w:t>
      </w:r>
      <w:r w:rsidR="00A74A93">
        <w:rPr>
          <w:rFonts w:eastAsia="Times New Roman"/>
          <w:szCs w:val="24"/>
          <w:lang w:eastAsia="en-IE"/>
        </w:rPr>
        <w:t>(</w:t>
      </w:r>
      <w:r w:rsidR="00A74A93" w:rsidRPr="009E5AE3">
        <w:rPr>
          <w:rFonts w:eastAsia="Times New Roman"/>
          <w:szCs w:val="24"/>
          <w:lang w:eastAsia="en-IE"/>
        </w:rPr>
        <w:t>kaur, N. and Garg, D.</w:t>
      </w:r>
      <w:r w:rsidR="00A74A93">
        <w:rPr>
          <w:rFonts w:eastAsia="Times New Roman"/>
          <w:szCs w:val="24"/>
          <w:lang w:eastAsia="en-IE"/>
        </w:rPr>
        <w:t xml:space="preserve"> 2012</w:t>
      </w:r>
      <w:r w:rsidR="00A74A93" w:rsidRPr="009E5AE3">
        <w:rPr>
          <w:rFonts w:eastAsia="Times New Roman"/>
          <w:szCs w:val="24"/>
          <w:lang w:eastAsia="en-IE"/>
        </w:rPr>
        <w:t>)</w:t>
      </w:r>
    </w:p>
    <w:p w14:paraId="39C743CD" w14:textId="2C80EB09" w:rsidR="00F90342" w:rsidRPr="00F90342" w:rsidRDefault="00CF3244" w:rsidP="00F90342">
      <w:pPr>
        <w:spacing w:after="0" w:line="276" w:lineRule="auto"/>
      </w:pPr>
      <w:r>
        <w:br w:type="page"/>
      </w:r>
    </w:p>
    <w:p w14:paraId="058234A6" w14:textId="102F6709" w:rsidR="00BF5500" w:rsidRDefault="00D34062" w:rsidP="0079297F">
      <w:pPr>
        <w:pStyle w:val="Heading2"/>
      </w:pPr>
      <w:bookmarkStart w:id="44" w:name="_Toc133344716"/>
      <w:r w:rsidRPr="00116428">
        <w:lastRenderedPageBreak/>
        <w:t>J</w:t>
      </w:r>
      <w:r w:rsidR="00E6189E" w:rsidRPr="00116428">
        <w:t xml:space="preserve">ump point </w:t>
      </w:r>
      <w:r w:rsidR="00F53FF0" w:rsidRPr="00116428">
        <w:t>search Pathfinding</w:t>
      </w:r>
      <w:r w:rsidR="00E6189E" w:rsidRPr="00116428">
        <w:t xml:space="preserve"> Algorithm</w:t>
      </w:r>
      <w:bookmarkEnd w:id="44"/>
    </w:p>
    <w:p w14:paraId="3D63BE98" w14:textId="31DB5510" w:rsidR="009E0303" w:rsidRPr="0079297F" w:rsidRDefault="009E0303" w:rsidP="0079297F">
      <w:pPr>
        <w:pStyle w:val="Heading3"/>
      </w:pPr>
      <w:r w:rsidRPr="0079297F">
        <w:t xml:space="preserve"> </w:t>
      </w:r>
      <w:bookmarkStart w:id="45" w:name="_Toc133344717"/>
      <w:r w:rsidRPr="0079297F">
        <w:t>Overview</w:t>
      </w:r>
      <w:bookmarkEnd w:id="45"/>
    </w:p>
    <w:p w14:paraId="7BD9CDC6" w14:textId="77777777" w:rsidR="00BF5500" w:rsidRPr="00116428" w:rsidRDefault="00BF5500" w:rsidP="00147B9B">
      <w:pPr>
        <w:spacing w:line="276" w:lineRule="auto"/>
        <w:ind w:firstLine="720"/>
        <w:rPr>
          <w:sz w:val="28"/>
          <w:szCs w:val="28"/>
        </w:rPr>
      </w:pPr>
    </w:p>
    <w:p w14:paraId="3693B1D9" w14:textId="61E0E566" w:rsidR="009E0303" w:rsidRDefault="009E0303" w:rsidP="0079297F">
      <w:pPr>
        <w:pStyle w:val="Heading3"/>
      </w:pPr>
      <w:bookmarkStart w:id="46" w:name="_Toc133344718"/>
      <w:r w:rsidRPr="00116428">
        <w:t>Key Information</w:t>
      </w:r>
      <w:bookmarkEnd w:id="46"/>
    </w:p>
    <w:p w14:paraId="4C613BEE" w14:textId="77777777" w:rsidR="00BF5500" w:rsidRPr="00116428" w:rsidRDefault="00BF5500" w:rsidP="00147B9B">
      <w:pPr>
        <w:spacing w:line="276" w:lineRule="auto"/>
        <w:rPr>
          <w:sz w:val="28"/>
          <w:szCs w:val="28"/>
        </w:rPr>
      </w:pPr>
    </w:p>
    <w:p w14:paraId="5B1AA97F" w14:textId="4518FA83" w:rsidR="009E0303" w:rsidRDefault="009E0303" w:rsidP="0079297F">
      <w:pPr>
        <w:pStyle w:val="Heading3"/>
      </w:pPr>
      <w:bookmarkStart w:id="47" w:name="_Toc133344719"/>
      <w:r w:rsidRPr="00116428">
        <w:t>Algorithm</w:t>
      </w:r>
      <w:bookmarkEnd w:id="47"/>
    </w:p>
    <w:p w14:paraId="663B1615" w14:textId="5CC0969C" w:rsidR="002C07FA" w:rsidRPr="002C07FA" w:rsidRDefault="002C07FA" w:rsidP="002C07FA">
      <w:pPr>
        <w:rPr>
          <w:b/>
          <w:bCs/>
        </w:rPr>
      </w:pPr>
      <w:r>
        <w:rPr>
          <w:rFonts w:eastAsia="Times New Roman"/>
          <w:szCs w:val="24"/>
          <w:lang w:eastAsia="en-IE"/>
        </w:rPr>
        <w:t>(</w:t>
      </w: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w:t>
      </w:r>
    </w:p>
    <w:p w14:paraId="7B63C404" w14:textId="5E2F4F26" w:rsidR="009E0303" w:rsidRDefault="009E0303" w:rsidP="00147B9B">
      <w:pPr>
        <w:spacing w:line="276" w:lineRule="auto"/>
        <w:rPr>
          <w:b/>
          <w:bCs/>
          <w:sz w:val="28"/>
          <w:szCs w:val="28"/>
        </w:rPr>
      </w:pPr>
    </w:p>
    <w:p w14:paraId="64CC9899" w14:textId="783FFBD2" w:rsidR="008F1567" w:rsidRPr="00D961E2" w:rsidRDefault="00F82192" w:rsidP="00D961E2">
      <w:pPr>
        <w:spacing w:after="0" w:line="276" w:lineRule="auto"/>
      </w:pPr>
      <w:r>
        <w:br w:type="page"/>
      </w:r>
    </w:p>
    <w:p w14:paraId="117475F3" w14:textId="77777777" w:rsidR="0011671D" w:rsidRPr="003C1A81" w:rsidRDefault="0011671D" w:rsidP="0011671D">
      <w:pPr>
        <w:pStyle w:val="Heading2"/>
      </w:pPr>
      <w:bookmarkStart w:id="48" w:name="_Toc133344720"/>
      <w:r w:rsidRPr="003C1A81">
        <w:lastRenderedPageBreak/>
        <w:t>How to compare the algorithms.</w:t>
      </w:r>
      <w:bookmarkEnd w:id="48"/>
    </w:p>
    <w:p w14:paraId="3BDDB216" w14:textId="77777777" w:rsidR="0011671D" w:rsidRDefault="0011671D" w:rsidP="0011671D">
      <w:pPr>
        <w:spacing w:line="276" w:lineRule="auto"/>
      </w:pPr>
      <w:r>
        <w:t>When this topic was decided on, and production of the application had commenced including the selection of the appropriate algorithms to compare were set in stone the next thing that had to be decided was how to compare them. There is the obvious way in which to compare them which is simply by time taken to find the goal node however this is not necessarily the fairest way to compare them as Dstar Lite is going to take longer as it does more calculations and holds onto more memory, and you won’t see its benefits until you make a change to the path. So here are the ways in which have been selected to compare these algorithms:</w:t>
      </w:r>
    </w:p>
    <w:p w14:paraId="4305C26B" w14:textId="77777777" w:rsidR="0011671D" w:rsidRPr="009742B2" w:rsidRDefault="0011671D" w:rsidP="0011671D">
      <w:pPr>
        <w:numPr>
          <w:ilvl w:val="0"/>
          <w:numId w:val="21"/>
        </w:numPr>
        <w:spacing w:line="276" w:lineRule="auto"/>
        <w:rPr>
          <w:lang w:val="en-US"/>
        </w:rPr>
      </w:pPr>
      <w:r w:rsidRPr="009742B2">
        <w:rPr>
          <w:lang w:val="en-US"/>
        </w:rPr>
        <w:t>Performance- speed of the algorithm and the memory usage</w:t>
      </w:r>
      <w:r>
        <w:rPr>
          <w:lang w:val="en-US"/>
        </w:rPr>
        <w:t>, this value of measurement may be the most important form of comparison when it comes to games as speed and memory usage is vital for games development.</w:t>
      </w:r>
    </w:p>
    <w:p w14:paraId="4F006733" w14:textId="77777777" w:rsidR="0011671D" w:rsidRPr="009742B2" w:rsidRDefault="0011671D" w:rsidP="0011671D">
      <w:pPr>
        <w:numPr>
          <w:ilvl w:val="0"/>
          <w:numId w:val="21"/>
        </w:numPr>
        <w:spacing w:line="276" w:lineRule="auto"/>
        <w:rPr>
          <w:lang w:val="en-US"/>
        </w:rPr>
      </w:pPr>
      <w:r w:rsidRPr="009742B2">
        <w:rPr>
          <w:lang w:val="en-US"/>
        </w:rPr>
        <w:t>Optimality – comparing how often each algorithm returns to the best path</w:t>
      </w:r>
      <w:r>
        <w:rPr>
          <w:lang w:val="en-US"/>
        </w:rPr>
        <w:t>, this is quite difficult for a direct comparison as not every algorithm check for ties in terms of quality of path however is still extremely vital for comparisons sake.</w:t>
      </w:r>
      <w:r w:rsidRPr="009742B2">
        <w:rPr>
          <w:lang w:val="en-US"/>
        </w:rPr>
        <w:t xml:space="preserve"> </w:t>
      </w:r>
    </w:p>
    <w:p w14:paraId="5D83F1AF" w14:textId="77777777" w:rsidR="0011671D" w:rsidRPr="009742B2" w:rsidRDefault="0011671D" w:rsidP="0011671D">
      <w:pPr>
        <w:numPr>
          <w:ilvl w:val="0"/>
          <w:numId w:val="21"/>
        </w:numPr>
        <w:spacing w:line="276" w:lineRule="auto"/>
        <w:rPr>
          <w:lang w:val="en-US"/>
        </w:rPr>
      </w:pPr>
      <w:r w:rsidRPr="009742B2">
        <w:rPr>
          <w:lang w:val="en-US"/>
        </w:rPr>
        <w:t>Robustness – speed with obstacles on the path</w:t>
      </w:r>
      <w:r>
        <w:rPr>
          <w:lang w:val="en-US"/>
        </w:rPr>
        <w:t>, this will also be accounted for when after the algorithm has completed its search as mentioned above if the path changes how does the time get affect and how much of a detriment occurs to the recorded time.</w:t>
      </w:r>
    </w:p>
    <w:p w14:paraId="29DB9E77" w14:textId="77777777" w:rsidR="0011671D" w:rsidRPr="009742B2" w:rsidRDefault="0011671D" w:rsidP="0011671D">
      <w:pPr>
        <w:numPr>
          <w:ilvl w:val="0"/>
          <w:numId w:val="21"/>
        </w:numPr>
        <w:spacing w:line="276" w:lineRule="auto"/>
        <w:rPr>
          <w:lang w:val="en-US"/>
        </w:rPr>
      </w:pPr>
      <w:r w:rsidRPr="009742B2">
        <w:rPr>
          <w:lang w:val="en-US"/>
        </w:rPr>
        <w:t>Scalability – for increase and decrease of the grid sizes</w:t>
      </w:r>
      <w:r>
        <w:rPr>
          <w:lang w:val="en-US"/>
        </w:rPr>
        <w:t>, in the case of grid size the algorithms were each compared on three separate grid sizes ranging from a 10x10 grid size to a 100x100 grid size to get more accurate results when the path is changed this will affect Astar and the others more greatly to Dstar Lite.</w:t>
      </w:r>
    </w:p>
    <w:p w14:paraId="695B178A" w14:textId="77777777" w:rsidR="0011671D" w:rsidRPr="009742B2" w:rsidRDefault="0011671D" w:rsidP="0011671D">
      <w:pPr>
        <w:numPr>
          <w:ilvl w:val="0"/>
          <w:numId w:val="21"/>
        </w:numPr>
        <w:spacing w:line="276" w:lineRule="auto"/>
        <w:rPr>
          <w:lang w:val="en-US"/>
        </w:rPr>
      </w:pPr>
      <w:r w:rsidRPr="009742B2">
        <w:rPr>
          <w:lang w:val="en-US"/>
        </w:rPr>
        <w:t>Implementation – how difficult each algorithm is to implement</w:t>
      </w:r>
      <w:r>
        <w:rPr>
          <w:lang w:val="en-US"/>
        </w:rPr>
        <w:t>; this is important as the difficulty in which it was to implement these algorithms may change your decision and sway you to choose another algorithm to implement.</w:t>
      </w:r>
    </w:p>
    <w:p w14:paraId="66A300F1" w14:textId="4EE4015D" w:rsidR="0011671D" w:rsidRDefault="0011671D" w:rsidP="0011671D">
      <w:pPr>
        <w:numPr>
          <w:ilvl w:val="0"/>
          <w:numId w:val="21"/>
        </w:numPr>
        <w:spacing w:line="276" w:lineRule="auto"/>
        <w:rPr>
          <w:lang w:val="en-US"/>
        </w:rPr>
      </w:pPr>
      <w:r w:rsidRPr="009742B2">
        <w:rPr>
          <w:lang w:val="en-US"/>
        </w:rPr>
        <w:t>Depth of code i.e., how many for nested for loops or conditionals that increase the complexity of the code</w:t>
      </w:r>
      <w:r>
        <w:rPr>
          <w:lang w:val="en-US"/>
        </w:rPr>
        <w:t>, this may be a degree in which the code is more likely to break and maintain for the developers which also could affect the decision of the reader and my final evaluation on whether you should use Dstar Lite in a game’s development context.</w:t>
      </w:r>
      <w:r w:rsidR="00667ECD" w:rsidRPr="00667ECD">
        <w:rPr>
          <w:rFonts w:eastAsia="Times New Roman"/>
          <w:szCs w:val="24"/>
          <w:lang w:eastAsia="en-IE"/>
        </w:rPr>
        <w:t xml:space="preserve"> </w:t>
      </w:r>
      <w:r w:rsidR="00667ECD">
        <w:rPr>
          <w:rFonts w:eastAsia="Times New Roman"/>
          <w:szCs w:val="24"/>
          <w:lang w:eastAsia="en-IE"/>
        </w:rPr>
        <w:t>(</w:t>
      </w:r>
      <w:r w:rsidR="00667ECD" w:rsidRPr="00764224">
        <w:rPr>
          <w:rFonts w:eastAsia="Times New Roman"/>
          <w:szCs w:val="24"/>
          <w:lang w:eastAsia="en-IE"/>
        </w:rPr>
        <w:t xml:space="preserve">Pathak, M.J., Rami, S.P. and Patel, R.L. </w:t>
      </w:r>
      <w:r w:rsidR="00667ECD">
        <w:rPr>
          <w:rFonts w:eastAsia="Times New Roman"/>
          <w:szCs w:val="24"/>
          <w:lang w:eastAsia="en-IE"/>
        </w:rPr>
        <w:t>2018</w:t>
      </w:r>
      <w:r w:rsidR="00667ECD" w:rsidRPr="00764224">
        <w:rPr>
          <w:rFonts w:eastAsia="Times New Roman"/>
          <w:szCs w:val="24"/>
          <w:lang w:eastAsia="en-IE"/>
        </w:rPr>
        <w:t>)</w:t>
      </w:r>
    </w:p>
    <w:p w14:paraId="16680867" w14:textId="77777777" w:rsidR="0011671D" w:rsidRPr="003C1A81" w:rsidRDefault="0011671D" w:rsidP="0011671D">
      <w:pPr>
        <w:pStyle w:val="Heading2"/>
      </w:pPr>
      <w:bookmarkStart w:id="49" w:name="_Toc133344721"/>
      <w:r w:rsidRPr="003C1A81">
        <w:t>Controls necessary for fair comparison</w:t>
      </w:r>
      <w:bookmarkEnd w:id="49"/>
    </w:p>
    <w:p w14:paraId="30170BA5" w14:textId="77777777" w:rsidR="0011671D" w:rsidRDefault="0011671D" w:rsidP="0011671D">
      <w:pPr>
        <w:spacing w:line="276" w:lineRule="auto"/>
        <w:rPr>
          <w:lang w:val="en-US"/>
        </w:rPr>
      </w:pPr>
      <w:r>
        <w:rPr>
          <w:lang w:val="en-US"/>
        </w:rPr>
        <w:t>The next thing that needs to be decided on is a list of controls for the testing and comparisons and how they will be implemented into my application. This is extremely important as in my research of these algorithms the last thing that was wanted was to provide the possibility of bias or an advantage to one algorithm or the other as this would skew the integrity of the results which have been collected because of my investigation into these algorithms.</w:t>
      </w:r>
    </w:p>
    <w:p w14:paraId="7F268391" w14:textId="77777777" w:rsidR="0011671D" w:rsidRPr="00E71888" w:rsidRDefault="0011671D" w:rsidP="0011671D">
      <w:pPr>
        <w:numPr>
          <w:ilvl w:val="0"/>
          <w:numId w:val="22"/>
        </w:numPr>
        <w:spacing w:line="276" w:lineRule="auto"/>
        <w:rPr>
          <w:lang w:val="en-US"/>
        </w:rPr>
      </w:pPr>
      <w:r w:rsidRPr="00E71888">
        <w:rPr>
          <w:lang w:val="en-US"/>
        </w:rPr>
        <w:t>Map configuration, i.e., sizes should be the same and the same number of obstacles should be placed for each user</w:t>
      </w:r>
      <w:r>
        <w:rPr>
          <w:lang w:val="en-US"/>
        </w:rPr>
        <w:t>, each algorithm operated on the same grid size in each test to avoid skewed results.</w:t>
      </w:r>
      <w:r w:rsidRPr="00E71888">
        <w:rPr>
          <w:lang w:val="en-US"/>
        </w:rPr>
        <w:t xml:space="preserve"> </w:t>
      </w:r>
    </w:p>
    <w:p w14:paraId="03924E96" w14:textId="77777777" w:rsidR="0011671D" w:rsidRPr="00E71888" w:rsidRDefault="0011671D" w:rsidP="0011671D">
      <w:pPr>
        <w:numPr>
          <w:ilvl w:val="0"/>
          <w:numId w:val="22"/>
        </w:numPr>
        <w:spacing w:line="276" w:lineRule="auto"/>
        <w:rPr>
          <w:lang w:val="en-US"/>
        </w:rPr>
      </w:pPr>
      <w:r w:rsidRPr="00E71888">
        <w:rPr>
          <w:lang w:val="en-US"/>
        </w:rPr>
        <w:t xml:space="preserve">Same heuristic function they should be the same which they are. </w:t>
      </w:r>
    </w:p>
    <w:p w14:paraId="1EDD7C2E" w14:textId="77777777" w:rsidR="0011671D" w:rsidRPr="00E71888" w:rsidRDefault="0011671D" w:rsidP="0011671D">
      <w:pPr>
        <w:numPr>
          <w:ilvl w:val="0"/>
          <w:numId w:val="22"/>
        </w:numPr>
        <w:spacing w:line="276" w:lineRule="auto"/>
        <w:rPr>
          <w:lang w:val="en-US"/>
        </w:rPr>
      </w:pPr>
      <w:r w:rsidRPr="00E71888">
        <w:rPr>
          <w:lang w:val="en-US"/>
        </w:rPr>
        <w:lastRenderedPageBreak/>
        <w:t xml:space="preserve">Same termination conditions i.e., after a certain amount of time and iterations done </w:t>
      </w:r>
      <w:r>
        <w:rPr>
          <w:lang w:val="en-US"/>
        </w:rPr>
        <w:t>This is the same for each algorithm it is either after the goal is found or if enough time has passed.</w:t>
      </w:r>
    </w:p>
    <w:p w14:paraId="31F1A037" w14:textId="77777777" w:rsidR="0011671D" w:rsidRPr="00E71888" w:rsidRDefault="0011671D" w:rsidP="0011671D">
      <w:pPr>
        <w:numPr>
          <w:ilvl w:val="0"/>
          <w:numId w:val="22"/>
        </w:numPr>
        <w:spacing w:line="276" w:lineRule="auto"/>
        <w:rPr>
          <w:lang w:val="en-US"/>
        </w:rPr>
      </w:pPr>
      <w:r w:rsidRPr="00E71888">
        <w:rPr>
          <w:lang w:val="en-US"/>
        </w:rPr>
        <w:t>Implementation details – use the same data structures i.e., vectors and priority queues etc.</w:t>
      </w:r>
      <w:r>
        <w:rPr>
          <w:lang w:val="en-US"/>
        </w:rPr>
        <w:t xml:space="preserve">, the algorithms use the same data structures where applicable, for instance Depth First Search has fewer necessary data structures to the rest of the algorithms. </w:t>
      </w:r>
    </w:p>
    <w:p w14:paraId="1D9C3DF7" w14:textId="77777777" w:rsidR="0011671D" w:rsidRPr="00E71888" w:rsidRDefault="0011671D" w:rsidP="0011671D">
      <w:pPr>
        <w:numPr>
          <w:ilvl w:val="0"/>
          <w:numId w:val="22"/>
        </w:numPr>
        <w:spacing w:line="276" w:lineRule="auto"/>
        <w:rPr>
          <w:lang w:val="en-US"/>
        </w:rPr>
      </w:pPr>
      <w:r w:rsidRPr="00E71888">
        <w:rPr>
          <w:lang w:val="en-US"/>
        </w:rPr>
        <w:t xml:space="preserve">Statistical analysis to evaluate speed. </w:t>
      </w:r>
    </w:p>
    <w:p w14:paraId="0E01FA5C" w14:textId="77777777" w:rsidR="0011671D" w:rsidRPr="00E71888" w:rsidRDefault="0011671D" w:rsidP="0011671D">
      <w:pPr>
        <w:numPr>
          <w:ilvl w:val="0"/>
          <w:numId w:val="22"/>
        </w:numPr>
        <w:spacing w:line="276" w:lineRule="auto"/>
        <w:rPr>
          <w:lang w:val="en-US"/>
        </w:rPr>
      </w:pPr>
      <w:r w:rsidRPr="00E71888">
        <w:rPr>
          <w:lang w:val="en-US"/>
        </w:rPr>
        <w:t>Randomization – random start and end positions for testing to ensure no bias</w:t>
      </w:r>
      <w:r>
        <w:rPr>
          <w:lang w:val="en-US"/>
        </w:rPr>
        <w:t>, this was done in the collection of data as there is a separate environment with this capability inside of the application called testing which does not allow the user to pick the start and end points of the algorithm along with the number of walls placed on the path.</w:t>
      </w:r>
    </w:p>
    <w:p w14:paraId="7CEE55CA" w14:textId="77777777" w:rsidR="0011671D" w:rsidRPr="00E71888" w:rsidRDefault="0011671D" w:rsidP="0011671D">
      <w:pPr>
        <w:numPr>
          <w:ilvl w:val="0"/>
          <w:numId w:val="22"/>
        </w:numPr>
        <w:spacing w:line="276" w:lineRule="auto"/>
        <w:rPr>
          <w:lang w:val="en-US"/>
        </w:rPr>
      </w:pPr>
      <w:r w:rsidRPr="00E71888">
        <w:rPr>
          <w:lang w:val="en-US"/>
        </w:rPr>
        <w:t>Number of trials for the data</w:t>
      </w:r>
      <w:r>
        <w:rPr>
          <w:lang w:val="en-US"/>
        </w:rPr>
        <w:t>, each algorithm must have the same number of trials in each given test as one another to avoid bias or potential average time/ average memory usage calculation error.</w:t>
      </w:r>
      <w:r w:rsidRPr="00E71888">
        <w:rPr>
          <w:lang w:val="en-US"/>
        </w:rPr>
        <w:t xml:space="preserve"> </w:t>
      </w:r>
    </w:p>
    <w:p w14:paraId="5E5E1354" w14:textId="77777777" w:rsidR="0011671D" w:rsidRPr="00E71888" w:rsidRDefault="0011671D" w:rsidP="0011671D">
      <w:pPr>
        <w:numPr>
          <w:ilvl w:val="0"/>
          <w:numId w:val="22"/>
        </w:numPr>
        <w:spacing w:line="276" w:lineRule="auto"/>
        <w:rPr>
          <w:lang w:val="en-US"/>
        </w:rPr>
      </w:pPr>
      <w:r w:rsidRPr="00E71888">
        <w:rPr>
          <w:lang w:val="en-US"/>
        </w:rPr>
        <w:t>Path length – static start and end pos</w:t>
      </w:r>
      <w:r>
        <w:rPr>
          <w:lang w:val="en-US"/>
        </w:rPr>
        <w:t xml:space="preserve"> are the same distance away from each other when gathering the results.</w:t>
      </w:r>
    </w:p>
    <w:p w14:paraId="7D9D2A80" w14:textId="77777777" w:rsidR="0011671D" w:rsidRPr="00116428" w:rsidRDefault="0011671D" w:rsidP="00147B9B">
      <w:pPr>
        <w:spacing w:line="276" w:lineRule="auto"/>
        <w:rPr>
          <w:b/>
          <w:bCs/>
          <w:sz w:val="28"/>
          <w:szCs w:val="28"/>
        </w:rPr>
      </w:pPr>
    </w:p>
    <w:p w14:paraId="7917B8CA" w14:textId="4D971AC0" w:rsidR="00147B9B" w:rsidRDefault="00147B9B" w:rsidP="00147B9B">
      <w:pPr>
        <w:spacing w:after="0" w:line="276" w:lineRule="auto"/>
      </w:pPr>
      <w:r>
        <w:br w:type="page"/>
      </w:r>
    </w:p>
    <w:p w14:paraId="7A9AEBE8" w14:textId="4A255A46" w:rsidR="00D53048" w:rsidRDefault="00D53048" w:rsidP="00D53048">
      <w:pPr>
        <w:pStyle w:val="Heading1"/>
      </w:pPr>
      <w:bookmarkStart w:id="50" w:name="_Toc133344722"/>
      <w:r>
        <w:lastRenderedPageBreak/>
        <w:t>Study/Methodology</w:t>
      </w:r>
      <w:bookmarkEnd w:id="50"/>
    </w:p>
    <w:p w14:paraId="2F4710B9" w14:textId="2D3DF03F" w:rsidR="00D53048" w:rsidRPr="00F271BA" w:rsidRDefault="00D53048" w:rsidP="00D53048">
      <w:pPr>
        <w:spacing w:line="276" w:lineRule="auto"/>
      </w:pPr>
      <w:r w:rsidRPr="00D53048">
        <w:t>This section of the paper shows how theories of pathfinding algorithms researched in section</w:t>
      </w:r>
      <w:r>
        <w:t xml:space="preserve"> </w:t>
      </w:r>
      <w:r>
        <w:fldChar w:fldCharType="begin"/>
      </w:r>
      <w:r>
        <w:instrText xml:space="preserve"> REF _Ref132476662 \r \h </w:instrText>
      </w:r>
      <w:r>
        <w:fldChar w:fldCharType="separate"/>
      </w:r>
      <w:r>
        <w:t>4</w:t>
      </w:r>
      <w:r>
        <w:fldChar w:fldCharType="end"/>
      </w:r>
      <w:r w:rsidRPr="00D53048">
        <w:t xml:space="preserve"> were impl</w:t>
      </w:r>
      <w:r w:rsidR="008F086E">
        <w:t>emen</w:t>
      </w:r>
      <w:r w:rsidRPr="00D53048">
        <w:t>ted in this study.</w:t>
      </w:r>
    </w:p>
    <w:p w14:paraId="6E61EE39" w14:textId="41172929" w:rsidR="00D53048" w:rsidRDefault="00D53048" w:rsidP="00D53048">
      <w:pPr>
        <w:pStyle w:val="Heading2"/>
      </w:pPr>
      <w:bookmarkStart w:id="51" w:name="_Toc133344723"/>
      <w:r>
        <w:t>Implementing Astar</w:t>
      </w:r>
      <w:bookmarkEnd w:id="51"/>
    </w:p>
    <w:p w14:paraId="3092E648" w14:textId="683D743A" w:rsidR="00783FD6" w:rsidRDefault="00783FD6" w:rsidP="00783FD6">
      <w:pPr>
        <w:ind w:left="576"/>
      </w:pPr>
      <w:r>
        <w:t xml:space="preserve">When implementing Astar, having gotten the knowledge from the research that had been done the first thing to do was to create the functor which would compare each </w:t>
      </w:r>
      <w:r w:rsidR="0049502D">
        <w:t>cell</w:t>
      </w:r>
      <w:r>
        <w:t xml:space="preserve"> Fcost to one another and return the one with the smallest value.</w:t>
      </w:r>
    </w:p>
    <w:p w14:paraId="1CD96491" w14:textId="0437EBD4" w:rsidR="004D228D" w:rsidRDefault="004D228D" w:rsidP="00783FD6">
      <w:pPr>
        <w:ind w:left="576"/>
      </w:pPr>
      <w:r>
        <w:t>The first step was to ensure that each cell in the grid had the necessary variables inside of them such as their “Hcost”</w:t>
      </w:r>
      <w:r w:rsidR="000522DE">
        <w:t>,” gcost</w:t>
      </w:r>
      <w:r>
        <w:t>”</w:t>
      </w:r>
      <w:r w:rsidR="00E268B8">
        <w:t xml:space="preserve"> </w:t>
      </w:r>
      <w:r>
        <w:t>and “fcost”</w:t>
      </w:r>
      <w:r w:rsidR="00123CE9">
        <w:t xml:space="preserve"> these variables were explained inside of the literature review.</w:t>
      </w:r>
    </w:p>
    <w:p w14:paraId="04329478" w14:textId="61E0DA5A" w:rsidR="00527D7F" w:rsidRDefault="00527D7F" w:rsidP="00783FD6">
      <w:pPr>
        <w:ind w:left="576"/>
      </w:pPr>
      <w:r>
        <w:t xml:space="preserve">The next step of the </w:t>
      </w:r>
      <w:r w:rsidR="009C0D62">
        <w:t>implementation was to setup the functor which would compare the two cells fcost value and return the lower of the two.</w:t>
      </w:r>
    </w:p>
    <w:p w14:paraId="0A259F3E" w14:textId="24455A27" w:rsidR="00C83350" w:rsidRDefault="00C83350" w:rsidP="00783FD6">
      <w:pPr>
        <w:ind w:left="576"/>
      </w:pPr>
      <w:r>
        <w:t>The initialise astar function simply assigns all of the correct values for each cell in the grid for the search to commence.</w:t>
      </w:r>
    </w:p>
    <w:p w14:paraId="490E9592" w14:textId="5404FEB3" w:rsidR="00C83350" w:rsidRDefault="00C83350" w:rsidP="00C83350">
      <w:pPr>
        <w:ind w:left="576"/>
      </w:pPr>
      <w:r>
        <w:t xml:space="preserve">The compute shortest path follows the Astar search algorithm to find the shortest path to the goal node by calculating the values for each cell as it progresses through the path. It then also assigns the parent cell or previous cell to the current cell being investigated. It does this to make it easy to reconstruct the path back from the goal node to the start node. It then returns the path inside of a stack which is organised by last in first out. </w:t>
      </w:r>
    </w:p>
    <w:p w14:paraId="5EABF5F0" w14:textId="6E77F986" w:rsidR="00C83350" w:rsidRDefault="00C83350" w:rsidP="00C83350">
      <w:pPr>
        <w:ind w:left="576"/>
      </w:pPr>
      <w:r>
        <w:t>This algorithm was then tested on the different paths with no obstacles and changes to the path mid search and also in turn on paths with obstacles and changes to the path mid search</w:t>
      </w:r>
      <w:r w:rsidR="00091181">
        <w:t>.</w:t>
      </w:r>
      <w:r w:rsidR="0013361C">
        <w:t xml:space="preserve"> Astar has to recalculate the path if any obstructions occur mid search which is important to not</w:t>
      </w:r>
      <w:r w:rsidR="00D67AAB">
        <w:t>e</w:t>
      </w:r>
      <w:r w:rsidR="0081643D">
        <w:t>.</w:t>
      </w:r>
      <w:r w:rsidR="008A33F1">
        <w:t xml:space="preserve"> It was also tested on the three different grid sizes with the same types of trials being implemented</w:t>
      </w:r>
      <w:r w:rsidR="00B5091E">
        <w:t xml:space="preserve"> on those grid sizes</w:t>
      </w:r>
      <w:r w:rsidR="00F13973">
        <w:t>.</w:t>
      </w:r>
    </w:p>
    <w:p w14:paraId="0BAC6FBC" w14:textId="537560A6" w:rsidR="00EC423D" w:rsidRPr="00783FD6" w:rsidRDefault="00EC423D" w:rsidP="00120AD6">
      <w:pPr>
        <w:spacing w:after="0" w:line="276" w:lineRule="auto"/>
      </w:pPr>
      <w:r>
        <w:br w:type="page"/>
      </w:r>
    </w:p>
    <w:p w14:paraId="1F376752" w14:textId="61854C08" w:rsidR="00D53048" w:rsidRDefault="00D53048" w:rsidP="00D53048">
      <w:pPr>
        <w:pStyle w:val="Heading2"/>
      </w:pPr>
      <w:bookmarkStart w:id="52" w:name="_Toc133344724"/>
      <w:r>
        <w:lastRenderedPageBreak/>
        <w:t>Implementing Dstar</w:t>
      </w:r>
      <w:r w:rsidR="008F1567">
        <w:t xml:space="preserve"> Lite</w:t>
      </w:r>
      <w:bookmarkEnd w:id="52"/>
    </w:p>
    <w:p w14:paraId="51C2CBBC" w14:textId="55ACAA42" w:rsidR="00B44A48" w:rsidRDefault="00B44A48" w:rsidP="00B44A48">
      <w:pPr>
        <w:ind w:left="576"/>
      </w:pPr>
      <w:r>
        <w:t xml:space="preserve">When the implementation of Dstar Lite had begun and all of the </w:t>
      </w:r>
      <w:r w:rsidR="0049502D">
        <w:t>algorithms</w:t>
      </w:r>
      <w:r>
        <w:t xml:space="preserve"> had been understood completely and it was possible to successfully implement the Dstar Lite search algorithm in full it was implemented in this </w:t>
      </w:r>
      <w:r w:rsidR="003E7258">
        <w:t>process</w:t>
      </w:r>
    </w:p>
    <w:p w14:paraId="52A6B4A5" w14:textId="6108211F" w:rsidR="007A7538" w:rsidRDefault="003E7258" w:rsidP="00B44A48">
      <w:pPr>
        <w:ind w:left="576"/>
      </w:pPr>
      <w:r>
        <w:t>The first thing was to make sure that the cells on the grid had the necessary variables for Dstar Lite to work such as an “rhs cost” value, “g cost” value and a key value, each of these variables which will be actively changed during dstar lite</w:t>
      </w:r>
      <w:r w:rsidR="000522DE">
        <w:t>’</w:t>
      </w:r>
      <w:r>
        <w:t xml:space="preserve">s search through the </w:t>
      </w:r>
      <w:r w:rsidR="0049502D">
        <w:t>grid.</w:t>
      </w:r>
      <w:r>
        <w:t xml:space="preserve"> </w:t>
      </w:r>
    </w:p>
    <w:p w14:paraId="06647633" w14:textId="3E925347" w:rsidR="00932928" w:rsidRDefault="00932928" w:rsidP="00B44A48">
      <w:pPr>
        <w:ind w:left="576"/>
      </w:pPr>
      <w:r>
        <w:t>The second step is to setup the functor for Dstar Lite what this does is it compares the cells key’s first values against one another and their second key values against one another again. If in the case of a tie it will return the higher in the priority queue</w:t>
      </w:r>
    </w:p>
    <w:p w14:paraId="0E91B306" w14:textId="6F5FE7FA" w:rsidR="00DD0528" w:rsidRDefault="00DD0528" w:rsidP="00B44A48">
      <w:pPr>
        <w:ind w:left="576"/>
      </w:pPr>
      <w:r>
        <w:t>The third step is to create the calculate key function which sets the key values of a node. What the calculation is, is that it gets the minimum of that cells “gcost” and “rhscost” adds that value to the cells heuristic value as well as the key modifier. The second of value of the key is the minimum value of the “gcost” and the “rhscost”.</w:t>
      </w:r>
    </w:p>
    <w:p w14:paraId="2BA5D7C4" w14:textId="68E71EF3" w:rsidR="003E7258" w:rsidRDefault="007A7538" w:rsidP="00B44A48">
      <w:pPr>
        <w:ind w:left="576"/>
      </w:pPr>
      <w:r>
        <w:t xml:space="preserve">The next step was implementing the main function of the algorithm which has a purpose of moving the start node or can be considered as the characters position through the path, updating the key modifier, and then handling changes to the </w:t>
      </w:r>
      <w:r w:rsidR="00F446A6">
        <w:t>path</w:t>
      </w:r>
      <w:r w:rsidR="00E7153E">
        <w:t xml:space="preserve">. This also returns the final </w:t>
      </w:r>
      <w:r w:rsidR="0049502D">
        <w:t>path.</w:t>
      </w:r>
    </w:p>
    <w:p w14:paraId="44ADE029" w14:textId="17798DAD" w:rsidR="001D01EA" w:rsidRDefault="001D01EA" w:rsidP="00B44A48">
      <w:pPr>
        <w:ind w:left="576"/>
      </w:pPr>
      <w:r>
        <w:t>The initialise Dstar Lite function is where you set the values of the grid which is necessary for the algorithm to work</w:t>
      </w:r>
      <w:r w:rsidR="0047573D">
        <w:t xml:space="preserve"> in here you will also set the key to the start node and push that start node into the priority </w:t>
      </w:r>
      <w:r w:rsidR="0049502D">
        <w:t>queue.</w:t>
      </w:r>
    </w:p>
    <w:p w14:paraId="78D65608" w14:textId="6D71080F" w:rsidR="002621B6" w:rsidRDefault="002621B6" w:rsidP="00B44A48">
      <w:pPr>
        <w:ind w:left="576"/>
      </w:pPr>
      <w:r>
        <w:t xml:space="preserve">The compute shortest path function works as such </w:t>
      </w:r>
      <w:r w:rsidR="00FE6DF7">
        <w:t xml:space="preserve">this Is where you dictate how the algorithm handles the different types of </w:t>
      </w:r>
      <w:r w:rsidR="00D23537">
        <w:t>inconsistencies</w:t>
      </w:r>
      <w:r w:rsidR="00FE6DF7">
        <w:t xml:space="preserve"> mention above in the literature review.</w:t>
      </w:r>
      <w:r w:rsidR="00D23537">
        <w:t xml:space="preserve"> This will either relax down the gcost of the cell being investigated or it will raise the rhs cost to the gcost</w:t>
      </w:r>
      <w:r w:rsidR="00CA15A3">
        <w:t>.</w:t>
      </w:r>
    </w:p>
    <w:p w14:paraId="244F2AA7" w14:textId="03EF2185" w:rsidR="003A6848" w:rsidRDefault="003A6848" w:rsidP="00B44A48">
      <w:pPr>
        <w:ind w:left="576"/>
      </w:pPr>
      <w:r>
        <w:t xml:space="preserve">The next and final function that needs to be implemented is the update vertex/node/cell function this will assign the lowest value rhs cost of that </w:t>
      </w:r>
      <w:r w:rsidR="00CE5BC5">
        <w:t>cell’s</w:t>
      </w:r>
      <w:r>
        <w:t xml:space="preserve"> neighbours to that cell. It then checks to see if that cell is in the priority queue if it is in the queue it will take that cell out of the queue it will then go and recalculate that cells key values with the new rhs cost </w:t>
      </w:r>
      <w:r w:rsidR="0030046F">
        <w:t xml:space="preserve">and will once that </w:t>
      </w:r>
      <w:r w:rsidR="00CE5BC5">
        <w:t>be</w:t>
      </w:r>
      <w:r w:rsidR="0030046F">
        <w:t xml:space="preserve"> complete push the cell back into the queue with the updated values to be potentially investigated in the future of the search.</w:t>
      </w:r>
    </w:p>
    <w:p w14:paraId="34BE7084" w14:textId="06505138" w:rsidR="00E6150F" w:rsidRDefault="00E6150F" w:rsidP="00B44A48">
      <w:pPr>
        <w:ind w:left="576"/>
      </w:pPr>
      <w:r>
        <w:t>When having implemented Dstar Lite these were the steps taken as a result of the research that had been done.</w:t>
      </w:r>
      <w:r w:rsidR="00653580">
        <w:t xml:space="preserve"> This algorithm was then tested on paths with no obstructions and changes to the path and paths with obstructions and changes to the path</w:t>
      </w:r>
      <w:r w:rsidR="00DC77FB">
        <w:t>. It was also tested on the three different grid sizes with the same types of trials being implemented on those grid sizes.</w:t>
      </w:r>
    </w:p>
    <w:p w14:paraId="7929403D" w14:textId="77777777" w:rsidR="00DD0528" w:rsidRPr="00B44A48" w:rsidRDefault="00DD0528" w:rsidP="00B44A48">
      <w:pPr>
        <w:ind w:left="576"/>
      </w:pPr>
    </w:p>
    <w:p w14:paraId="317CC9A3" w14:textId="316C4DAD" w:rsidR="008F1567" w:rsidRDefault="008F1567" w:rsidP="008F1567">
      <w:pPr>
        <w:pStyle w:val="Heading2"/>
      </w:pPr>
      <w:bookmarkStart w:id="53" w:name="_Toc133344725"/>
      <w:r>
        <w:t xml:space="preserve">Implementing </w:t>
      </w:r>
      <w:r w:rsidR="00CE5BC5">
        <w:t>Dijkstra’s</w:t>
      </w:r>
      <w:r>
        <w:t xml:space="preserve"> Search Algorithm</w:t>
      </w:r>
      <w:bookmarkEnd w:id="53"/>
    </w:p>
    <w:p w14:paraId="71C80690" w14:textId="2062B72D" w:rsidR="001C6F91" w:rsidRDefault="001C6F91" w:rsidP="001C6F91">
      <w:r>
        <w:t xml:space="preserve">When implementing </w:t>
      </w:r>
      <w:r w:rsidR="00CE5BC5">
        <w:t>Dijkstra’s</w:t>
      </w:r>
      <w:r>
        <w:t xml:space="preserve"> search algorithm based off of the research gathered there was a few steps which had to be implemented in order for a correct implementation of the </w:t>
      </w:r>
      <w:r w:rsidR="0049502D">
        <w:t>algorithm.</w:t>
      </w:r>
    </w:p>
    <w:p w14:paraId="1E23E5AF" w14:textId="58E44F6D" w:rsidR="00D71049" w:rsidRDefault="00D71049" w:rsidP="001C6F91">
      <w:r>
        <w:lastRenderedPageBreak/>
        <w:t xml:space="preserve">The functor which was implemented only compares the gcost values of each cell against </w:t>
      </w:r>
      <w:r w:rsidR="00CE5BC5">
        <w:t>each other</w:t>
      </w:r>
      <w:r w:rsidR="00CC61A2">
        <w:t>.</w:t>
      </w:r>
    </w:p>
    <w:p w14:paraId="6A0A3D4C" w14:textId="1796AE36" w:rsidR="009B44EB" w:rsidRDefault="009B44EB" w:rsidP="001C6F91">
      <w:r>
        <w:t xml:space="preserve">The compute shortest path algorithm finds the shortest path by sorting the cells inside of the priority queue by their gcost values. It does this until it finds the goal </w:t>
      </w:r>
      <w:r w:rsidR="00CE5BC5">
        <w:t>node</w:t>
      </w:r>
      <w:r>
        <w:t>. Like Astar a parent cell is set for an easy reconstruction of the path after the goal node is found.</w:t>
      </w:r>
    </w:p>
    <w:p w14:paraId="62DF4C9F" w14:textId="15DDBE99" w:rsidR="0001584A" w:rsidRPr="001C6F91" w:rsidRDefault="0001584A" w:rsidP="001C6F91">
      <w:r>
        <w:t>This algorithm was tested under the same conditions as the rest as mentioned in the literature review.</w:t>
      </w:r>
    </w:p>
    <w:p w14:paraId="61FE3BE1" w14:textId="77777777" w:rsidR="001C6F91" w:rsidRPr="001C6F91" w:rsidRDefault="001C6F91" w:rsidP="001C6F91"/>
    <w:p w14:paraId="26728E46" w14:textId="1EEB7402" w:rsidR="008F1567" w:rsidRDefault="008F1567" w:rsidP="008F1567">
      <w:pPr>
        <w:pStyle w:val="Heading2"/>
      </w:pPr>
      <w:bookmarkStart w:id="54" w:name="_Toc133344726"/>
      <w:r>
        <w:t>Implementing Lifelong Planning Astar</w:t>
      </w:r>
      <w:bookmarkEnd w:id="54"/>
    </w:p>
    <w:p w14:paraId="07E1C771" w14:textId="5949BB99" w:rsidR="00B70FA3" w:rsidRDefault="00B70FA3" w:rsidP="006D7040">
      <w:r>
        <w:t xml:space="preserve">When the implementation of </w:t>
      </w:r>
      <w:r w:rsidR="00427844">
        <w:t>Lifelong Planning Astar</w:t>
      </w:r>
      <w:r>
        <w:t xml:space="preserve"> had </w:t>
      </w:r>
      <w:r w:rsidR="0049502D">
        <w:t>begun,</w:t>
      </w:r>
      <w:r>
        <w:t xml:space="preserve"> and all of the </w:t>
      </w:r>
      <w:r w:rsidR="0049502D">
        <w:t>algorithms</w:t>
      </w:r>
      <w:r>
        <w:t xml:space="preserve"> had been understood completely and it was possible to successfully implement the </w:t>
      </w:r>
      <w:r w:rsidR="00427844">
        <w:t>Lifelong Planning Astar</w:t>
      </w:r>
      <w:r>
        <w:t xml:space="preserve"> search algorithm in full it was implemented in this </w:t>
      </w:r>
      <w:r w:rsidR="0049502D">
        <w:t>process.</w:t>
      </w:r>
    </w:p>
    <w:p w14:paraId="33315532" w14:textId="3BA9F018" w:rsidR="0046779C" w:rsidRDefault="0046779C" w:rsidP="006D7040">
      <w:r>
        <w:t xml:space="preserve">First thing was to setup the functor which works the same as Dstar lite it compares the cells based off of their key values it then </w:t>
      </w:r>
      <w:r w:rsidR="00CE5BC5">
        <w:t>handles</w:t>
      </w:r>
      <w:r>
        <w:t xml:space="preserve"> ties by returning the higher of the two in the priority queue</w:t>
      </w:r>
      <w:r w:rsidR="001676D4">
        <w:t>.</w:t>
      </w:r>
    </w:p>
    <w:p w14:paraId="49CE3C07" w14:textId="38C196FD" w:rsidR="00B70FA3" w:rsidRDefault="00B41689" w:rsidP="006D7040">
      <w:r>
        <w:t xml:space="preserve">The compute shortest path does works in the same regards as dstar lite as it handles the </w:t>
      </w:r>
      <w:r w:rsidR="006D7040">
        <w:t>inconstancies</w:t>
      </w:r>
      <w:r>
        <w:t xml:space="preserve"> it also then passes the cells into the update node function which gets the minimum value and recalculates the key and puts it back into the priority queue.</w:t>
      </w:r>
    </w:p>
    <w:p w14:paraId="6B77325A" w14:textId="44E28E21" w:rsidR="00A923CD" w:rsidRPr="006D7040" w:rsidRDefault="00A923CD" w:rsidP="00A923CD">
      <w:r>
        <w:t xml:space="preserve">This algorithm was tested under the same conditions as the rest of the algorithms in order to endure a fair evaluation of each </w:t>
      </w:r>
      <w:r w:rsidR="0049502D">
        <w:t>algorithm.</w:t>
      </w:r>
    </w:p>
    <w:p w14:paraId="75CA42F2" w14:textId="77777777" w:rsidR="00A923CD" w:rsidRPr="00B70FA3" w:rsidRDefault="00A923CD" w:rsidP="006D7040"/>
    <w:p w14:paraId="1BF435C2" w14:textId="168F46A9" w:rsidR="008F1567" w:rsidRDefault="008F1567" w:rsidP="008F1567">
      <w:pPr>
        <w:pStyle w:val="Heading2"/>
      </w:pPr>
      <w:bookmarkStart w:id="55" w:name="_Toc133344727"/>
      <w:r>
        <w:t>Implementing Depth First Search</w:t>
      </w:r>
      <w:bookmarkEnd w:id="55"/>
    </w:p>
    <w:p w14:paraId="11968030" w14:textId="778F026A" w:rsidR="006D7040" w:rsidRDefault="006D7040" w:rsidP="006D7040">
      <w:r>
        <w:t>Depth first search was implemented using only one function which works recursively until the goal node is found it follows the direction it is going until it cannot go in that direction any longer it also assigns a parent cell so the path can be reconstructed with ease.</w:t>
      </w:r>
    </w:p>
    <w:p w14:paraId="445C89AE" w14:textId="433D687F" w:rsidR="006D7040" w:rsidRDefault="006D7040" w:rsidP="006D7040">
      <w:r>
        <w:t xml:space="preserve">This algorithm was tested under the same conditions as the rest of the algorithms in order to endure a fair evaluation of each </w:t>
      </w:r>
      <w:r w:rsidR="0049502D">
        <w:t>algorithm.</w:t>
      </w:r>
    </w:p>
    <w:p w14:paraId="689BF3DF" w14:textId="61C9E927" w:rsidR="00AE41C1" w:rsidRPr="006D7040" w:rsidRDefault="00AE41C1" w:rsidP="00065270">
      <w:pPr>
        <w:spacing w:after="0" w:line="276" w:lineRule="auto"/>
      </w:pPr>
      <w:r>
        <w:br w:type="page"/>
      </w:r>
    </w:p>
    <w:p w14:paraId="2925AAAE" w14:textId="008B0E42" w:rsidR="008F1567" w:rsidRDefault="008F1567" w:rsidP="008F1567">
      <w:pPr>
        <w:pStyle w:val="Heading2"/>
      </w:pPr>
      <w:bookmarkStart w:id="56" w:name="_Toc133344728"/>
      <w:r>
        <w:lastRenderedPageBreak/>
        <w:t>Implementing Jump Point Search</w:t>
      </w:r>
      <w:bookmarkEnd w:id="56"/>
      <w:r>
        <w:t xml:space="preserve"> </w:t>
      </w:r>
    </w:p>
    <w:p w14:paraId="48CD2180" w14:textId="3F53527F" w:rsidR="008F1567" w:rsidRPr="008F1567" w:rsidRDefault="00AA7040" w:rsidP="008F1567">
      <w:r>
        <w:t>Once it is implemented in the code I will discuss it here</w:t>
      </w:r>
    </w:p>
    <w:p w14:paraId="7237BFD6" w14:textId="2C2B81AA" w:rsidR="008F1567" w:rsidRPr="008F1567" w:rsidRDefault="008F1567" w:rsidP="008F1567"/>
    <w:p w14:paraId="6935D668" w14:textId="02FE4FA2" w:rsidR="00D53048" w:rsidRDefault="00D53048">
      <w:pPr>
        <w:spacing w:before="0" w:after="0" w:line="240" w:lineRule="auto"/>
        <w:jc w:val="left"/>
      </w:pPr>
      <w:r>
        <w:br w:type="page"/>
      </w:r>
    </w:p>
    <w:p w14:paraId="687E6680" w14:textId="5E140807" w:rsidR="0046532A" w:rsidRDefault="3456BFEA" w:rsidP="0079297F">
      <w:pPr>
        <w:pStyle w:val="Heading1"/>
      </w:pPr>
      <w:bookmarkStart w:id="57" w:name="_Toc133344729"/>
      <w:r w:rsidRPr="0079297F">
        <w:lastRenderedPageBreak/>
        <w:t xml:space="preserve">Evaluation </w:t>
      </w:r>
      <w:r w:rsidR="0046532A" w:rsidRPr="0079297F">
        <w:t>and Discussion</w:t>
      </w:r>
      <w:bookmarkEnd w:id="57"/>
    </w:p>
    <w:p w14:paraId="1D47221B" w14:textId="29C1E62D" w:rsidR="00A86939" w:rsidRDefault="00A86939" w:rsidP="00F271BA">
      <w:pPr>
        <w:spacing w:line="276" w:lineRule="auto"/>
      </w:pPr>
      <w:r>
        <w:t>This section of the paper demonstrates the results gather</w:t>
      </w:r>
      <w:r w:rsidR="00275979">
        <w:t>ed</w:t>
      </w:r>
      <w:r>
        <w:t xml:space="preserve"> from the trials performed </w:t>
      </w:r>
      <w:r w:rsidR="0063666A">
        <w:t xml:space="preserve">as a result of the algorithms being run on a </w:t>
      </w:r>
      <w:r w:rsidR="0032248C">
        <w:t>two-dimensional</w:t>
      </w:r>
      <w:r w:rsidR="0063666A">
        <w:t xml:space="preserve"> grid each time was recorded as seconds and as such their average times will reflect this decision</w:t>
      </w:r>
      <w:r>
        <w:t>.</w:t>
      </w:r>
    </w:p>
    <w:p w14:paraId="42B449FD" w14:textId="327E84AD" w:rsidR="009742B2" w:rsidRDefault="006B5984" w:rsidP="00C40723">
      <w:pPr>
        <w:pStyle w:val="Heading2"/>
        <w:rPr>
          <w:lang w:val="ga-IE"/>
        </w:rPr>
      </w:pPr>
      <w:bookmarkStart w:id="58" w:name="_Toc133344730"/>
      <w:r w:rsidRPr="00CF1CB7">
        <w:rPr>
          <w:lang w:val="ga-IE"/>
        </w:rPr>
        <w:t xml:space="preserve">How will </w:t>
      </w:r>
      <w:r w:rsidR="001D4174">
        <w:rPr>
          <w:lang w:val="ga-IE"/>
        </w:rPr>
        <w:t>the data be displayed</w:t>
      </w:r>
      <w:r w:rsidRPr="00CF1CB7">
        <w:rPr>
          <w:lang w:val="ga-IE"/>
        </w:rPr>
        <w:t>?</w:t>
      </w:r>
      <w:bookmarkEnd w:id="58"/>
    </w:p>
    <w:p w14:paraId="284A1D81" w14:textId="77777777" w:rsidR="0032248C" w:rsidRDefault="006B5984" w:rsidP="00944627">
      <w:pPr>
        <w:spacing w:line="276" w:lineRule="auto"/>
        <w:rPr>
          <w:szCs w:val="24"/>
          <w:lang w:val="ga-IE"/>
        </w:rPr>
      </w:pPr>
      <w:r>
        <w:rPr>
          <w:szCs w:val="24"/>
          <w:lang w:val="ga-IE"/>
        </w:rPr>
        <w:t xml:space="preserve">When comparing the times </w:t>
      </w:r>
      <w:r w:rsidR="0032248C">
        <w:rPr>
          <w:szCs w:val="24"/>
          <w:lang w:val="ga-IE"/>
        </w:rPr>
        <w:t>that</w:t>
      </w:r>
      <w:r>
        <w:rPr>
          <w:szCs w:val="24"/>
          <w:lang w:val="ga-IE"/>
        </w:rPr>
        <w:t xml:space="preserve"> it took for each search algorithm to find the destination/ goal node,</w:t>
      </w:r>
      <w:r w:rsidR="0032248C">
        <w:rPr>
          <w:szCs w:val="24"/>
          <w:lang w:val="ga-IE"/>
        </w:rPr>
        <w:t xml:space="preserve"> it must first be noted how</w:t>
      </w:r>
      <w:r>
        <w:rPr>
          <w:szCs w:val="24"/>
          <w:lang w:val="ga-IE"/>
        </w:rPr>
        <w:t xml:space="preserve"> </w:t>
      </w:r>
      <w:r w:rsidR="003A0CD6">
        <w:rPr>
          <w:szCs w:val="24"/>
          <w:lang w:val="ga-IE"/>
        </w:rPr>
        <w:t xml:space="preserve">each algorithm had their times </w:t>
      </w:r>
      <w:r>
        <w:rPr>
          <w:szCs w:val="24"/>
          <w:lang w:val="ga-IE"/>
        </w:rPr>
        <w:t>stored  for each trial inside of seperate excel files for each algorithm.</w:t>
      </w:r>
    </w:p>
    <w:p w14:paraId="6EFC215C" w14:textId="77777777" w:rsidR="0032248C" w:rsidRDefault="006B5984" w:rsidP="00944627">
      <w:pPr>
        <w:spacing w:line="276" w:lineRule="auto"/>
        <w:rPr>
          <w:szCs w:val="24"/>
          <w:lang w:val="ga-IE"/>
        </w:rPr>
      </w:pPr>
      <w:r>
        <w:rPr>
          <w:szCs w:val="24"/>
          <w:lang w:val="ga-IE"/>
        </w:rPr>
        <w:t xml:space="preserve"> So as a result each algorithm has three seperate excel files with each file containing</w:t>
      </w:r>
      <w:r w:rsidR="0032248C">
        <w:rPr>
          <w:szCs w:val="24"/>
          <w:lang w:val="ga-IE"/>
        </w:rPr>
        <w:t xml:space="preserve"> their indivdual times when being run on</w:t>
      </w:r>
      <w:r>
        <w:rPr>
          <w:szCs w:val="24"/>
          <w:lang w:val="ga-IE"/>
        </w:rPr>
        <w:t xml:space="preserve"> each </w:t>
      </w:r>
      <w:r w:rsidR="0032248C">
        <w:rPr>
          <w:szCs w:val="24"/>
          <w:lang w:val="ga-IE"/>
        </w:rPr>
        <w:t xml:space="preserve">of the different </w:t>
      </w:r>
      <w:r>
        <w:rPr>
          <w:szCs w:val="24"/>
          <w:lang w:val="ga-IE"/>
        </w:rPr>
        <w:t>sized grid</w:t>
      </w:r>
      <w:r w:rsidR="0032248C">
        <w:rPr>
          <w:szCs w:val="24"/>
          <w:lang w:val="ga-IE"/>
        </w:rPr>
        <w:t>s</w:t>
      </w:r>
      <w:r>
        <w:rPr>
          <w:szCs w:val="24"/>
          <w:lang w:val="ga-IE"/>
        </w:rPr>
        <w:t xml:space="preserve"> for example the astar algorithm has the three seperate excel files called “</w:t>
      </w:r>
      <w:r w:rsidRPr="006B5984">
        <w:rPr>
          <w:szCs w:val="24"/>
          <w:lang w:val="ga-IE"/>
        </w:rPr>
        <w:t>AstarTime</w:t>
      </w:r>
      <w:r w:rsidR="00F14ACB">
        <w:rPr>
          <w:szCs w:val="24"/>
          <w:lang w:val="ga-IE"/>
        </w:rPr>
        <w:t>.csv</w:t>
      </w:r>
      <w:r>
        <w:rPr>
          <w:szCs w:val="24"/>
          <w:lang w:val="ga-IE"/>
        </w:rPr>
        <w:t xml:space="preserve">” for the small sized grid, </w:t>
      </w:r>
      <w:r w:rsidR="009D7B2B">
        <w:rPr>
          <w:szCs w:val="24"/>
          <w:lang w:val="ga-IE"/>
        </w:rPr>
        <w:t>“</w:t>
      </w:r>
      <w:r w:rsidR="00DD3A36" w:rsidRPr="00DD3A36">
        <w:rPr>
          <w:szCs w:val="24"/>
          <w:lang w:val="ga-IE"/>
        </w:rPr>
        <w:t>AstarTimeMedium.csv</w:t>
      </w:r>
      <w:r w:rsidR="009D7B2B">
        <w:rPr>
          <w:szCs w:val="24"/>
          <w:lang w:val="ga-IE"/>
        </w:rPr>
        <w:t xml:space="preserve">” for the medium sized grid </w:t>
      </w:r>
      <w:r w:rsidR="009F7D7C">
        <w:rPr>
          <w:szCs w:val="24"/>
          <w:lang w:val="ga-IE"/>
        </w:rPr>
        <w:t xml:space="preserve"> and then </w:t>
      </w:r>
      <w:r w:rsidR="000F3048">
        <w:rPr>
          <w:szCs w:val="24"/>
          <w:lang w:val="ga-IE"/>
        </w:rPr>
        <w:t xml:space="preserve">“ </w:t>
      </w:r>
      <w:r w:rsidR="00DF3AC9" w:rsidRPr="00DF3AC9">
        <w:rPr>
          <w:szCs w:val="24"/>
          <w:lang w:val="ga-IE"/>
        </w:rPr>
        <w:t xml:space="preserve">AstarTimeLarge.csv </w:t>
      </w:r>
      <w:r w:rsidR="000F3048">
        <w:rPr>
          <w:szCs w:val="24"/>
          <w:lang w:val="ga-IE"/>
        </w:rPr>
        <w:t>“ for the large sized grid</w:t>
      </w:r>
      <w:r w:rsidR="00567C94">
        <w:rPr>
          <w:szCs w:val="24"/>
          <w:lang w:val="ga-IE"/>
        </w:rPr>
        <w:t>.</w:t>
      </w:r>
    </w:p>
    <w:p w14:paraId="1D49EE9F" w14:textId="77777777" w:rsidR="00AC64B3" w:rsidRDefault="00567C94" w:rsidP="00944627">
      <w:pPr>
        <w:spacing w:line="276" w:lineRule="auto"/>
        <w:rPr>
          <w:szCs w:val="24"/>
          <w:lang w:val="ga-IE"/>
        </w:rPr>
      </w:pPr>
      <w:r>
        <w:rPr>
          <w:szCs w:val="24"/>
          <w:lang w:val="ga-IE"/>
        </w:rPr>
        <w:t>Within these excel files are the times stored under the following criteria, basic path with no obstacles, one wall on the path, as well as two, three and four walls on the path.</w:t>
      </w:r>
      <w:r w:rsidR="00111285">
        <w:rPr>
          <w:szCs w:val="24"/>
          <w:lang w:val="ga-IE"/>
        </w:rPr>
        <w:t xml:space="preserve"> </w:t>
      </w:r>
      <w:r w:rsidR="004F3318">
        <w:rPr>
          <w:szCs w:val="24"/>
          <w:lang w:val="ga-IE"/>
        </w:rPr>
        <w:t xml:space="preserve">For this experiment to be successful and avoid </w:t>
      </w:r>
      <w:r w:rsidR="0032248C">
        <w:rPr>
          <w:szCs w:val="24"/>
          <w:lang w:val="ga-IE"/>
        </w:rPr>
        <w:t xml:space="preserve">any form of positional </w:t>
      </w:r>
      <w:r w:rsidR="00AC64B3">
        <w:rPr>
          <w:szCs w:val="24"/>
          <w:lang w:val="ga-IE"/>
        </w:rPr>
        <w:t xml:space="preserve">or any other froms of </w:t>
      </w:r>
      <w:r w:rsidR="004F3318">
        <w:rPr>
          <w:szCs w:val="24"/>
          <w:lang w:val="ga-IE"/>
        </w:rPr>
        <w:t>bias potentially given favor</w:t>
      </w:r>
      <w:r w:rsidR="00AC64B3">
        <w:rPr>
          <w:szCs w:val="24"/>
          <w:lang w:val="ga-IE"/>
        </w:rPr>
        <w:t>able advantage</w:t>
      </w:r>
      <w:r w:rsidR="004F3318">
        <w:rPr>
          <w:szCs w:val="24"/>
          <w:lang w:val="ga-IE"/>
        </w:rPr>
        <w:t xml:space="preserve"> to any of the chosen algorithms </w:t>
      </w:r>
      <w:r w:rsidR="004B5879">
        <w:rPr>
          <w:szCs w:val="24"/>
          <w:lang w:val="ga-IE"/>
        </w:rPr>
        <w:t xml:space="preserve">it was necessary for the </w:t>
      </w:r>
      <w:r w:rsidR="004F3318">
        <w:rPr>
          <w:szCs w:val="24"/>
          <w:lang w:val="ga-IE"/>
        </w:rPr>
        <w:t xml:space="preserve">use </w:t>
      </w:r>
      <w:r w:rsidR="004B5879">
        <w:rPr>
          <w:szCs w:val="24"/>
          <w:lang w:val="ga-IE"/>
        </w:rPr>
        <w:t xml:space="preserve">of </w:t>
      </w:r>
      <w:r w:rsidR="004F3318">
        <w:rPr>
          <w:szCs w:val="24"/>
          <w:lang w:val="ga-IE"/>
        </w:rPr>
        <w:t xml:space="preserve">a random position on the grid </w:t>
      </w:r>
      <w:r w:rsidR="00FF473D">
        <w:rPr>
          <w:szCs w:val="24"/>
          <w:lang w:val="ga-IE"/>
        </w:rPr>
        <w:t>however the number of walls on the path were kept the same for each algorithm</w:t>
      </w:r>
      <w:r w:rsidR="00EB52A5">
        <w:rPr>
          <w:szCs w:val="24"/>
          <w:lang w:val="ga-IE"/>
        </w:rPr>
        <w:t>.</w:t>
      </w:r>
    </w:p>
    <w:p w14:paraId="042B3115" w14:textId="77777777" w:rsidR="00B61237" w:rsidRDefault="00106B82" w:rsidP="00944627">
      <w:pPr>
        <w:spacing w:line="276" w:lineRule="auto"/>
        <w:rPr>
          <w:szCs w:val="24"/>
          <w:lang w:val="ga-IE"/>
        </w:rPr>
      </w:pPr>
      <w:r>
        <w:rPr>
          <w:szCs w:val="24"/>
          <w:lang w:val="ga-IE"/>
        </w:rPr>
        <w:t xml:space="preserve">To correctly display the time an average over a variety of trials </w:t>
      </w:r>
      <w:r w:rsidR="007E09A7">
        <w:rPr>
          <w:szCs w:val="24"/>
          <w:lang w:val="ga-IE"/>
        </w:rPr>
        <w:t xml:space="preserve">under each </w:t>
      </w:r>
      <w:r w:rsidR="00AC64B3">
        <w:rPr>
          <w:szCs w:val="24"/>
          <w:lang w:val="ga-IE"/>
        </w:rPr>
        <w:t>the different types of scenrios</w:t>
      </w:r>
      <w:r w:rsidR="007E09A7">
        <w:rPr>
          <w:szCs w:val="24"/>
          <w:lang w:val="ga-IE"/>
        </w:rPr>
        <w:t xml:space="preserve"> for the algorithms</w:t>
      </w:r>
      <w:r w:rsidR="00CE10F0">
        <w:rPr>
          <w:szCs w:val="24"/>
          <w:lang w:val="ga-IE"/>
        </w:rPr>
        <w:t xml:space="preserve"> was collected and calculated</w:t>
      </w:r>
      <w:r w:rsidR="007E09A7">
        <w:rPr>
          <w:szCs w:val="24"/>
          <w:lang w:val="ga-IE"/>
        </w:rPr>
        <w:t>.</w:t>
      </w:r>
      <w:r w:rsidR="00111285">
        <w:rPr>
          <w:szCs w:val="24"/>
          <w:lang w:val="ga-IE"/>
        </w:rPr>
        <w:t xml:space="preserve"> </w:t>
      </w:r>
      <w:r w:rsidR="004C4577">
        <w:rPr>
          <w:szCs w:val="24"/>
          <w:lang w:val="ga-IE"/>
        </w:rPr>
        <w:t xml:space="preserve">For collecting the data </w:t>
      </w:r>
      <w:r w:rsidR="00AC64B3">
        <w:rPr>
          <w:szCs w:val="24"/>
          <w:lang w:val="ga-IE"/>
        </w:rPr>
        <w:t xml:space="preserve">that was used to calculate the average times on each under each scenario the </w:t>
      </w:r>
      <w:r w:rsidR="004C4577">
        <w:rPr>
          <w:szCs w:val="24"/>
          <w:lang w:val="ga-IE"/>
        </w:rPr>
        <w:t>first fifty trials were gathered as certain algorithms were tested in an uneven number of times for developmentive purposes.</w:t>
      </w:r>
      <w:r w:rsidR="000D38C1">
        <w:rPr>
          <w:szCs w:val="24"/>
          <w:lang w:val="ga-IE"/>
        </w:rPr>
        <w:t xml:space="preserve"> For example it took longer to implement Dstar Lite than it did </w:t>
      </w:r>
      <w:r w:rsidR="00EE3623">
        <w:rPr>
          <w:szCs w:val="24"/>
          <w:lang w:val="ga-IE"/>
        </w:rPr>
        <w:t>the astar search algorithm</w:t>
      </w:r>
      <w:r w:rsidR="00466E29">
        <w:rPr>
          <w:szCs w:val="24"/>
          <w:lang w:val="ga-IE"/>
        </w:rPr>
        <w:t xml:space="preserve"> so </w:t>
      </w:r>
      <w:r w:rsidR="007A57AF">
        <w:rPr>
          <w:szCs w:val="24"/>
          <w:lang w:val="ga-IE"/>
        </w:rPr>
        <w:t>the</w:t>
      </w:r>
      <w:r w:rsidR="00466E29">
        <w:rPr>
          <w:szCs w:val="24"/>
          <w:lang w:val="ga-IE"/>
        </w:rPr>
        <w:t xml:space="preserve"> test</w:t>
      </w:r>
      <w:r w:rsidR="007A57AF">
        <w:rPr>
          <w:szCs w:val="24"/>
          <w:lang w:val="ga-IE"/>
        </w:rPr>
        <w:t>s for</w:t>
      </w:r>
      <w:r w:rsidR="00466E29">
        <w:rPr>
          <w:szCs w:val="24"/>
          <w:lang w:val="ga-IE"/>
        </w:rPr>
        <w:t xml:space="preserve"> Dstar Lite</w:t>
      </w:r>
      <w:r w:rsidR="007A57AF">
        <w:rPr>
          <w:szCs w:val="24"/>
          <w:lang w:val="ga-IE"/>
        </w:rPr>
        <w:t xml:space="preserve"> were</w:t>
      </w:r>
      <w:r w:rsidR="00466E29">
        <w:rPr>
          <w:szCs w:val="24"/>
          <w:lang w:val="ga-IE"/>
        </w:rPr>
        <w:t xml:space="preserve"> not under any specific criteria to ensure that the algorithm was working as intended.</w:t>
      </w:r>
      <w:r w:rsidR="00270A56">
        <w:rPr>
          <w:szCs w:val="24"/>
          <w:lang w:val="ga-IE"/>
        </w:rPr>
        <w:t xml:space="preserve"> </w:t>
      </w:r>
    </w:p>
    <w:p w14:paraId="26012D4D" w14:textId="68F53B75" w:rsidR="00944627" w:rsidRDefault="00270A56" w:rsidP="00944627">
      <w:pPr>
        <w:spacing w:line="276" w:lineRule="auto"/>
        <w:rPr>
          <w:bCs/>
          <w:szCs w:val="24"/>
        </w:rPr>
      </w:pPr>
      <w:r>
        <w:rPr>
          <w:szCs w:val="24"/>
          <w:lang w:val="ga-IE"/>
        </w:rPr>
        <w:t>These times have not been proccessed in the data collecetion.</w:t>
      </w:r>
      <w:r w:rsidR="00944627" w:rsidRPr="00944627">
        <w:rPr>
          <w:bCs/>
          <w:szCs w:val="24"/>
        </w:rPr>
        <w:t xml:space="preserve"> </w:t>
      </w:r>
      <w:r w:rsidR="00944627">
        <w:rPr>
          <w:bCs/>
          <w:szCs w:val="24"/>
        </w:rPr>
        <w:t>This is an example of how the average times were calculated. It’s the total time it took for every single trial divided by the total number of trials that were executed to get the average times</w:t>
      </w:r>
      <w:r w:rsidR="007C1DB8">
        <w:rPr>
          <w:bCs/>
          <w:szCs w:val="24"/>
        </w:rPr>
        <w:t xml:space="preserve"> each algorithm was executed the same </w:t>
      </w:r>
      <w:r w:rsidR="0049502D">
        <w:rPr>
          <w:bCs/>
          <w:szCs w:val="24"/>
        </w:rPr>
        <w:t>number</w:t>
      </w:r>
      <w:r w:rsidR="007C1DB8">
        <w:rPr>
          <w:bCs/>
          <w:szCs w:val="24"/>
        </w:rPr>
        <w:t xml:space="preserve"> of times during the testing of these algorithms</w:t>
      </w:r>
      <w:r w:rsidR="00B61237">
        <w:rPr>
          <w:bCs/>
          <w:szCs w:val="24"/>
        </w:rPr>
        <w:t xml:space="preserve">, </w:t>
      </w:r>
      <w:r w:rsidR="00115EA5">
        <w:rPr>
          <w:bCs/>
          <w:szCs w:val="24"/>
        </w:rPr>
        <w:t>the</w:t>
      </w:r>
      <w:r w:rsidR="00B61237">
        <w:rPr>
          <w:bCs/>
          <w:szCs w:val="24"/>
        </w:rPr>
        <w:t xml:space="preserve"> algorithms were then ranked from best to worst on the tables below.</w:t>
      </w:r>
    </w:p>
    <w:p w14:paraId="1E9C80C3" w14:textId="7504833E" w:rsidR="00B81990" w:rsidRPr="00B81990" w:rsidRDefault="00CE2352" w:rsidP="00B81990">
      <w:pPr>
        <w:spacing w:after="0" w:line="276" w:lineRule="auto"/>
      </w:pPr>
      <w:r>
        <w:br w:type="page"/>
      </w:r>
    </w:p>
    <w:p w14:paraId="39A52B67" w14:textId="3933F2B4" w:rsidR="008F1567" w:rsidRPr="008F1567" w:rsidRDefault="00D53048" w:rsidP="008F1567">
      <w:pPr>
        <w:pStyle w:val="Heading1"/>
        <w:rPr>
          <w:lang w:val="ga-IE"/>
        </w:rPr>
      </w:pPr>
      <w:bookmarkStart w:id="59" w:name="_Toc133344731"/>
      <w:r>
        <w:rPr>
          <w:lang w:val="ga-IE"/>
        </w:rPr>
        <w:lastRenderedPageBreak/>
        <w:t>Results</w:t>
      </w:r>
      <w:bookmarkEnd w:id="59"/>
    </w:p>
    <w:p w14:paraId="0FAE9902" w14:textId="123CA799" w:rsidR="008F1567" w:rsidRPr="008F1567" w:rsidRDefault="00D163CC" w:rsidP="008F1567">
      <w:pPr>
        <w:pStyle w:val="Heading2"/>
        <w:rPr>
          <w:lang w:val="ga-IE"/>
        </w:rPr>
      </w:pPr>
      <w:bookmarkStart w:id="60" w:name="_Toc133344732"/>
      <w:r>
        <w:rPr>
          <w:lang w:val="ga-IE"/>
        </w:rPr>
        <w:t>Calculation of average times examples</w:t>
      </w:r>
      <w:bookmarkEnd w:id="60"/>
    </w:p>
    <w:p w14:paraId="77579800" w14:textId="2B9A0F1E" w:rsidR="00A23868" w:rsidRDefault="0060219D" w:rsidP="000663C1">
      <w:pPr>
        <w:pStyle w:val="Heading3"/>
      </w:pPr>
      <w:bookmarkStart w:id="61" w:name="_Toc133344733"/>
      <w:r w:rsidRPr="00D60EEF">
        <w:t>Small grid times with 0 Walls</w:t>
      </w:r>
      <w:bookmarkEnd w:id="61"/>
    </w:p>
    <w:p w14:paraId="5042ADC4" w14:textId="77777777" w:rsidR="008F1567" w:rsidRPr="008F1567" w:rsidRDefault="008F1567" w:rsidP="008F1567"/>
    <w:tbl>
      <w:tblPr>
        <w:tblStyle w:val="PlainTable2"/>
        <w:tblW w:w="0" w:type="auto"/>
        <w:tblLook w:val="04A0" w:firstRow="1" w:lastRow="0" w:firstColumn="1" w:lastColumn="0" w:noHBand="0" w:noVBand="1"/>
      </w:tblPr>
      <w:tblGrid>
        <w:gridCol w:w="2835"/>
        <w:gridCol w:w="2835"/>
        <w:gridCol w:w="2835"/>
      </w:tblGrid>
      <w:tr w:rsidR="000663C1" w14:paraId="7CF16E26" w14:textId="77777777" w:rsidTr="00C05D0A">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0F8A9BDA" w14:textId="309952C6" w:rsidR="000663C1" w:rsidRPr="00C05D0A" w:rsidRDefault="000663C1" w:rsidP="000663C1">
            <w:pPr>
              <w:spacing w:line="276" w:lineRule="auto"/>
              <w:jc w:val="center"/>
              <w:rPr>
                <w:sz w:val="20"/>
                <w:szCs w:val="20"/>
              </w:rPr>
            </w:pPr>
            <w:r w:rsidRPr="00C05D0A">
              <w:rPr>
                <w:sz w:val="20"/>
                <w:szCs w:val="20"/>
              </w:rPr>
              <w:t>Algorithm</w:t>
            </w:r>
          </w:p>
        </w:tc>
        <w:tc>
          <w:tcPr>
            <w:tcW w:w="2835" w:type="dxa"/>
          </w:tcPr>
          <w:p w14:paraId="1CBBDF4C" w14:textId="475BC28D"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389C57F" w14:textId="63520895"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835" w:type="dxa"/>
          </w:tcPr>
          <w:p w14:paraId="676A8807" w14:textId="22080B60" w:rsidR="000663C1" w:rsidRPr="00C05D0A" w:rsidRDefault="000663C1" w:rsidP="000663C1">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3C1042F1"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51BA070" w14:textId="2283D968" w:rsidR="000663C1" w:rsidRPr="00C05D0A" w:rsidRDefault="000663C1" w:rsidP="000663C1">
            <w:pPr>
              <w:spacing w:line="276" w:lineRule="auto"/>
              <w:jc w:val="center"/>
              <w:rPr>
                <w:sz w:val="20"/>
                <w:szCs w:val="20"/>
              </w:rPr>
            </w:pPr>
            <w:r w:rsidRPr="00C05D0A">
              <w:rPr>
                <w:sz w:val="20"/>
                <w:szCs w:val="20"/>
              </w:rPr>
              <w:t>Astar</w:t>
            </w:r>
          </w:p>
        </w:tc>
        <w:tc>
          <w:tcPr>
            <w:tcW w:w="2835" w:type="dxa"/>
          </w:tcPr>
          <w:p w14:paraId="1FE6D39D" w14:textId="07E4D70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835" w:type="dxa"/>
          </w:tcPr>
          <w:p w14:paraId="7550E93A" w14:textId="23D78CA2"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0D542ADA"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56E4EE8B" w14:textId="063974C4" w:rsidR="000663C1" w:rsidRPr="00C05D0A" w:rsidRDefault="000663C1" w:rsidP="000663C1">
            <w:pPr>
              <w:spacing w:line="276" w:lineRule="auto"/>
              <w:jc w:val="center"/>
              <w:rPr>
                <w:sz w:val="20"/>
                <w:szCs w:val="20"/>
              </w:rPr>
            </w:pPr>
            <w:r w:rsidRPr="00C05D0A">
              <w:rPr>
                <w:sz w:val="20"/>
                <w:szCs w:val="20"/>
              </w:rPr>
              <w:t>Dstar</w:t>
            </w:r>
          </w:p>
        </w:tc>
        <w:tc>
          <w:tcPr>
            <w:tcW w:w="2835" w:type="dxa"/>
          </w:tcPr>
          <w:p w14:paraId="27A01FEB" w14:textId="3EEE401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835" w:type="dxa"/>
          </w:tcPr>
          <w:p w14:paraId="44F5308B" w14:textId="5E1ECA95"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w:t>
            </w:r>
          </w:p>
        </w:tc>
      </w:tr>
      <w:tr w:rsidR="000663C1" w14:paraId="32E22B88"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70FCA550" w14:textId="567FE702" w:rsidR="000663C1" w:rsidRPr="00C05D0A" w:rsidRDefault="000663C1" w:rsidP="000663C1">
            <w:pPr>
              <w:spacing w:line="276" w:lineRule="auto"/>
              <w:jc w:val="center"/>
              <w:rPr>
                <w:sz w:val="20"/>
                <w:szCs w:val="20"/>
              </w:rPr>
            </w:pPr>
            <w:r w:rsidRPr="00C05D0A">
              <w:rPr>
                <w:sz w:val="20"/>
                <w:szCs w:val="20"/>
              </w:rPr>
              <w:t>Dijkstra’s</w:t>
            </w:r>
          </w:p>
        </w:tc>
        <w:tc>
          <w:tcPr>
            <w:tcW w:w="2835" w:type="dxa"/>
          </w:tcPr>
          <w:p w14:paraId="275EF024" w14:textId="7719B4A8"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43366</w:t>
            </w:r>
          </w:p>
        </w:tc>
        <w:tc>
          <w:tcPr>
            <w:tcW w:w="2835" w:type="dxa"/>
          </w:tcPr>
          <w:p w14:paraId="002F5525" w14:textId="1F3AD97A" w:rsidR="000663C1" w:rsidRPr="00C05D0A" w:rsidRDefault="000663C1"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8D9BBC1" w14:textId="77777777" w:rsidTr="00C05D0A">
        <w:trPr>
          <w:trHeight w:val="567"/>
        </w:trPr>
        <w:tc>
          <w:tcPr>
            <w:cnfStyle w:val="001000000000" w:firstRow="0" w:lastRow="0" w:firstColumn="1" w:lastColumn="0" w:oddVBand="0" w:evenVBand="0" w:oddHBand="0" w:evenHBand="0" w:firstRowFirstColumn="0" w:firstRowLastColumn="0" w:lastRowFirstColumn="0" w:lastRowLastColumn="0"/>
            <w:tcW w:w="2835" w:type="dxa"/>
          </w:tcPr>
          <w:p w14:paraId="29ACD800" w14:textId="0C27EAEA" w:rsidR="000663C1" w:rsidRPr="00C05D0A" w:rsidRDefault="000663C1" w:rsidP="000663C1">
            <w:pPr>
              <w:spacing w:line="276" w:lineRule="auto"/>
              <w:jc w:val="center"/>
              <w:rPr>
                <w:sz w:val="20"/>
                <w:szCs w:val="20"/>
              </w:rPr>
            </w:pPr>
            <w:r w:rsidRPr="00C05D0A">
              <w:rPr>
                <w:sz w:val="20"/>
                <w:szCs w:val="20"/>
              </w:rPr>
              <w:t>Lifelong planning Astar</w:t>
            </w:r>
          </w:p>
        </w:tc>
        <w:tc>
          <w:tcPr>
            <w:tcW w:w="2835" w:type="dxa"/>
          </w:tcPr>
          <w:p w14:paraId="66E746D3" w14:textId="1074210E"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463567435897436</w:t>
            </w:r>
          </w:p>
        </w:tc>
        <w:tc>
          <w:tcPr>
            <w:tcW w:w="2835" w:type="dxa"/>
          </w:tcPr>
          <w:p w14:paraId="5194E9CA" w14:textId="2FB5E0C2" w:rsidR="000663C1" w:rsidRPr="00C05D0A" w:rsidRDefault="000663C1" w:rsidP="000663C1">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0663C1" w14:paraId="56B15F89" w14:textId="77777777" w:rsidTr="00C05D0A">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2835" w:type="dxa"/>
          </w:tcPr>
          <w:p w14:paraId="3404BEFE" w14:textId="4D362D81" w:rsidR="000663C1" w:rsidRPr="008A4903" w:rsidRDefault="007615EB" w:rsidP="000663C1">
            <w:pPr>
              <w:spacing w:line="276" w:lineRule="auto"/>
              <w:jc w:val="center"/>
              <w:rPr>
                <w:sz w:val="20"/>
                <w:szCs w:val="20"/>
              </w:rPr>
            </w:pPr>
            <w:r w:rsidRPr="008A4903">
              <w:rPr>
                <w:sz w:val="20"/>
                <w:szCs w:val="20"/>
              </w:rPr>
              <w:t>Depth First Search</w:t>
            </w:r>
          </w:p>
        </w:tc>
        <w:tc>
          <w:tcPr>
            <w:tcW w:w="2835" w:type="dxa"/>
          </w:tcPr>
          <w:p w14:paraId="351FF4FC" w14:textId="69263914" w:rsidR="000663C1" w:rsidRPr="002D40F8" w:rsidRDefault="002D40F8" w:rsidP="000663C1">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2D40F8">
              <w:rPr>
                <w:sz w:val="20"/>
                <w:szCs w:val="20"/>
              </w:rPr>
              <w:t>0.3456.</w:t>
            </w:r>
          </w:p>
        </w:tc>
        <w:tc>
          <w:tcPr>
            <w:tcW w:w="2835" w:type="dxa"/>
          </w:tcPr>
          <w:p w14:paraId="260631CD" w14:textId="44F18C08" w:rsidR="000663C1" w:rsidRPr="00C05D0A" w:rsidRDefault="008A4903" w:rsidP="000663C1">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Pr>
                <w:b/>
                <w:bCs/>
                <w:sz w:val="20"/>
                <w:szCs w:val="20"/>
              </w:rPr>
              <w:t>6</w:t>
            </w:r>
          </w:p>
        </w:tc>
      </w:tr>
    </w:tbl>
    <w:p w14:paraId="63AAFC6B" w14:textId="07294F59" w:rsidR="00111285" w:rsidRDefault="000663C1" w:rsidP="000663C1">
      <w:pPr>
        <w:pStyle w:val="Caption"/>
        <w:jc w:val="center"/>
        <w:rPr>
          <w:i w:val="0"/>
          <w:iCs w:val="0"/>
        </w:rPr>
      </w:pPr>
      <w:bookmarkStart w:id="62" w:name="_Toc133328312"/>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1</w:t>
      </w:r>
      <w:r w:rsidR="00925569">
        <w:rPr>
          <w:i w:val="0"/>
          <w:iCs w:val="0"/>
        </w:rPr>
        <w:fldChar w:fldCharType="end"/>
      </w:r>
      <w:r w:rsidRPr="000663C1">
        <w:rPr>
          <w:i w:val="0"/>
          <w:iCs w:val="0"/>
        </w:rPr>
        <w:t xml:space="preserve"> Small grid times 0 walls</w:t>
      </w:r>
      <w:bookmarkEnd w:id="62"/>
    </w:p>
    <w:p w14:paraId="1DDC684D" w14:textId="77777777" w:rsidR="008F1567" w:rsidRPr="008F1567" w:rsidRDefault="008F1567" w:rsidP="008F1567"/>
    <w:p w14:paraId="02570D37" w14:textId="0DEBF64F" w:rsidR="000A0838" w:rsidRDefault="000A0838" w:rsidP="000663C1">
      <w:pPr>
        <w:pStyle w:val="Heading3"/>
      </w:pPr>
      <w:bookmarkStart w:id="63" w:name="_Toc133344734"/>
      <w:r>
        <w:t xml:space="preserve">Medium </w:t>
      </w:r>
      <w:r w:rsidRPr="00D60EEF">
        <w:t>grid times with 0 Walls</w:t>
      </w:r>
      <w:bookmarkEnd w:id="63"/>
    </w:p>
    <w:tbl>
      <w:tblPr>
        <w:tblStyle w:val="PlainTable2"/>
        <w:tblW w:w="0" w:type="auto"/>
        <w:jc w:val="center"/>
        <w:tblLook w:val="04A0" w:firstRow="1" w:lastRow="0" w:firstColumn="1" w:lastColumn="0" w:noHBand="0" w:noVBand="1"/>
      </w:tblPr>
      <w:tblGrid>
        <w:gridCol w:w="2409"/>
        <w:gridCol w:w="1560"/>
        <w:gridCol w:w="2268"/>
      </w:tblGrid>
      <w:tr w:rsidR="000663C1" w14:paraId="474F27FE" w14:textId="77777777" w:rsidTr="00754E8C">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EE2B3C4" w14:textId="77777777" w:rsidR="000663C1" w:rsidRPr="00C05D0A" w:rsidRDefault="000663C1" w:rsidP="00C05D0A">
            <w:pPr>
              <w:spacing w:line="276" w:lineRule="auto"/>
              <w:jc w:val="center"/>
              <w:rPr>
                <w:sz w:val="20"/>
                <w:szCs w:val="20"/>
              </w:rPr>
            </w:pPr>
            <w:r w:rsidRPr="00C05D0A">
              <w:rPr>
                <w:sz w:val="20"/>
                <w:szCs w:val="20"/>
              </w:rPr>
              <w:t>Algorithm</w:t>
            </w:r>
          </w:p>
        </w:tc>
        <w:tc>
          <w:tcPr>
            <w:tcW w:w="1560" w:type="dxa"/>
          </w:tcPr>
          <w:p w14:paraId="5A177324"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50A91F8B"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268" w:type="dxa"/>
          </w:tcPr>
          <w:p w14:paraId="032BEDD1" w14:textId="77777777" w:rsidR="000663C1" w:rsidRPr="00C05D0A" w:rsidRDefault="000663C1" w:rsidP="00C05D0A">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C05D0A" w14:paraId="64643D73"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42BE168A" w14:textId="77777777" w:rsidR="000663C1" w:rsidRPr="00C05D0A" w:rsidRDefault="000663C1" w:rsidP="00C05D0A">
            <w:pPr>
              <w:spacing w:line="276" w:lineRule="auto"/>
              <w:jc w:val="center"/>
              <w:rPr>
                <w:sz w:val="20"/>
                <w:szCs w:val="20"/>
              </w:rPr>
            </w:pPr>
            <w:r w:rsidRPr="00C05D0A">
              <w:rPr>
                <w:sz w:val="20"/>
                <w:szCs w:val="20"/>
              </w:rPr>
              <w:t>Astar</w:t>
            </w:r>
          </w:p>
        </w:tc>
        <w:tc>
          <w:tcPr>
            <w:tcW w:w="1560" w:type="dxa"/>
          </w:tcPr>
          <w:p w14:paraId="11737FC2" w14:textId="4D8F2530"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53890</w:t>
            </w:r>
          </w:p>
        </w:tc>
        <w:tc>
          <w:tcPr>
            <w:tcW w:w="2268" w:type="dxa"/>
          </w:tcPr>
          <w:p w14:paraId="16F8DDDE" w14:textId="180FD1B2"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5B9820BE" w14:textId="77777777" w:rsidTr="00754E8C">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49660A2" w14:textId="77777777" w:rsidR="000663C1" w:rsidRPr="00C05D0A" w:rsidRDefault="000663C1" w:rsidP="00C05D0A">
            <w:pPr>
              <w:spacing w:line="276" w:lineRule="auto"/>
              <w:jc w:val="center"/>
              <w:rPr>
                <w:sz w:val="20"/>
                <w:szCs w:val="20"/>
              </w:rPr>
            </w:pPr>
            <w:r w:rsidRPr="00C05D0A">
              <w:rPr>
                <w:sz w:val="20"/>
                <w:szCs w:val="20"/>
              </w:rPr>
              <w:t>Dstar</w:t>
            </w:r>
          </w:p>
        </w:tc>
        <w:tc>
          <w:tcPr>
            <w:tcW w:w="1560" w:type="dxa"/>
          </w:tcPr>
          <w:p w14:paraId="48060A5B" w14:textId="7F6DDDC2"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tcPr>
          <w:p w14:paraId="2AC8274B" w14:textId="28D469F3" w:rsidR="000663C1" w:rsidRPr="00C05D0A" w:rsidRDefault="009679D5"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C05D0A" w14:paraId="0262BD76"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762CF136" w14:textId="77777777" w:rsidR="000663C1" w:rsidRPr="00C05D0A" w:rsidRDefault="000663C1" w:rsidP="00C05D0A">
            <w:pPr>
              <w:spacing w:line="276" w:lineRule="auto"/>
              <w:jc w:val="center"/>
              <w:rPr>
                <w:sz w:val="20"/>
                <w:szCs w:val="20"/>
              </w:rPr>
            </w:pPr>
            <w:r w:rsidRPr="00C05D0A">
              <w:rPr>
                <w:sz w:val="20"/>
                <w:szCs w:val="20"/>
              </w:rPr>
              <w:t>Dijkstra’s</w:t>
            </w:r>
          </w:p>
        </w:tc>
        <w:tc>
          <w:tcPr>
            <w:tcW w:w="1560" w:type="dxa"/>
          </w:tcPr>
          <w:p w14:paraId="352E9CCE" w14:textId="0536AA2C" w:rsidR="000663C1" w:rsidRPr="00C05D0A" w:rsidRDefault="000663C1"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tcPr>
          <w:p w14:paraId="58424BCC" w14:textId="48116E21" w:rsidR="000663C1" w:rsidRPr="00C05D0A" w:rsidRDefault="00C05D0A"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4E2BE886" w14:textId="77777777" w:rsidTr="00754E8C">
        <w:trPr>
          <w:trHeight w:val="273"/>
          <w:jc w:val="center"/>
        </w:trPr>
        <w:tc>
          <w:tcPr>
            <w:cnfStyle w:val="001000000000" w:firstRow="0" w:lastRow="0" w:firstColumn="1" w:lastColumn="0" w:oddVBand="0" w:evenVBand="0" w:oddHBand="0" w:evenHBand="0" w:firstRowFirstColumn="0" w:firstRowLastColumn="0" w:lastRowFirstColumn="0" w:lastRowLastColumn="0"/>
            <w:tcW w:w="2409" w:type="dxa"/>
          </w:tcPr>
          <w:p w14:paraId="210AFE02" w14:textId="77777777" w:rsidR="000663C1" w:rsidRPr="00C05D0A" w:rsidRDefault="000663C1" w:rsidP="00C05D0A">
            <w:pPr>
              <w:spacing w:line="276" w:lineRule="auto"/>
              <w:jc w:val="center"/>
              <w:rPr>
                <w:sz w:val="20"/>
                <w:szCs w:val="20"/>
              </w:rPr>
            </w:pPr>
            <w:r w:rsidRPr="00C05D0A">
              <w:rPr>
                <w:sz w:val="20"/>
                <w:szCs w:val="20"/>
              </w:rPr>
              <w:t>Lifelong planning Astar</w:t>
            </w:r>
          </w:p>
        </w:tc>
        <w:tc>
          <w:tcPr>
            <w:tcW w:w="1560" w:type="dxa"/>
          </w:tcPr>
          <w:p w14:paraId="3DBF57AA" w14:textId="5329E1E9"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336868</w:t>
            </w:r>
          </w:p>
        </w:tc>
        <w:tc>
          <w:tcPr>
            <w:tcW w:w="2268" w:type="dxa"/>
          </w:tcPr>
          <w:p w14:paraId="7092E36E" w14:textId="77777777" w:rsidR="000663C1" w:rsidRPr="00C05D0A" w:rsidRDefault="000663C1"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3</w:t>
            </w:r>
          </w:p>
        </w:tc>
      </w:tr>
      <w:tr w:rsidR="00C05D0A" w14:paraId="616093CA" w14:textId="77777777" w:rsidTr="00754E8C">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0584365F" w14:textId="0CC80A35" w:rsidR="000663C1" w:rsidRPr="008C5D29" w:rsidRDefault="008C5D29" w:rsidP="00244CF3">
            <w:pPr>
              <w:spacing w:line="276" w:lineRule="auto"/>
              <w:jc w:val="center"/>
              <w:rPr>
                <w:sz w:val="20"/>
                <w:szCs w:val="20"/>
              </w:rPr>
            </w:pPr>
            <w:r w:rsidRPr="008C5D29">
              <w:rPr>
                <w:sz w:val="20"/>
                <w:szCs w:val="20"/>
              </w:rPr>
              <w:t>Dep</w:t>
            </w:r>
            <w:r w:rsidR="008167FB">
              <w:rPr>
                <w:sz w:val="20"/>
                <w:szCs w:val="20"/>
              </w:rPr>
              <w:t>t</w:t>
            </w:r>
            <w:r w:rsidRPr="008C5D29">
              <w:rPr>
                <w:sz w:val="20"/>
                <w:szCs w:val="20"/>
              </w:rPr>
              <w:t>h First Search</w:t>
            </w:r>
          </w:p>
        </w:tc>
        <w:tc>
          <w:tcPr>
            <w:tcW w:w="1560" w:type="dxa"/>
          </w:tcPr>
          <w:p w14:paraId="3C269E3F" w14:textId="40BBA31C" w:rsidR="000663C1" w:rsidRPr="00754E8C" w:rsidRDefault="00754E8C" w:rsidP="00244CF3">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754E8C">
              <w:rPr>
                <w:sz w:val="20"/>
                <w:szCs w:val="20"/>
              </w:rPr>
              <w:t>0.197808.</w:t>
            </w:r>
          </w:p>
        </w:tc>
        <w:tc>
          <w:tcPr>
            <w:tcW w:w="2268" w:type="dxa"/>
          </w:tcPr>
          <w:p w14:paraId="3091B885" w14:textId="084084DA" w:rsidR="000663C1" w:rsidRPr="00FB285D" w:rsidRDefault="00FB285D" w:rsidP="00244CF3">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4</w:t>
            </w:r>
          </w:p>
        </w:tc>
      </w:tr>
    </w:tbl>
    <w:p w14:paraId="2A9AAC37" w14:textId="2DF777C6" w:rsidR="00244CF3" w:rsidRDefault="00244CF3" w:rsidP="00244CF3">
      <w:pPr>
        <w:pStyle w:val="Caption"/>
        <w:jc w:val="center"/>
      </w:pPr>
      <w:bookmarkStart w:id="64" w:name="_Toc133328313"/>
      <w:r>
        <w:t xml:space="preserve">Table </w:t>
      </w:r>
      <w:r w:rsidR="00925569">
        <w:fldChar w:fldCharType="begin"/>
      </w:r>
      <w:r w:rsidR="00925569">
        <w:instrText xml:space="preserve"> STYLEREF 1 \s </w:instrText>
      </w:r>
      <w:r w:rsidR="00925569">
        <w:fldChar w:fldCharType="separate"/>
      </w:r>
      <w:r w:rsidR="00925569">
        <w:rPr>
          <w:noProof/>
        </w:rPr>
        <w:t>8</w:t>
      </w:r>
      <w:r w:rsidR="00925569">
        <w:fldChar w:fldCharType="end"/>
      </w:r>
      <w:r w:rsidR="00925569">
        <w:noBreakHyphen/>
      </w:r>
      <w:r w:rsidR="00925569">
        <w:fldChar w:fldCharType="begin"/>
      </w:r>
      <w:r w:rsidR="00925569">
        <w:instrText xml:space="preserve"> SEQ Table \* ARABIC \s 1 </w:instrText>
      </w:r>
      <w:r w:rsidR="00925569">
        <w:fldChar w:fldCharType="separate"/>
      </w:r>
      <w:r w:rsidR="00925569">
        <w:rPr>
          <w:noProof/>
        </w:rPr>
        <w:t>2</w:t>
      </w:r>
      <w:r w:rsidR="00925569">
        <w:fldChar w:fldCharType="end"/>
      </w:r>
      <w:r>
        <w:t xml:space="preserve"> </w:t>
      </w:r>
      <w:r>
        <w:rPr>
          <w:i w:val="0"/>
          <w:iCs w:val="0"/>
        </w:rPr>
        <w:t>Medium</w:t>
      </w:r>
      <w:r w:rsidRPr="000663C1">
        <w:rPr>
          <w:i w:val="0"/>
          <w:iCs w:val="0"/>
        </w:rPr>
        <w:t xml:space="preserve"> grid times 0 walls</w:t>
      </w:r>
      <w:bookmarkEnd w:id="64"/>
    </w:p>
    <w:p w14:paraId="74F2D48C" w14:textId="3531B089" w:rsidR="008F1567" w:rsidRPr="008F1567" w:rsidRDefault="00C20221" w:rsidP="006458B1">
      <w:pPr>
        <w:spacing w:after="0" w:line="276" w:lineRule="auto"/>
      </w:pPr>
      <w:r>
        <w:br w:type="page"/>
      </w:r>
    </w:p>
    <w:p w14:paraId="232BDFD0" w14:textId="6B9EDC67" w:rsidR="007A0933" w:rsidRDefault="007A0933" w:rsidP="000663C1">
      <w:pPr>
        <w:pStyle w:val="Heading3"/>
      </w:pPr>
      <w:bookmarkStart w:id="65" w:name="_Toc133344735"/>
      <w:r>
        <w:lastRenderedPageBreak/>
        <w:t xml:space="preserve">Large </w:t>
      </w:r>
      <w:r w:rsidRPr="00D60EEF">
        <w:t>grid times with 0 Walls</w:t>
      </w:r>
      <w:bookmarkEnd w:id="65"/>
    </w:p>
    <w:tbl>
      <w:tblPr>
        <w:tblStyle w:val="PlainTable2"/>
        <w:tblW w:w="0" w:type="auto"/>
        <w:jc w:val="center"/>
        <w:tblLook w:val="04A0" w:firstRow="1" w:lastRow="0" w:firstColumn="1" w:lastColumn="0" w:noHBand="0" w:noVBand="1"/>
      </w:tblPr>
      <w:tblGrid>
        <w:gridCol w:w="2409"/>
        <w:gridCol w:w="1966"/>
        <w:gridCol w:w="2146"/>
      </w:tblGrid>
      <w:tr w:rsidR="000663C1" w14:paraId="24011E63" w14:textId="77777777" w:rsidTr="006952B8">
        <w:trPr>
          <w:cnfStyle w:val="100000000000" w:firstRow="1" w:lastRow="0" w:firstColumn="0" w:lastColumn="0" w:oddVBand="0" w:evenVBand="0" w:oddHBand="0"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25ACEBA" w14:textId="77777777" w:rsidR="000663C1" w:rsidRPr="00C05D0A" w:rsidRDefault="000663C1" w:rsidP="0032248C">
            <w:pPr>
              <w:spacing w:line="276" w:lineRule="auto"/>
              <w:jc w:val="center"/>
              <w:rPr>
                <w:sz w:val="20"/>
                <w:szCs w:val="20"/>
              </w:rPr>
            </w:pPr>
            <w:r w:rsidRPr="00C05D0A">
              <w:rPr>
                <w:sz w:val="20"/>
                <w:szCs w:val="20"/>
              </w:rPr>
              <w:t>Algorithm</w:t>
            </w:r>
          </w:p>
        </w:tc>
        <w:tc>
          <w:tcPr>
            <w:tcW w:w="1966" w:type="dxa"/>
          </w:tcPr>
          <w:p w14:paraId="60B982BF"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Average Time</w:t>
            </w:r>
          </w:p>
          <w:p w14:paraId="47D9B6A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Seconds)</w:t>
            </w:r>
          </w:p>
        </w:tc>
        <w:tc>
          <w:tcPr>
            <w:tcW w:w="2146" w:type="dxa"/>
          </w:tcPr>
          <w:p w14:paraId="0641C3CC" w14:textId="77777777" w:rsidR="000663C1" w:rsidRPr="00C05D0A" w:rsidRDefault="000663C1"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Ranking Based on Quickest Average Time (Seconds)</w:t>
            </w:r>
          </w:p>
        </w:tc>
      </w:tr>
      <w:tr w:rsidR="000663C1" w14:paraId="04913005"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F7750F" w14:textId="77777777" w:rsidR="000663C1" w:rsidRPr="00C05D0A" w:rsidRDefault="000663C1" w:rsidP="0032248C">
            <w:pPr>
              <w:spacing w:line="276" w:lineRule="auto"/>
              <w:jc w:val="center"/>
              <w:rPr>
                <w:sz w:val="20"/>
                <w:szCs w:val="20"/>
              </w:rPr>
            </w:pPr>
            <w:r w:rsidRPr="00C05D0A">
              <w:rPr>
                <w:sz w:val="20"/>
                <w:szCs w:val="20"/>
              </w:rPr>
              <w:t>Astar</w:t>
            </w:r>
          </w:p>
        </w:tc>
        <w:tc>
          <w:tcPr>
            <w:tcW w:w="1966" w:type="dxa"/>
          </w:tcPr>
          <w:p w14:paraId="0552AA07" w14:textId="3826DAE8"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18156930</w:t>
            </w:r>
          </w:p>
        </w:tc>
        <w:tc>
          <w:tcPr>
            <w:tcW w:w="2146" w:type="dxa"/>
          </w:tcPr>
          <w:p w14:paraId="4F517F65"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1</w:t>
            </w:r>
          </w:p>
        </w:tc>
      </w:tr>
      <w:tr w:rsidR="000663C1" w14:paraId="65B7D9E9"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0EBD9A0" w14:textId="77777777" w:rsidR="000663C1" w:rsidRPr="00C05D0A" w:rsidRDefault="000663C1" w:rsidP="0032248C">
            <w:pPr>
              <w:spacing w:line="276" w:lineRule="auto"/>
              <w:jc w:val="center"/>
              <w:rPr>
                <w:sz w:val="20"/>
                <w:szCs w:val="20"/>
              </w:rPr>
            </w:pPr>
            <w:r w:rsidRPr="00C05D0A">
              <w:rPr>
                <w:sz w:val="20"/>
                <w:szCs w:val="20"/>
              </w:rPr>
              <w:t>Dstar</w:t>
            </w:r>
          </w:p>
        </w:tc>
        <w:tc>
          <w:tcPr>
            <w:tcW w:w="1966" w:type="dxa"/>
          </w:tcPr>
          <w:p w14:paraId="0308B69B" w14:textId="44B76F3B"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4.03639998</w:t>
            </w:r>
          </w:p>
        </w:tc>
        <w:tc>
          <w:tcPr>
            <w:tcW w:w="2146" w:type="dxa"/>
          </w:tcPr>
          <w:p w14:paraId="005205DF" w14:textId="1CA6AB57" w:rsidR="000663C1" w:rsidRPr="00C05D0A"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5</w:t>
            </w:r>
          </w:p>
        </w:tc>
      </w:tr>
      <w:tr w:rsidR="000663C1" w14:paraId="0C087870"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592F9C53" w14:textId="77777777" w:rsidR="000663C1" w:rsidRPr="00C05D0A" w:rsidRDefault="000663C1" w:rsidP="0032248C">
            <w:pPr>
              <w:spacing w:line="276" w:lineRule="auto"/>
              <w:jc w:val="center"/>
              <w:rPr>
                <w:sz w:val="20"/>
                <w:szCs w:val="20"/>
              </w:rPr>
            </w:pPr>
            <w:r w:rsidRPr="00C05D0A">
              <w:rPr>
                <w:sz w:val="20"/>
                <w:szCs w:val="20"/>
              </w:rPr>
              <w:t>Dijkstra’s</w:t>
            </w:r>
          </w:p>
        </w:tc>
        <w:tc>
          <w:tcPr>
            <w:tcW w:w="1966" w:type="dxa"/>
          </w:tcPr>
          <w:p w14:paraId="128D002F" w14:textId="0B72222B"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34433232</w:t>
            </w:r>
          </w:p>
        </w:tc>
        <w:tc>
          <w:tcPr>
            <w:tcW w:w="2146" w:type="dxa"/>
          </w:tcPr>
          <w:p w14:paraId="464CD15B" w14:textId="77777777" w:rsidR="000663C1" w:rsidRPr="00C05D0A" w:rsidRDefault="000663C1"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2</w:t>
            </w:r>
          </w:p>
        </w:tc>
      </w:tr>
      <w:tr w:rsidR="000663C1" w14:paraId="1B71830F" w14:textId="77777777" w:rsidTr="006952B8">
        <w:trPr>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3C011523" w14:textId="77777777" w:rsidR="000663C1" w:rsidRPr="00C05D0A" w:rsidRDefault="000663C1" w:rsidP="0032248C">
            <w:pPr>
              <w:spacing w:line="276" w:lineRule="auto"/>
              <w:jc w:val="center"/>
              <w:rPr>
                <w:sz w:val="20"/>
                <w:szCs w:val="20"/>
              </w:rPr>
            </w:pPr>
            <w:r w:rsidRPr="00C05D0A">
              <w:rPr>
                <w:sz w:val="20"/>
                <w:szCs w:val="20"/>
              </w:rPr>
              <w:t>Lifelong planning Astar</w:t>
            </w:r>
          </w:p>
        </w:tc>
        <w:tc>
          <w:tcPr>
            <w:tcW w:w="1966" w:type="dxa"/>
          </w:tcPr>
          <w:p w14:paraId="1094BF40" w14:textId="4D4521F7" w:rsidR="000663C1" w:rsidRPr="00C05D0A" w:rsidRDefault="000663C1"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1.3943158823529413</w:t>
            </w:r>
          </w:p>
        </w:tc>
        <w:tc>
          <w:tcPr>
            <w:tcW w:w="2146" w:type="dxa"/>
          </w:tcPr>
          <w:p w14:paraId="3579C46E" w14:textId="7D281313" w:rsidR="000663C1" w:rsidRPr="00583153" w:rsidRDefault="00455EA9" w:rsidP="0032248C">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583153">
              <w:rPr>
                <w:sz w:val="20"/>
                <w:szCs w:val="20"/>
              </w:rPr>
              <w:t>4</w:t>
            </w:r>
            <w:r w:rsidR="00960150">
              <w:rPr>
                <w:sz w:val="20"/>
                <w:szCs w:val="20"/>
              </w:rPr>
              <w:t>`</w:t>
            </w:r>
          </w:p>
        </w:tc>
      </w:tr>
      <w:tr w:rsidR="000663C1" w14:paraId="3A0E72B9" w14:textId="77777777" w:rsidTr="006952B8">
        <w:trPr>
          <w:cnfStyle w:val="000000100000" w:firstRow="0" w:lastRow="0" w:firstColumn="0" w:lastColumn="0" w:oddVBand="0" w:evenVBand="0" w:oddHBand="1" w:evenHBand="0" w:firstRowFirstColumn="0" w:firstRowLastColumn="0" w:lastRowFirstColumn="0" w:lastRowLastColumn="0"/>
          <w:trHeight w:val="567"/>
          <w:jc w:val="center"/>
        </w:trPr>
        <w:tc>
          <w:tcPr>
            <w:cnfStyle w:val="001000000000" w:firstRow="0" w:lastRow="0" w:firstColumn="1" w:lastColumn="0" w:oddVBand="0" w:evenVBand="0" w:oddHBand="0" w:evenHBand="0" w:firstRowFirstColumn="0" w:firstRowLastColumn="0" w:lastRowFirstColumn="0" w:lastRowLastColumn="0"/>
            <w:tcW w:w="2409" w:type="dxa"/>
          </w:tcPr>
          <w:p w14:paraId="6CBD9AC8" w14:textId="578FFA1E" w:rsidR="000663C1" w:rsidRPr="009C683E" w:rsidRDefault="009C683E" w:rsidP="0032248C">
            <w:pPr>
              <w:spacing w:line="276" w:lineRule="auto"/>
              <w:jc w:val="center"/>
              <w:rPr>
                <w:sz w:val="20"/>
                <w:szCs w:val="20"/>
              </w:rPr>
            </w:pPr>
            <w:r w:rsidRPr="009C683E">
              <w:rPr>
                <w:sz w:val="20"/>
                <w:szCs w:val="20"/>
              </w:rPr>
              <w:t>Depth First Search</w:t>
            </w:r>
          </w:p>
        </w:tc>
        <w:tc>
          <w:tcPr>
            <w:tcW w:w="1966" w:type="dxa"/>
          </w:tcPr>
          <w:p w14:paraId="40E7DDAC" w14:textId="79A83A70" w:rsidR="000663C1" w:rsidRPr="00455EA9" w:rsidRDefault="00455EA9" w:rsidP="0032248C">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455EA9">
              <w:rPr>
                <w:sz w:val="20"/>
                <w:szCs w:val="20"/>
              </w:rPr>
              <w:t>0.788583.</w:t>
            </w:r>
          </w:p>
        </w:tc>
        <w:tc>
          <w:tcPr>
            <w:tcW w:w="2146" w:type="dxa"/>
          </w:tcPr>
          <w:p w14:paraId="1A2FE26F" w14:textId="097FF3FA" w:rsidR="000663C1" w:rsidRPr="00583153" w:rsidRDefault="00583153" w:rsidP="0032248C">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3</w:t>
            </w:r>
          </w:p>
        </w:tc>
      </w:tr>
    </w:tbl>
    <w:p w14:paraId="5753F81A" w14:textId="43651051" w:rsidR="000663C1" w:rsidRDefault="000663C1" w:rsidP="000663C1">
      <w:pPr>
        <w:pStyle w:val="Caption"/>
        <w:jc w:val="center"/>
        <w:rPr>
          <w:i w:val="0"/>
          <w:iCs w:val="0"/>
        </w:rPr>
      </w:pPr>
      <w:bookmarkStart w:id="66" w:name="_Toc133328314"/>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3</w:t>
      </w:r>
      <w:r w:rsidR="00925569">
        <w:rPr>
          <w:i w:val="0"/>
          <w:iCs w:val="0"/>
        </w:rPr>
        <w:fldChar w:fldCharType="end"/>
      </w:r>
      <w:r w:rsidRPr="000663C1">
        <w:rPr>
          <w:i w:val="0"/>
          <w:iCs w:val="0"/>
        </w:rPr>
        <w:t xml:space="preserve"> </w:t>
      </w:r>
      <w:r>
        <w:rPr>
          <w:i w:val="0"/>
          <w:iCs w:val="0"/>
        </w:rPr>
        <w:t>Large</w:t>
      </w:r>
      <w:r w:rsidRPr="000663C1">
        <w:rPr>
          <w:i w:val="0"/>
          <w:iCs w:val="0"/>
        </w:rPr>
        <w:t xml:space="preserve"> grid times 0 walls</w:t>
      </w:r>
      <w:bookmarkEnd w:id="66"/>
    </w:p>
    <w:p w14:paraId="43706FA8" w14:textId="792A9342" w:rsidR="009F1817" w:rsidRDefault="009F1817" w:rsidP="00147B9B">
      <w:pPr>
        <w:spacing w:line="276" w:lineRule="auto"/>
      </w:pPr>
    </w:p>
    <w:tbl>
      <w:tblPr>
        <w:tblStyle w:val="PlainTable2"/>
        <w:tblW w:w="7938" w:type="dxa"/>
        <w:tblInd w:w="284" w:type="dxa"/>
        <w:tblLook w:val="04A0" w:firstRow="1" w:lastRow="0" w:firstColumn="1" w:lastColumn="0" w:noHBand="0" w:noVBand="1"/>
      </w:tblPr>
      <w:tblGrid>
        <w:gridCol w:w="1985"/>
        <w:gridCol w:w="1417"/>
        <w:gridCol w:w="2268"/>
        <w:gridCol w:w="2268"/>
      </w:tblGrid>
      <w:tr w:rsidR="00C05D0A" w14:paraId="1BB84A97" w14:textId="581678A5" w:rsidTr="006952B8">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164151F" w14:textId="7A1A6EE6" w:rsidR="00C05D0A" w:rsidRPr="00C05D0A" w:rsidRDefault="00C05D0A" w:rsidP="0032248C">
            <w:pPr>
              <w:spacing w:line="276" w:lineRule="auto"/>
              <w:jc w:val="center"/>
              <w:rPr>
                <w:sz w:val="20"/>
                <w:szCs w:val="20"/>
              </w:rPr>
            </w:pPr>
            <w:r w:rsidRPr="00C05D0A">
              <w:rPr>
                <w:sz w:val="20"/>
                <w:szCs w:val="20"/>
              </w:rPr>
              <w:t>Grid Type</w:t>
            </w:r>
          </w:p>
        </w:tc>
        <w:tc>
          <w:tcPr>
            <w:tcW w:w="1417" w:type="dxa"/>
          </w:tcPr>
          <w:p w14:paraId="2A2E32BD" w14:textId="16F748B1"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Best </w:t>
            </w:r>
            <w:r w:rsidR="006952B8" w:rsidRPr="00C05D0A">
              <w:rPr>
                <w:sz w:val="20"/>
                <w:szCs w:val="20"/>
              </w:rPr>
              <w:t>Algorithm</w:t>
            </w:r>
          </w:p>
        </w:tc>
        <w:tc>
          <w:tcPr>
            <w:tcW w:w="2268" w:type="dxa"/>
          </w:tcPr>
          <w:p w14:paraId="495D4F4E" w14:textId="14BB61B7"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Quickest Average Time (Seconds)</w:t>
            </w:r>
          </w:p>
        </w:tc>
        <w:tc>
          <w:tcPr>
            <w:tcW w:w="2268" w:type="dxa"/>
          </w:tcPr>
          <w:p w14:paraId="711F318C" w14:textId="036C44B9" w:rsidR="00C05D0A" w:rsidRPr="00C05D0A" w:rsidRDefault="00C05D0A" w:rsidP="0032248C">
            <w:pPr>
              <w:spacing w:line="276" w:lineRule="auto"/>
              <w:jc w:val="center"/>
              <w:cnfStyle w:val="100000000000" w:firstRow="1" w:lastRow="0" w:firstColumn="0" w:lastColumn="0" w:oddVBand="0" w:evenVBand="0" w:oddHBand="0" w:evenHBand="0" w:firstRowFirstColumn="0" w:firstRowLastColumn="0" w:lastRowFirstColumn="0" w:lastRowLastColumn="0"/>
              <w:rPr>
                <w:sz w:val="20"/>
                <w:szCs w:val="20"/>
              </w:rPr>
            </w:pPr>
            <w:r w:rsidRPr="00C05D0A">
              <w:rPr>
                <w:sz w:val="20"/>
                <w:szCs w:val="20"/>
              </w:rPr>
              <w:t xml:space="preserve">Fastest algorithm factors faster than slowest average algorithm time </w:t>
            </w:r>
          </w:p>
        </w:tc>
      </w:tr>
      <w:tr w:rsidR="006952B8" w14:paraId="0C282DBC" w14:textId="77777777"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63B1C9E7" w14:textId="50B4B7A6" w:rsidR="006952B8" w:rsidRPr="00C05D0A" w:rsidRDefault="006952B8" w:rsidP="00C05D0A">
            <w:pPr>
              <w:spacing w:line="276" w:lineRule="auto"/>
              <w:jc w:val="center"/>
              <w:rPr>
                <w:sz w:val="20"/>
                <w:szCs w:val="20"/>
              </w:rPr>
            </w:pPr>
            <w:r w:rsidRPr="00C05D0A">
              <w:rPr>
                <w:sz w:val="20"/>
                <w:szCs w:val="20"/>
              </w:rPr>
              <w:t>Small grid size best average time</w:t>
            </w:r>
          </w:p>
        </w:tc>
        <w:tc>
          <w:tcPr>
            <w:tcW w:w="1417" w:type="dxa"/>
          </w:tcPr>
          <w:p w14:paraId="369BA119" w14:textId="3FF6485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Astar</w:t>
            </w:r>
          </w:p>
        </w:tc>
        <w:tc>
          <w:tcPr>
            <w:tcW w:w="2268" w:type="dxa"/>
          </w:tcPr>
          <w:p w14:paraId="0B80116E" w14:textId="66417D01"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0090312</w:t>
            </w:r>
          </w:p>
        </w:tc>
        <w:tc>
          <w:tcPr>
            <w:tcW w:w="2268" w:type="dxa"/>
            <w:vMerge w:val="restart"/>
            <w:vAlign w:val="center"/>
          </w:tcPr>
          <w:p w14:paraId="4B29582A" w14:textId="75D13D16"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7.09 times faster than Dstar Lite</w:t>
            </w:r>
          </w:p>
        </w:tc>
      </w:tr>
      <w:tr w:rsidR="006952B8" w14:paraId="7F6A2D4B" w14:textId="59CC55F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74F06BEA" w14:textId="25E0698A" w:rsidR="006952B8" w:rsidRPr="00C05D0A" w:rsidRDefault="006952B8" w:rsidP="00C05D0A">
            <w:pPr>
              <w:spacing w:line="276" w:lineRule="auto"/>
              <w:jc w:val="center"/>
              <w:rPr>
                <w:sz w:val="20"/>
                <w:szCs w:val="20"/>
              </w:rPr>
            </w:pPr>
            <w:r w:rsidRPr="00C05D0A">
              <w:rPr>
                <w:sz w:val="20"/>
                <w:szCs w:val="20"/>
              </w:rPr>
              <w:t>Small grid size worst average time</w:t>
            </w:r>
          </w:p>
        </w:tc>
        <w:tc>
          <w:tcPr>
            <w:tcW w:w="1417" w:type="dxa"/>
          </w:tcPr>
          <w:p w14:paraId="4668ED5D" w14:textId="3DE82B4D"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4266DE47" w14:textId="40841EC0"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06404</w:t>
            </w:r>
          </w:p>
        </w:tc>
        <w:tc>
          <w:tcPr>
            <w:tcW w:w="2268" w:type="dxa"/>
            <w:vMerge/>
          </w:tcPr>
          <w:p w14:paraId="0F0BB649"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14E48473" w14:textId="4F5CCD29"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27589ED8" w14:textId="70F0CA73" w:rsidR="006952B8" w:rsidRPr="00C05D0A" w:rsidRDefault="006952B8" w:rsidP="00C05D0A">
            <w:pPr>
              <w:spacing w:line="276" w:lineRule="auto"/>
              <w:jc w:val="center"/>
              <w:rPr>
                <w:sz w:val="20"/>
                <w:szCs w:val="20"/>
              </w:rPr>
            </w:pPr>
            <w:r w:rsidRPr="00C05D0A">
              <w:rPr>
                <w:sz w:val="20"/>
                <w:szCs w:val="20"/>
              </w:rPr>
              <w:t>Medium gird size best average time</w:t>
            </w:r>
          </w:p>
        </w:tc>
        <w:tc>
          <w:tcPr>
            <w:tcW w:w="1417" w:type="dxa"/>
          </w:tcPr>
          <w:p w14:paraId="0DD27D0B" w14:textId="190473FB"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Dijkstra’s</w:t>
            </w:r>
          </w:p>
        </w:tc>
        <w:tc>
          <w:tcPr>
            <w:tcW w:w="2268" w:type="dxa"/>
          </w:tcPr>
          <w:p w14:paraId="5F13C7CA" w14:textId="2D2FAA13"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sidRPr="00C05D0A">
              <w:rPr>
                <w:sz w:val="20"/>
                <w:szCs w:val="20"/>
              </w:rPr>
              <w:t>0.03953446</w:t>
            </w:r>
          </w:p>
        </w:tc>
        <w:tc>
          <w:tcPr>
            <w:tcW w:w="2268" w:type="dxa"/>
            <w:vMerge w:val="restart"/>
            <w:vAlign w:val="center"/>
          </w:tcPr>
          <w:p w14:paraId="3637720A" w14:textId="07A916FC" w:rsidR="006952B8" w:rsidRPr="00C05D0A" w:rsidRDefault="006952B8" w:rsidP="006952B8">
            <w:pPr>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12.18 times faster than Dstar Lite</w:t>
            </w:r>
          </w:p>
        </w:tc>
      </w:tr>
      <w:tr w:rsidR="006952B8" w14:paraId="61126962" w14:textId="081EC2CD"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1DB9F11E" w14:textId="4D137BAE" w:rsidR="006952B8" w:rsidRPr="00C05D0A" w:rsidRDefault="006952B8" w:rsidP="00C05D0A">
            <w:pPr>
              <w:spacing w:line="276" w:lineRule="auto"/>
              <w:jc w:val="center"/>
              <w:rPr>
                <w:sz w:val="20"/>
                <w:szCs w:val="20"/>
              </w:rPr>
            </w:pPr>
            <w:r w:rsidRPr="00C05D0A">
              <w:rPr>
                <w:sz w:val="20"/>
                <w:szCs w:val="20"/>
              </w:rPr>
              <w:t>Medium  grid size worst average time</w:t>
            </w:r>
          </w:p>
        </w:tc>
        <w:tc>
          <w:tcPr>
            <w:tcW w:w="1417" w:type="dxa"/>
          </w:tcPr>
          <w:p w14:paraId="0163CE5D" w14:textId="3016D729"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Dstar Lite</w:t>
            </w:r>
          </w:p>
        </w:tc>
        <w:tc>
          <w:tcPr>
            <w:tcW w:w="2268" w:type="dxa"/>
          </w:tcPr>
          <w:p w14:paraId="6CF07DAE" w14:textId="3085ED06"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r w:rsidRPr="00C05D0A">
              <w:rPr>
                <w:sz w:val="20"/>
                <w:szCs w:val="20"/>
              </w:rPr>
              <w:t>0.4816679024</w:t>
            </w:r>
          </w:p>
        </w:tc>
        <w:tc>
          <w:tcPr>
            <w:tcW w:w="2268" w:type="dxa"/>
            <w:vMerge/>
          </w:tcPr>
          <w:p w14:paraId="1F23EBCC" w14:textId="77777777" w:rsidR="006952B8" w:rsidRPr="00C05D0A"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sz w:val="20"/>
                <w:szCs w:val="20"/>
              </w:rPr>
            </w:pPr>
          </w:p>
        </w:tc>
      </w:tr>
      <w:tr w:rsidR="006952B8" w14:paraId="3E3933F1" w14:textId="4019A2DD" w:rsidTr="006952B8">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1985" w:type="dxa"/>
          </w:tcPr>
          <w:p w14:paraId="30D5460D" w14:textId="78DB9290" w:rsidR="006952B8" w:rsidRPr="00C05D0A" w:rsidRDefault="006952B8" w:rsidP="00C05D0A">
            <w:pPr>
              <w:spacing w:line="276" w:lineRule="auto"/>
              <w:jc w:val="center"/>
              <w:rPr>
                <w:b w:val="0"/>
                <w:bCs w:val="0"/>
                <w:sz w:val="20"/>
                <w:szCs w:val="20"/>
              </w:rPr>
            </w:pPr>
            <w:r w:rsidRPr="00C05D0A">
              <w:rPr>
                <w:sz w:val="20"/>
                <w:szCs w:val="20"/>
              </w:rPr>
              <w:t>Large grid size best average time</w:t>
            </w:r>
          </w:p>
        </w:tc>
        <w:tc>
          <w:tcPr>
            <w:tcW w:w="1417" w:type="dxa"/>
          </w:tcPr>
          <w:p w14:paraId="00ED2343" w14:textId="083ECB20" w:rsidR="006952B8" w:rsidRPr="00C05D0A" w:rsidRDefault="006952B8" w:rsidP="00C05D0A">
            <w:pPr>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Astar</w:t>
            </w:r>
          </w:p>
        </w:tc>
        <w:tc>
          <w:tcPr>
            <w:tcW w:w="2268" w:type="dxa"/>
          </w:tcPr>
          <w:p w14:paraId="246E8035" w14:textId="7E16DAAB" w:rsidR="006952B8" w:rsidRPr="00C05D0A" w:rsidRDefault="006952B8" w:rsidP="00C05D0A">
            <w:pPr>
              <w:keepNext/>
              <w:spacing w:line="276" w:lineRule="auto"/>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05D0A">
              <w:rPr>
                <w:sz w:val="20"/>
                <w:szCs w:val="20"/>
              </w:rPr>
              <w:t>0.18156930</w:t>
            </w:r>
          </w:p>
        </w:tc>
        <w:tc>
          <w:tcPr>
            <w:tcW w:w="2268" w:type="dxa"/>
            <w:vMerge w:val="restart"/>
            <w:vAlign w:val="center"/>
          </w:tcPr>
          <w:p w14:paraId="3289C324" w14:textId="613B878A" w:rsidR="006952B8" w:rsidRPr="00C05D0A" w:rsidRDefault="006952B8" w:rsidP="006952B8">
            <w:pPr>
              <w:keepNext/>
              <w:spacing w:line="276" w:lineRule="auto"/>
              <w:jc w:val="cente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22.23 times faster than Dstar Lite</w:t>
            </w:r>
          </w:p>
        </w:tc>
      </w:tr>
      <w:tr w:rsidR="006952B8" w14:paraId="4FC1013F" w14:textId="6A100129" w:rsidTr="006952B8">
        <w:trPr>
          <w:trHeight w:val="567"/>
        </w:trPr>
        <w:tc>
          <w:tcPr>
            <w:cnfStyle w:val="001000000000" w:firstRow="0" w:lastRow="0" w:firstColumn="1" w:lastColumn="0" w:oddVBand="0" w:evenVBand="0" w:oddHBand="0" w:evenHBand="0" w:firstRowFirstColumn="0" w:firstRowLastColumn="0" w:lastRowFirstColumn="0" w:lastRowLastColumn="0"/>
            <w:tcW w:w="1985" w:type="dxa"/>
          </w:tcPr>
          <w:p w14:paraId="00A158CD" w14:textId="4C82376D" w:rsidR="006952B8" w:rsidRDefault="006952B8" w:rsidP="00C05D0A">
            <w:pPr>
              <w:spacing w:line="276" w:lineRule="auto"/>
              <w:jc w:val="center"/>
              <w:rPr>
                <w:b w:val="0"/>
                <w:bCs w:val="0"/>
              </w:rPr>
            </w:pPr>
            <w:r w:rsidRPr="00F271BA">
              <w:t>Large gird size worst average time</w:t>
            </w:r>
          </w:p>
        </w:tc>
        <w:tc>
          <w:tcPr>
            <w:tcW w:w="1417" w:type="dxa"/>
          </w:tcPr>
          <w:p w14:paraId="48D86D77" w14:textId="336DD720" w:rsidR="006952B8" w:rsidRDefault="006952B8" w:rsidP="00C05D0A">
            <w:pPr>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Dstar Lite</w:t>
            </w:r>
          </w:p>
        </w:tc>
        <w:tc>
          <w:tcPr>
            <w:tcW w:w="2268" w:type="dxa"/>
          </w:tcPr>
          <w:p w14:paraId="31EC4287" w14:textId="1C61B95F" w:rsidR="006952B8"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rPr>
                <w:b/>
                <w:bCs/>
              </w:rPr>
            </w:pPr>
            <w:r w:rsidRPr="00F271BA">
              <w:t>4.03639998</w:t>
            </w:r>
          </w:p>
        </w:tc>
        <w:tc>
          <w:tcPr>
            <w:tcW w:w="2268" w:type="dxa"/>
            <w:vMerge/>
          </w:tcPr>
          <w:p w14:paraId="03096DDF" w14:textId="77777777" w:rsidR="006952B8" w:rsidRPr="00F271BA" w:rsidRDefault="006952B8" w:rsidP="00C05D0A">
            <w:pPr>
              <w:keepNext/>
              <w:spacing w:line="276" w:lineRule="auto"/>
              <w:jc w:val="center"/>
              <w:cnfStyle w:val="000000000000" w:firstRow="0" w:lastRow="0" w:firstColumn="0" w:lastColumn="0" w:oddVBand="0" w:evenVBand="0" w:oddHBand="0" w:evenHBand="0" w:firstRowFirstColumn="0" w:firstRowLastColumn="0" w:lastRowFirstColumn="0" w:lastRowLastColumn="0"/>
            </w:pPr>
          </w:p>
        </w:tc>
      </w:tr>
    </w:tbl>
    <w:p w14:paraId="4BA702FE" w14:textId="241A3962" w:rsidR="00F27ECB" w:rsidRPr="00E60E09" w:rsidRDefault="00C05D0A" w:rsidP="00E60E09">
      <w:pPr>
        <w:pStyle w:val="Caption"/>
        <w:jc w:val="center"/>
        <w:rPr>
          <w:b/>
          <w:bCs/>
          <w:i w:val="0"/>
          <w:iCs w:val="0"/>
        </w:rPr>
      </w:pPr>
      <w:bookmarkStart w:id="67" w:name="_Toc133328315"/>
      <w:r w:rsidRPr="000663C1">
        <w:rPr>
          <w:i w:val="0"/>
          <w:iCs w:val="0"/>
        </w:rPr>
        <w:t xml:space="preserve">Table </w:t>
      </w:r>
      <w:r w:rsidR="00925569">
        <w:rPr>
          <w:i w:val="0"/>
          <w:iCs w:val="0"/>
        </w:rPr>
        <w:fldChar w:fldCharType="begin"/>
      </w:r>
      <w:r w:rsidR="00925569">
        <w:rPr>
          <w:i w:val="0"/>
          <w:iCs w:val="0"/>
        </w:rPr>
        <w:instrText xml:space="preserve"> STYLEREF 1 \s </w:instrText>
      </w:r>
      <w:r w:rsidR="00925569">
        <w:rPr>
          <w:i w:val="0"/>
          <w:iCs w:val="0"/>
        </w:rPr>
        <w:fldChar w:fldCharType="separate"/>
      </w:r>
      <w:r w:rsidR="00925569">
        <w:rPr>
          <w:i w:val="0"/>
          <w:iCs w:val="0"/>
          <w:noProof/>
        </w:rPr>
        <w:t>8</w:t>
      </w:r>
      <w:r w:rsidR="00925569">
        <w:rPr>
          <w:i w:val="0"/>
          <w:iCs w:val="0"/>
        </w:rPr>
        <w:fldChar w:fldCharType="end"/>
      </w:r>
      <w:r w:rsidR="00925569">
        <w:rPr>
          <w:i w:val="0"/>
          <w:iCs w:val="0"/>
        </w:rPr>
        <w:noBreakHyphen/>
      </w:r>
      <w:r w:rsidR="00925569">
        <w:rPr>
          <w:i w:val="0"/>
          <w:iCs w:val="0"/>
        </w:rPr>
        <w:fldChar w:fldCharType="begin"/>
      </w:r>
      <w:r w:rsidR="00925569">
        <w:rPr>
          <w:i w:val="0"/>
          <w:iCs w:val="0"/>
        </w:rPr>
        <w:instrText xml:space="preserve"> SEQ Table \* ARABIC \s 1 </w:instrText>
      </w:r>
      <w:r w:rsidR="00925569">
        <w:rPr>
          <w:i w:val="0"/>
          <w:iCs w:val="0"/>
        </w:rPr>
        <w:fldChar w:fldCharType="separate"/>
      </w:r>
      <w:r w:rsidR="00925569">
        <w:rPr>
          <w:i w:val="0"/>
          <w:iCs w:val="0"/>
          <w:noProof/>
        </w:rPr>
        <w:t>4</w:t>
      </w:r>
      <w:r w:rsidR="00925569">
        <w:rPr>
          <w:i w:val="0"/>
          <w:iCs w:val="0"/>
        </w:rPr>
        <w:fldChar w:fldCharType="end"/>
      </w:r>
      <w:r w:rsidRPr="000663C1">
        <w:rPr>
          <w:i w:val="0"/>
          <w:iCs w:val="0"/>
        </w:rPr>
        <w:t xml:space="preserve"> </w:t>
      </w:r>
      <w:r w:rsidR="006952B8">
        <w:rPr>
          <w:i w:val="0"/>
          <w:iCs w:val="0"/>
        </w:rPr>
        <w:t>Comparison results.</w:t>
      </w:r>
      <w:bookmarkEnd w:id="67"/>
    </w:p>
    <w:p w14:paraId="33314D1D" w14:textId="0E37AB42" w:rsidR="00147B9B" w:rsidRDefault="00147B9B" w:rsidP="00147B9B">
      <w:pPr>
        <w:spacing w:after="0" w:line="276" w:lineRule="auto"/>
      </w:pPr>
      <w:r>
        <w:br w:type="page"/>
      </w:r>
    </w:p>
    <w:p w14:paraId="46C34CC6" w14:textId="46DB6580" w:rsidR="00314A98" w:rsidRPr="00AC3AF7" w:rsidRDefault="00702ACA" w:rsidP="00147B9B">
      <w:pPr>
        <w:spacing w:after="0" w:line="276" w:lineRule="auto"/>
        <w:rPr>
          <w:b/>
          <w:sz w:val="32"/>
          <w:szCs w:val="32"/>
        </w:rPr>
      </w:pPr>
      <w:r>
        <w:rPr>
          <w:b/>
          <w:noProof/>
          <w:sz w:val="32"/>
          <w:szCs w:val="32"/>
        </w:rPr>
        <w:lastRenderedPageBreak/>
        <w:t xml:space="preserve">7.1.4 </w:t>
      </w:r>
      <w:r w:rsidR="00314A98" w:rsidRPr="00AC3AF7">
        <w:rPr>
          <w:b/>
          <w:noProof/>
          <w:sz w:val="32"/>
          <w:szCs w:val="32"/>
        </w:rPr>
        <w:t>Comparing the implemntation of the algorithms</w:t>
      </w:r>
    </w:p>
    <w:p w14:paraId="2FCAACD8" w14:textId="0BEFA073" w:rsidR="00DC7799" w:rsidRDefault="005E28D8" w:rsidP="00925569">
      <w:pPr>
        <w:spacing w:after="0" w:line="276" w:lineRule="auto"/>
      </w:pPr>
      <w:r>
        <w:t>The next type of comparison which needs to be discussed is how difficult it was to implement the algorithms when compared to the difficulty of implementing the Dstar Lite search algorithm</w:t>
      </w:r>
      <w:r w:rsidR="00647084">
        <w:t xml:space="preserve"> this will be displayed in a table which will rank them from most difficult to least difficult. </w:t>
      </w:r>
    </w:p>
    <w:tbl>
      <w:tblPr>
        <w:tblStyle w:val="PlainTable2"/>
        <w:tblW w:w="0" w:type="auto"/>
        <w:jc w:val="center"/>
        <w:tblLook w:val="04A0" w:firstRow="1" w:lastRow="0" w:firstColumn="1" w:lastColumn="0" w:noHBand="0" w:noVBand="1"/>
      </w:tblPr>
      <w:tblGrid>
        <w:gridCol w:w="3402"/>
        <w:gridCol w:w="2694"/>
      </w:tblGrid>
      <w:tr w:rsidR="001D2DAB" w14:paraId="3CBFBA3A" w14:textId="77777777" w:rsidTr="0092556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4253D170" w14:textId="70C39DDF" w:rsidR="001D2DAB" w:rsidRDefault="00BE0AD9" w:rsidP="00925569">
            <w:pPr>
              <w:spacing w:after="0" w:line="276" w:lineRule="auto"/>
              <w:jc w:val="center"/>
            </w:pPr>
            <w:r>
              <w:t>Algorithm</w:t>
            </w:r>
          </w:p>
        </w:tc>
        <w:tc>
          <w:tcPr>
            <w:tcW w:w="2694" w:type="dxa"/>
          </w:tcPr>
          <w:p w14:paraId="2496802B" w14:textId="3A70F872" w:rsidR="001D2DAB" w:rsidRDefault="00203C4C" w:rsidP="00925569">
            <w:pPr>
              <w:spacing w:after="0" w:line="276" w:lineRule="auto"/>
              <w:jc w:val="center"/>
              <w:cnfStyle w:val="100000000000" w:firstRow="1" w:lastRow="0" w:firstColumn="0" w:lastColumn="0" w:oddVBand="0" w:evenVBand="0" w:oddHBand="0" w:evenHBand="0" w:firstRowFirstColumn="0" w:firstRowLastColumn="0" w:lastRowFirstColumn="0" w:lastRowLastColumn="0"/>
            </w:pPr>
            <w:r>
              <w:t>R</w:t>
            </w:r>
            <w:r w:rsidR="00B67198">
              <w:t>anking</w:t>
            </w:r>
          </w:p>
        </w:tc>
      </w:tr>
      <w:tr w:rsidR="001D2DAB" w14:paraId="20925645"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22581D49" w14:textId="69AF3E83" w:rsidR="001D2DAB" w:rsidRDefault="00787064" w:rsidP="00925569">
            <w:pPr>
              <w:spacing w:after="0" w:line="276" w:lineRule="auto"/>
              <w:jc w:val="center"/>
            </w:pPr>
            <w:r>
              <w:t>Dstar lite</w:t>
            </w:r>
          </w:p>
        </w:tc>
        <w:tc>
          <w:tcPr>
            <w:tcW w:w="2694" w:type="dxa"/>
          </w:tcPr>
          <w:p w14:paraId="296847AC" w14:textId="3028B820"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6</w:t>
            </w:r>
          </w:p>
        </w:tc>
      </w:tr>
      <w:tr w:rsidR="001D2DAB" w14:paraId="1787233F"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2904652B" w14:textId="46C96905" w:rsidR="001D2DAB" w:rsidRDefault="00391551" w:rsidP="00925569">
            <w:pPr>
              <w:spacing w:after="0" w:line="276" w:lineRule="auto"/>
              <w:jc w:val="center"/>
            </w:pPr>
            <w:r>
              <w:t>Astar</w:t>
            </w:r>
          </w:p>
        </w:tc>
        <w:tc>
          <w:tcPr>
            <w:tcW w:w="2694" w:type="dxa"/>
          </w:tcPr>
          <w:p w14:paraId="28A9DCC4" w14:textId="0C77B27E"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3</w:t>
            </w:r>
          </w:p>
        </w:tc>
      </w:tr>
      <w:tr w:rsidR="001D2DAB" w14:paraId="1DAB07F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65FEBC6" w14:textId="22D78805" w:rsidR="001D2DAB" w:rsidRDefault="00391551" w:rsidP="00925569">
            <w:pPr>
              <w:spacing w:after="0" w:line="276" w:lineRule="auto"/>
              <w:jc w:val="center"/>
            </w:pPr>
            <w:r>
              <w:t>Dijkstra’s</w:t>
            </w:r>
          </w:p>
        </w:tc>
        <w:tc>
          <w:tcPr>
            <w:tcW w:w="2694" w:type="dxa"/>
          </w:tcPr>
          <w:p w14:paraId="18E4D423" w14:textId="352CA30B"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2</w:t>
            </w:r>
          </w:p>
        </w:tc>
      </w:tr>
      <w:tr w:rsidR="001D2DAB" w14:paraId="3EE3929D"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455CC8D3" w14:textId="3E2ECF04" w:rsidR="001D2DAB" w:rsidRDefault="00747661" w:rsidP="00925569">
            <w:pPr>
              <w:spacing w:after="0" w:line="276" w:lineRule="auto"/>
              <w:jc w:val="center"/>
            </w:pPr>
            <w:r>
              <w:t>Depth First Search</w:t>
            </w:r>
          </w:p>
        </w:tc>
        <w:tc>
          <w:tcPr>
            <w:tcW w:w="2694" w:type="dxa"/>
          </w:tcPr>
          <w:p w14:paraId="13910E70" w14:textId="252C7260" w:rsidR="001D2DAB" w:rsidRDefault="006F7CFB" w:rsidP="00925569">
            <w:pPr>
              <w:spacing w:after="0" w:line="276" w:lineRule="auto"/>
              <w:jc w:val="center"/>
              <w:cnfStyle w:val="000000000000" w:firstRow="0" w:lastRow="0" w:firstColumn="0" w:lastColumn="0" w:oddVBand="0" w:evenVBand="0" w:oddHBand="0" w:evenHBand="0" w:firstRowFirstColumn="0" w:firstRowLastColumn="0" w:lastRowFirstColumn="0" w:lastRowLastColumn="0"/>
            </w:pPr>
            <w:r>
              <w:t>1</w:t>
            </w:r>
          </w:p>
        </w:tc>
      </w:tr>
      <w:tr w:rsidR="001D2DAB" w14:paraId="5F37C7A3" w14:textId="77777777" w:rsidTr="0092556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402" w:type="dxa"/>
          </w:tcPr>
          <w:p w14:paraId="3B7C6628" w14:textId="3A961DDD" w:rsidR="001D2DAB" w:rsidRDefault="00747661" w:rsidP="00925569">
            <w:pPr>
              <w:spacing w:after="0" w:line="276" w:lineRule="auto"/>
              <w:jc w:val="center"/>
            </w:pPr>
            <w:r>
              <w:t>Lifelong Planning Astar</w:t>
            </w:r>
          </w:p>
        </w:tc>
        <w:tc>
          <w:tcPr>
            <w:tcW w:w="2694" w:type="dxa"/>
          </w:tcPr>
          <w:p w14:paraId="2E67CD32" w14:textId="4DEFE202" w:rsidR="001D2DAB" w:rsidRDefault="006F7CFB" w:rsidP="00925569">
            <w:pPr>
              <w:spacing w:after="0" w:line="276" w:lineRule="auto"/>
              <w:jc w:val="center"/>
              <w:cnfStyle w:val="000000100000" w:firstRow="0" w:lastRow="0" w:firstColumn="0" w:lastColumn="0" w:oddVBand="0" w:evenVBand="0" w:oddHBand="1" w:evenHBand="0" w:firstRowFirstColumn="0" w:firstRowLastColumn="0" w:lastRowFirstColumn="0" w:lastRowLastColumn="0"/>
            </w:pPr>
            <w:r>
              <w:t>5</w:t>
            </w:r>
          </w:p>
        </w:tc>
      </w:tr>
      <w:tr w:rsidR="001D2DAB" w14:paraId="011CEF47" w14:textId="77777777" w:rsidTr="00925569">
        <w:trPr>
          <w:jc w:val="center"/>
        </w:trPr>
        <w:tc>
          <w:tcPr>
            <w:cnfStyle w:val="001000000000" w:firstRow="0" w:lastRow="0" w:firstColumn="1" w:lastColumn="0" w:oddVBand="0" w:evenVBand="0" w:oddHBand="0" w:evenHBand="0" w:firstRowFirstColumn="0" w:firstRowLastColumn="0" w:lastRowFirstColumn="0" w:lastRowLastColumn="0"/>
            <w:tcW w:w="3402" w:type="dxa"/>
          </w:tcPr>
          <w:p w14:paraId="79F29533" w14:textId="09015026" w:rsidR="001D2DAB" w:rsidRDefault="00747661" w:rsidP="00925569">
            <w:pPr>
              <w:spacing w:after="0" w:line="276" w:lineRule="auto"/>
              <w:jc w:val="center"/>
            </w:pPr>
            <w:r>
              <w:t>Jump point Search</w:t>
            </w:r>
          </w:p>
        </w:tc>
        <w:tc>
          <w:tcPr>
            <w:tcW w:w="2694" w:type="dxa"/>
          </w:tcPr>
          <w:p w14:paraId="6A52AF53" w14:textId="4A8C3A2F" w:rsidR="001D2DAB" w:rsidRDefault="006F7CFB" w:rsidP="00925569">
            <w:pPr>
              <w:keepNext/>
              <w:spacing w:after="0" w:line="276" w:lineRule="auto"/>
              <w:jc w:val="center"/>
              <w:cnfStyle w:val="000000000000" w:firstRow="0" w:lastRow="0" w:firstColumn="0" w:lastColumn="0" w:oddVBand="0" w:evenVBand="0" w:oddHBand="0" w:evenHBand="0" w:firstRowFirstColumn="0" w:firstRowLastColumn="0" w:lastRowFirstColumn="0" w:lastRowLastColumn="0"/>
            </w:pPr>
            <w:r>
              <w:t>4</w:t>
            </w:r>
          </w:p>
        </w:tc>
      </w:tr>
    </w:tbl>
    <w:p w14:paraId="3DFEE3DB" w14:textId="46F1DE67" w:rsidR="00063077" w:rsidRDefault="00925569" w:rsidP="00925569">
      <w:pPr>
        <w:pStyle w:val="Caption"/>
        <w:jc w:val="center"/>
      </w:pPr>
      <w:bookmarkStart w:id="68" w:name="_Toc133328316"/>
      <w:r>
        <w:t xml:space="preserve">Table </w:t>
      </w:r>
      <w:r>
        <w:fldChar w:fldCharType="begin"/>
      </w:r>
      <w:r>
        <w:instrText xml:space="preserve"> STYLEREF 1 \s </w:instrText>
      </w:r>
      <w:r>
        <w:fldChar w:fldCharType="separate"/>
      </w:r>
      <w:r>
        <w:rPr>
          <w:noProof/>
        </w:rPr>
        <w:t>8</w:t>
      </w:r>
      <w:r>
        <w:fldChar w:fldCharType="end"/>
      </w:r>
      <w:r>
        <w:noBreakHyphen/>
      </w:r>
      <w:r>
        <w:fldChar w:fldCharType="begin"/>
      </w:r>
      <w:r>
        <w:instrText xml:space="preserve"> SEQ Table \* ARABIC \s 1 </w:instrText>
      </w:r>
      <w:r>
        <w:fldChar w:fldCharType="separate"/>
      </w:r>
      <w:r>
        <w:rPr>
          <w:noProof/>
        </w:rPr>
        <w:t>5</w:t>
      </w:r>
      <w:r>
        <w:fldChar w:fldCharType="end"/>
      </w:r>
      <w:r>
        <w:t xml:space="preserve"> Comparison of implementation</w:t>
      </w:r>
      <w:bookmarkEnd w:id="68"/>
    </w:p>
    <w:p w14:paraId="2C8FD6E7" w14:textId="5C91C3DC" w:rsidR="00203C4C" w:rsidRDefault="00203C4C" w:rsidP="00147B9B">
      <w:pPr>
        <w:spacing w:after="0" w:line="276" w:lineRule="auto"/>
      </w:pPr>
      <w:r>
        <w:t xml:space="preserve">With the ranking as seen above one can take from this that Dstar lite was the hardest algorithm to implement as it has </w:t>
      </w:r>
      <w:r w:rsidR="0049502D">
        <w:t>the greatest</w:t>
      </w:r>
      <w:r>
        <w:t xml:space="preserve"> </w:t>
      </w:r>
      <w:r w:rsidR="0049502D">
        <w:t>number</w:t>
      </w:r>
      <w:r>
        <w:t xml:space="preserve"> of features which need to be taken into account when implementing the algorithm as it is far more advanced programming than the likes of depth first search and Astar search for example.</w:t>
      </w:r>
    </w:p>
    <w:p w14:paraId="660CB624" w14:textId="2814A08C" w:rsidR="00A3610A" w:rsidRDefault="00A3610A" w:rsidP="00147B9B">
      <w:pPr>
        <w:spacing w:after="0" w:line="276" w:lineRule="auto"/>
      </w:pPr>
      <w:r>
        <w:br w:type="page"/>
      </w:r>
    </w:p>
    <w:p w14:paraId="11D2C84E" w14:textId="7BE38790" w:rsidR="7BD05A59" w:rsidRDefault="7BD05A59" w:rsidP="0079297F">
      <w:pPr>
        <w:pStyle w:val="Heading1"/>
      </w:pPr>
      <w:bookmarkStart w:id="69" w:name="_Toc133344736"/>
      <w:r w:rsidRPr="00F22ECC">
        <w:lastRenderedPageBreak/>
        <w:t>Project Milestones</w:t>
      </w:r>
      <w:bookmarkEnd w:id="69"/>
    </w:p>
    <w:p w14:paraId="5C2685BA" w14:textId="31817F21" w:rsidR="00790782" w:rsidRDefault="00790782" w:rsidP="00147B9B">
      <w:pPr>
        <w:spacing w:line="276" w:lineRule="auto"/>
      </w:pPr>
      <w:r>
        <w:t xml:space="preserve">This section of the paper shows the project milestones </w:t>
      </w:r>
      <w:r w:rsidR="000928B5">
        <w:t>throughout</w:t>
      </w:r>
      <w:r>
        <w:t xml:space="preserve"> the year, it </w:t>
      </w:r>
      <w:r w:rsidR="000928B5">
        <w:t>discusses</w:t>
      </w:r>
      <w:r>
        <w:t xml:space="preserve"> the overall progress of the project and how it was delayed or if it was on sche</w:t>
      </w:r>
      <w:r w:rsidR="003C18D7">
        <w:t>d</w:t>
      </w:r>
      <w:r>
        <w:t xml:space="preserve">ule and the result of such </w:t>
      </w:r>
      <w:r w:rsidR="000928B5">
        <w:t>hindrances</w:t>
      </w:r>
      <w:r w:rsidR="0035205A">
        <w:t xml:space="preserve"> and delays</w:t>
      </w:r>
      <w:r>
        <w:t xml:space="preserve"> on the project.</w:t>
      </w:r>
    </w:p>
    <w:p w14:paraId="1D171E00" w14:textId="77777777" w:rsidR="001D02AB" w:rsidRDefault="00E80DE3" w:rsidP="00147B9B">
      <w:pPr>
        <w:spacing w:line="276" w:lineRule="auto"/>
      </w:pPr>
      <w:r>
        <w:t>When upon the commencement</w:t>
      </w:r>
      <w:r w:rsidR="00180CC4">
        <w:t xml:space="preserve"> of this project the scope of the project was </w:t>
      </w:r>
      <w:r w:rsidR="0030579C">
        <w:t xml:space="preserve">quite significantly </w:t>
      </w:r>
      <w:r w:rsidR="00180CC4">
        <w:t>smaller.</w:t>
      </w:r>
      <w:r w:rsidR="00FE2C11">
        <w:t xml:space="preserve"> For instance there was only two algorithms involved in the project </w:t>
      </w:r>
      <w:r w:rsidR="001D56A2">
        <w:t xml:space="preserve">and only two were going to be tested </w:t>
      </w:r>
      <w:r w:rsidR="00ED7DC9">
        <w:t>,</w:t>
      </w:r>
      <w:r w:rsidR="001D56A2">
        <w:t>these two algorithms were the astar search algorithm and originally it was to be compared against the Dstar algorithm</w:t>
      </w:r>
      <w:r w:rsidR="00F26FD2">
        <w:t>.</w:t>
      </w:r>
    </w:p>
    <w:p w14:paraId="3CB4DE5B" w14:textId="2D3C9B15" w:rsidR="00F25D3F" w:rsidRDefault="00753752" w:rsidP="00147B9B">
      <w:pPr>
        <w:spacing w:line="276" w:lineRule="auto"/>
      </w:pPr>
      <w:r>
        <w:t>In the beginning</w:t>
      </w:r>
      <w:r w:rsidR="00656FBA">
        <w:t>,</w:t>
      </w:r>
      <w:r>
        <w:t xml:space="preserve"> the project milestones were adhered to in the regards that </w:t>
      </w:r>
      <w:r w:rsidR="00656FBA">
        <w:t>the project</w:t>
      </w:r>
      <w:r>
        <w:t xml:space="preserve"> had made efficient project</w:t>
      </w:r>
      <w:r w:rsidR="00B618BA">
        <w:t xml:space="preserve"> with </w:t>
      </w:r>
      <w:r>
        <w:t xml:space="preserve">the documentation as well as the technical project. </w:t>
      </w:r>
      <w:r w:rsidR="00115EA5">
        <w:t>However,</w:t>
      </w:r>
      <w:r>
        <w:t xml:space="preserve"> with further research into the </w:t>
      </w:r>
      <w:r w:rsidR="007C04A8">
        <w:t>“</w:t>
      </w:r>
      <w:r>
        <w:t>dstar</w:t>
      </w:r>
      <w:r w:rsidR="007C04A8">
        <w:t xml:space="preserve"> search</w:t>
      </w:r>
      <w:r>
        <w:t xml:space="preserve"> algorithm</w:t>
      </w:r>
      <w:r w:rsidR="007C04A8">
        <w:t>”</w:t>
      </w:r>
      <w:r>
        <w:t xml:space="preserve"> and alternate versions such as </w:t>
      </w:r>
      <w:r w:rsidR="007C04A8">
        <w:t>“</w:t>
      </w:r>
      <w:r>
        <w:t>focused dstar</w:t>
      </w:r>
      <w:r w:rsidR="007C04A8">
        <w:t>”</w:t>
      </w:r>
      <w:r>
        <w:t xml:space="preserve"> and </w:t>
      </w:r>
      <w:r w:rsidR="00F25D3F">
        <w:t>“</w:t>
      </w:r>
      <w:r>
        <w:t>dstar lite</w:t>
      </w:r>
      <w:r w:rsidR="00F25D3F">
        <w:t xml:space="preserve">”, it was decided </w:t>
      </w:r>
      <w:r>
        <w:t>that</w:t>
      </w:r>
      <w:r w:rsidR="00F25D3F">
        <w:t xml:space="preserve"> in reference</w:t>
      </w:r>
      <w:r>
        <w:t xml:space="preserve"> to information regarding </w:t>
      </w:r>
      <w:r w:rsidR="00F25D3F">
        <w:t xml:space="preserve">the </w:t>
      </w:r>
      <w:r>
        <w:t>dstar lite</w:t>
      </w:r>
      <w:r w:rsidR="00F25D3F">
        <w:t xml:space="preserve"> search algorithm,</w:t>
      </w:r>
      <w:r>
        <w:t xml:space="preserve"> it </w:t>
      </w:r>
      <w:r w:rsidR="00F25D3F">
        <w:t>was and is</w:t>
      </w:r>
      <w:r>
        <w:t xml:space="preserve"> more commonly used when </w:t>
      </w:r>
      <w:r w:rsidR="00BE21A5">
        <w:t>it</w:t>
      </w:r>
      <w:r>
        <w:t xml:space="preserve"> comes to dynamic pathfinding and dstar itself </w:t>
      </w:r>
      <w:r w:rsidR="00BE21A5">
        <w:t>is not</w:t>
      </w:r>
      <w:r>
        <w:t xml:space="preserve"> really used as much.</w:t>
      </w:r>
    </w:p>
    <w:p w14:paraId="6BFD8E50" w14:textId="77777777" w:rsidR="004D627A" w:rsidRDefault="00753752" w:rsidP="00147B9B">
      <w:pPr>
        <w:spacing w:line="276" w:lineRule="auto"/>
      </w:pPr>
      <w:r>
        <w:t xml:space="preserve">So </w:t>
      </w:r>
      <w:r w:rsidR="00867DD5">
        <w:t>the decision was made</w:t>
      </w:r>
      <w:r>
        <w:t xml:space="preserve"> switch the dstar lite </w:t>
      </w:r>
      <w:r w:rsidR="00BE21A5">
        <w:t>algorithm</w:t>
      </w:r>
      <w:r>
        <w:t>. This in essence was what the second draft of</w:t>
      </w:r>
      <w:r w:rsidR="007C05B1">
        <w:t xml:space="preserve"> what the final</w:t>
      </w:r>
      <w:r>
        <w:t xml:space="preserve"> project was going to be. Following this </w:t>
      </w:r>
      <w:r w:rsidR="003060B3">
        <w:t>the decision</w:t>
      </w:r>
      <w:r>
        <w:t xml:space="preserve"> to extend </w:t>
      </w:r>
      <w:r w:rsidR="003060B3">
        <w:t>the</w:t>
      </w:r>
      <w:r>
        <w:t xml:space="preserve"> research into the different pathfinding algorithms</w:t>
      </w:r>
      <w:r w:rsidR="003060B3">
        <w:t xml:space="preserve"> was made, the result</w:t>
      </w:r>
      <w:r>
        <w:t xml:space="preserve"> of which drastically improved </w:t>
      </w:r>
      <w:r w:rsidR="003060B3">
        <w:t xml:space="preserve">the </w:t>
      </w:r>
      <w:r>
        <w:t xml:space="preserve">understanding of these </w:t>
      </w:r>
      <w:r w:rsidR="00BE21A5">
        <w:t>algorithms</w:t>
      </w:r>
      <w:r w:rsidR="00156E09">
        <w:t xml:space="preserve"> when it came to </w:t>
      </w:r>
      <w:r w:rsidR="004D627A">
        <w:t>continuing</w:t>
      </w:r>
      <w:r w:rsidR="00156E09">
        <w:t xml:space="preserve"> the research</w:t>
      </w:r>
      <w:r w:rsidR="00BE21A5">
        <w:t>,</w:t>
      </w:r>
      <w:r>
        <w:t xml:space="preserve"> </w:t>
      </w:r>
      <w:r w:rsidR="004D627A">
        <w:t xml:space="preserve">as a result the decision was made </w:t>
      </w:r>
      <w:r>
        <w:t>to compare dstar lite against more pathfinding algorithms.</w:t>
      </w:r>
    </w:p>
    <w:p w14:paraId="496D3BFC" w14:textId="77777777" w:rsidR="00C77929" w:rsidRDefault="00753752" w:rsidP="00147B9B">
      <w:pPr>
        <w:spacing w:line="276" w:lineRule="auto"/>
      </w:pPr>
      <w:r>
        <w:t xml:space="preserve">The first of which that were decided upon was to compare dstar lite against </w:t>
      </w:r>
      <w:r w:rsidR="00BE21A5">
        <w:t>Dijkstra’s</w:t>
      </w:r>
      <w:r>
        <w:t xml:space="preserve"> search algorithm then the next process was to compare it against a non-guided heuristic </w:t>
      </w:r>
      <w:r w:rsidR="00BE21A5">
        <w:t>algorithm,</w:t>
      </w:r>
      <w:r>
        <w:t xml:space="preserve"> so depth first search</w:t>
      </w:r>
      <w:r w:rsidR="004D627A">
        <w:t xml:space="preserve"> was chosen</w:t>
      </w:r>
      <w:r>
        <w:t xml:space="preserve">. This was the third draft of the project which was now in </w:t>
      </w:r>
      <w:r w:rsidR="00BE21A5">
        <w:t>motion.</w:t>
      </w:r>
    </w:p>
    <w:p w14:paraId="609E328B" w14:textId="77777777" w:rsidR="00957357" w:rsidRDefault="00BE21A5" w:rsidP="00147B9B">
      <w:pPr>
        <w:spacing w:line="276" w:lineRule="auto"/>
      </w:pPr>
      <w:r>
        <w:t>After</w:t>
      </w:r>
      <w:r w:rsidR="00753752">
        <w:t xml:space="preserve"> the </w:t>
      </w:r>
      <w:r>
        <w:t>Christmas</w:t>
      </w:r>
      <w:r w:rsidR="00753752">
        <w:t xml:space="preserve"> break work on the project had a delay on it due to </w:t>
      </w:r>
      <w:r w:rsidR="00C77929">
        <w:t xml:space="preserve">some </w:t>
      </w:r>
      <w:r>
        <w:t>unforeseen</w:t>
      </w:r>
      <w:r w:rsidR="00753752">
        <w:t xml:space="preserve"> circumstances such as covid-19 and </w:t>
      </w:r>
      <w:r>
        <w:t>of course</w:t>
      </w:r>
      <w:r w:rsidR="00753752">
        <w:t xml:space="preserve"> </w:t>
      </w:r>
      <w:r w:rsidR="00C77929">
        <w:t>college</w:t>
      </w:r>
      <w:r w:rsidR="00753752">
        <w:t xml:space="preserve"> coursework.</w:t>
      </w:r>
      <w:r w:rsidR="001F58F3">
        <w:t xml:space="preserve"> Finally the decision was made to compare dstar lite to another incremental pathfinding search </w:t>
      </w:r>
      <w:r>
        <w:t>algorithm,</w:t>
      </w:r>
      <w:r w:rsidR="001F58F3">
        <w:t xml:space="preserve"> so the decision was made to compare it to lifelong planning astar.</w:t>
      </w:r>
      <w:r w:rsidR="003D3AB9">
        <w:t xml:space="preserve"> </w:t>
      </w:r>
    </w:p>
    <w:p w14:paraId="6075FD22" w14:textId="77777777" w:rsidR="007F3ECD" w:rsidRDefault="003D3AB9" w:rsidP="00147B9B">
      <w:pPr>
        <w:spacing w:line="276" w:lineRule="auto"/>
      </w:pPr>
      <w:r>
        <w:t xml:space="preserve">The next iteration of the project was the visual component which meant how was </w:t>
      </w:r>
      <w:r w:rsidR="00957357">
        <w:t>the project</w:t>
      </w:r>
      <w:r>
        <w:t xml:space="preserve"> going to </w:t>
      </w:r>
      <w:r w:rsidR="007F3ECD">
        <w:t>this component and show the project</w:t>
      </w:r>
      <w:r>
        <w:t xml:space="preserve"> to </w:t>
      </w:r>
      <w:r w:rsidR="00BE21A5">
        <w:t>non-developers</w:t>
      </w:r>
      <w:r>
        <w:t xml:space="preserve"> and can they be able to discern the difference between these algorithms from only a visual component. </w:t>
      </w:r>
    </w:p>
    <w:p w14:paraId="281B0284" w14:textId="77777777" w:rsidR="00984EF0" w:rsidRDefault="003D3AB9" w:rsidP="00147B9B">
      <w:pPr>
        <w:spacing w:line="276" w:lineRule="auto"/>
      </w:pPr>
      <w:r>
        <w:t xml:space="preserve">So </w:t>
      </w:r>
      <w:r w:rsidR="007F3ECD">
        <w:t xml:space="preserve">the method was </w:t>
      </w:r>
      <w:r w:rsidR="00984EF0">
        <w:t>chosen,</w:t>
      </w:r>
      <w:r w:rsidR="007F3ECD">
        <w:t xml:space="preserve"> and it was </w:t>
      </w:r>
      <w:r>
        <w:t xml:space="preserve">to have the algorithms on two separate </w:t>
      </w:r>
      <w:r w:rsidR="00BE21A5">
        <w:t>screens</w:t>
      </w:r>
      <w:r>
        <w:t xml:space="preserve"> always being compared to dstar lite.</w:t>
      </w:r>
      <w:r w:rsidR="00DA4216">
        <w:t xml:space="preserve"> The user can see three separate screens one which changes the size of grid and which algorithm they want to </w:t>
      </w:r>
      <w:r w:rsidR="00BE21A5">
        <w:t>use. The</w:t>
      </w:r>
      <w:r w:rsidR="00DA4216">
        <w:t xml:space="preserve"> second screen is the editable grid, what </w:t>
      </w:r>
      <w:r w:rsidR="00984EF0">
        <w:t>is</w:t>
      </w:r>
      <w:r w:rsidR="00DA4216">
        <w:t xml:space="preserve"> </w:t>
      </w:r>
      <w:r w:rsidR="00984EF0">
        <w:t>meant</w:t>
      </w:r>
      <w:r w:rsidR="00DA4216">
        <w:t xml:space="preserve"> by this is that they can place down walls, start and endpoints on this grid and they will see the algorithm which they had </w:t>
      </w:r>
      <w:r w:rsidR="00BE21A5">
        <w:t>chosen</w:t>
      </w:r>
      <w:r w:rsidR="00DA4216">
        <w:t xml:space="preserve"> </w:t>
      </w:r>
      <w:r w:rsidR="00BE21A5">
        <w:t>to traverse</w:t>
      </w:r>
      <w:r w:rsidR="00DA4216">
        <w:t xml:space="preserve"> the grid.</w:t>
      </w:r>
    </w:p>
    <w:p w14:paraId="2A91CF4F" w14:textId="2F3C55F3" w:rsidR="7BD05A59" w:rsidRDefault="00DA4216" w:rsidP="00147B9B">
      <w:pPr>
        <w:spacing w:line="276" w:lineRule="auto"/>
      </w:pPr>
      <w:r>
        <w:t xml:space="preserve">The third screen it the visual </w:t>
      </w:r>
      <w:r w:rsidR="007B6D20">
        <w:t xml:space="preserve">demonstration of dstar lite, what this screen does is that it copies all input from the user on screen two and copies it into its own grid. It then in turn runs dstar lite on this </w:t>
      </w:r>
      <w:r w:rsidR="00BE21A5">
        <w:t>screen. They</w:t>
      </w:r>
      <w:r w:rsidR="00DE11B9">
        <w:t xml:space="preserve"> can also see a debug version of this screen which shows more </w:t>
      </w:r>
      <w:r w:rsidR="00BE21A5">
        <w:t>in-depth</w:t>
      </w:r>
      <w:r w:rsidR="00DE11B9">
        <w:t xml:space="preserve"> information about the </w:t>
      </w:r>
      <w:r w:rsidR="00BE21A5">
        <w:t>algorithm</w:t>
      </w:r>
      <w:r w:rsidR="00DE11B9">
        <w:t xml:space="preserve"> and the effects it has on the grid. This was the fourth and final edition of the project which you can see </w:t>
      </w:r>
      <w:r w:rsidR="00BE21A5">
        <w:t>today. Those</w:t>
      </w:r>
      <w:r w:rsidR="00581855">
        <w:t xml:space="preserve"> were the project milestones and iterations of the project, throughout the course of development the milestones </w:t>
      </w:r>
      <w:r w:rsidR="00BE21A5">
        <w:t>in regard to</w:t>
      </w:r>
      <w:r w:rsidR="00581855">
        <w:t xml:space="preserve"> due dates set </w:t>
      </w:r>
      <w:r w:rsidR="00581855">
        <w:lastRenderedPageBreak/>
        <w:t xml:space="preserve">by the lecturers were adhered to mostly but not all of the time due to the difficulty of understanding dstar lite and also implementing dstar </w:t>
      </w:r>
      <w:r w:rsidR="00BE21A5">
        <w:t>lite. As</w:t>
      </w:r>
      <w:r w:rsidR="00581855">
        <w:t xml:space="preserve"> prior to the project I had no knowledge of incremental pathfinding and not helped by the limited </w:t>
      </w:r>
      <w:r w:rsidR="00BE21A5">
        <w:t>resources</w:t>
      </w:r>
      <w:r w:rsidR="00581855">
        <w:t xml:space="preserve"> surrounding the topic.</w:t>
      </w:r>
    </w:p>
    <w:p w14:paraId="5878851F" w14:textId="2CA12702" w:rsidR="00147B9B" w:rsidRDefault="00147B9B" w:rsidP="00147B9B">
      <w:pPr>
        <w:spacing w:after="0" w:line="276" w:lineRule="auto"/>
      </w:pPr>
      <w:r>
        <w:br w:type="page"/>
      </w:r>
    </w:p>
    <w:p w14:paraId="4CD484A2" w14:textId="1B2A801A" w:rsidR="7BD05A59" w:rsidRDefault="7BD05A59" w:rsidP="0079297F">
      <w:pPr>
        <w:pStyle w:val="Heading1"/>
      </w:pPr>
      <w:bookmarkStart w:id="70" w:name="_Toc133344737"/>
      <w:r w:rsidRPr="00262EF9">
        <w:lastRenderedPageBreak/>
        <w:t>Major Technical Achievements</w:t>
      </w:r>
      <w:bookmarkEnd w:id="70"/>
    </w:p>
    <w:p w14:paraId="7E3796F9" w14:textId="375FB429" w:rsidR="007E47EC" w:rsidRDefault="007E47EC" w:rsidP="00147B9B">
      <w:pPr>
        <w:spacing w:line="276" w:lineRule="auto"/>
      </w:pPr>
      <w:r>
        <w:t xml:space="preserve">This section of the paper lists the technical </w:t>
      </w:r>
      <w:r w:rsidR="000928B5">
        <w:t>achievements</w:t>
      </w:r>
      <w:r>
        <w:t xml:space="preserve"> made inside of the project.</w:t>
      </w:r>
    </w:p>
    <w:p w14:paraId="21E165EC" w14:textId="7AFAAFCF" w:rsidR="7BD05A59" w:rsidRDefault="7BD05A59" w:rsidP="00147B9B">
      <w:pPr>
        <w:spacing w:line="276" w:lineRule="auto"/>
      </w:pPr>
      <w:r>
        <w:t xml:space="preserve">What are your </w:t>
      </w:r>
      <w:r w:rsidR="5D475FAF">
        <w:t xml:space="preserve">major </w:t>
      </w:r>
      <w:r>
        <w:t>technical achievements</w:t>
      </w:r>
      <w:r w:rsidR="588E9FC1">
        <w:t>?</w:t>
      </w:r>
    </w:p>
    <w:p w14:paraId="61679912" w14:textId="7FE31348" w:rsidR="00480E18" w:rsidRDefault="00480E18" w:rsidP="00147B9B">
      <w:pPr>
        <w:pStyle w:val="ListParagraph"/>
        <w:numPr>
          <w:ilvl w:val="0"/>
          <w:numId w:val="23"/>
        </w:numPr>
        <w:spacing w:line="276" w:lineRule="auto"/>
      </w:pPr>
      <w:r>
        <w:t xml:space="preserve">The major </w:t>
      </w:r>
      <w:r w:rsidR="00BE21A5">
        <w:t>technical</w:t>
      </w:r>
      <w:r>
        <w:t xml:space="preserve"> achievements are but not limited to the following:</w:t>
      </w:r>
    </w:p>
    <w:p w14:paraId="462F2527" w14:textId="0F65B713" w:rsidR="00480E18" w:rsidRDefault="00E94D96" w:rsidP="00147B9B">
      <w:pPr>
        <w:pStyle w:val="ListParagraph"/>
        <w:numPr>
          <w:ilvl w:val="0"/>
          <w:numId w:val="23"/>
        </w:numPr>
        <w:spacing w:line="276" w:lineRule="auto"/>
      </w:pPr>
      <w:r>
        <w:t xml:space="preserve">The </w:t>
      </w:r>
      <w:r w:rsidR="00826ED1">
        <w:t>Implementation of Dstar Lite</w:t>
      </w:r>
    </w:p>
    <w:p w14:paraId="5EB5411F" w14:textId="3AF33552" w:rsidR="00826ED1" w:rsidRDefault="00E94D96" w:rsidP="00147B9B">
      <w:pPr>
        <w:pStyle w:val="ListParagraph"/>
        <w:numPr>
          <w:ilvl w:val="0"/>
          <w:numId w:val="23"/>
        </w:numPr>
        <w:spacing w:line="276" w:lineRule="auto"/>
      </w:pPr>
      <w:r>
        <w:t xml:space="preserve">The </w:t>
      </w:r>
      <w:r w:rsidR="00826ED1">
        <w:t>Implementation of Lifelong planning astar</w:t>
      </w:r>
    </w:p>
    <w:p w14:paraId="28CC9ED4" w14:textId="49F55FD2" w:rsidR="00EC2707" w:rsidRDefault="00E94D96" w:rsidP="00147B9B">
      <w:pPr>
        <w:pStyle w:val="ListParagraph"/>
        <w:numPr>
          <w:ilvl w:val="0"/>
          <w:numId w:val="23"/>
        </w:numPr>
        <w:spacing w:line="276" w:lineRule="auto"/>
      </w:pPr>
      <w:r>
        <w:t xml:space="preserve">The </w:t>
      </w:r>
      <w:r w:rsidR="00EC2707">
        <w:t xml:space="preserve">Implementation of </w:t>
      </w:r>
      <w:r w:rsidR="008B05A8">
        <w:t>Jump point search</w:t>
      </w:r>
    </w:p>
    <w:p w14:paraId="7856E752" w14:textId="35766EE5" w:rsidR="0072452C" w:rsidRDefault="0072452C" w:rsidP="00147B9B">
      <w:pPr>
        <w:pStyle w:val="ListParagraph"/>
        <w:numPr>
          <w:ilvl w:val="0"/>
          <w:numId w:val="23"/>
        </w:numPr>
        <w:spacing w:line="276" w:lineRule="auto"/>
      </w:pPr>
      <w:r>
        <w:t>Having both paths appear to the user on the screen</w:t>
      </w:r>
      <w:r w:rsidR="004957A9">
        <w:t xml:space="preserve">(can see chosen algorithm path and dstar lite algorithm on </w:t>
      </w:r>
      <w:r w:rsidR="00BE21A5">
        <w:t>separate</w:t>
      </w:r>
      <w:r w:rsidR="004957A9">
        <w:t xml:space="preserve"> screen which is toggleable)</w:t>
      </w:r>
    </w:p>
    <w:p w14:paraId="180D7AAD" w14:textId="73160A63" w:rsidR="00147B9B" w:rsidRDefault="00147B9B" w:rsidP="00147B9B">
      <w:pPr>
        <w:spacing w:after="0" w:line="276" w:lineRule="auto"/>
      </w:pPr>
      <w:r>
        <w:br w:type="page"/>
      </w:r>
    </w:p>
    <w:p w14:paraId="1D48D7AF" w14:textId="10E7EDDE" w:rsidR="36C5FB7F" w:rsidRDefault="36C5FB7F" w:rsidP="0079297F">
      <w:pPr>
        <w:pStyle w:val="Heading1"/>
      </w:pPr>
      <w:bookmarkStart w:id="71" w:name="_Toc133344738"/>
      <w:r w:rsidRPr="0006346E">
        <w:lastRenderedPageBreak/>
        <w:t>Project Review</w:t>
      </w:r>
      <w:bookmarkEnd w:id="71"/>
    </w:p>
    <w:p w14:paraId="379229FF" w14:textId="56BBF390" w:rsidR="002C7A0F" w:rsidRDefault="002C7A0F" w:rsidP="00147B9B">
      <w:pPr>
        <w:spacing w:line="276" w:lineRule="auto"/>
      </w:pPr>
      <w:r>
        <w:t xml:space="preserve">This section of the paper discusses an overall review of the project including what went well and if there </w:t>
      </w:r>
      <w:r w:rsidR="00463A1D">
        <w:t>were</w:t>
      </w:r>
      <w:r>
        <w:t xml:space="preserve"> any problems throughout the making of the project.</w:t>
      </w:r>
      <w:r w:rsidR="00240345">
        <w:t xml:space="preserve"> It gives an understanding on if the </w:t>
      </w:r>
      <w:r w:rsidR="00463A1D">
        <w:t>technologies</w:t>
      </w:r>
      <w:r w:rsidR="00240345">
        <w:t xml:space="preserve"> used were </w:t>
      </w:r>
      <w:r w:rsidR="00463A1D">
        <w:t>inefficient</w:t>
      </w:r>
      <w:r w:rsidR="00240345">
        <w:t xml:space="preserve"> and if there </w:t>
      </w:r>
      <w:r w:rsidR="000928B5">
        <w:t>were</w:t>
      </w:r>
      <w:r w:rsidR="00240345">
        <w:t xml:space="preserve"> any other better solutions available to be used if the project was to be built again.</w:t>
      </w:r>
    </w:p>
    <w:p w14:paraId="73CBD763" w14:textId="5F040073" w:rsidR="00D33D7B" w:rsidRDefault="36C5FB7F" w:rsidP="00147B9B">
      <w:pPr>
        <w:spacing w:line="276" w:lineRule="auto"/>
      </w:pPr>
      <w:r>
        <w:t xml:space="preserve">What went right? </w:t>
      </w:r>
    </w:p>
    <w:p w14:paraId="0271D787" w14:textId="77777777" w:rsidR="00B91FCC" w:rsidRDefault="00340DCB" w:rsidP="00147B9B">
      <w:pPr>
        <w:spacing w:line="276" w:lineRule="auto"/>
      </w:pPr>
      <w:r>
        <w:t xml:space="preserve">When researching this project most of the project went well for the most part as these algorithms </w:t>
      </w:r>
      <w:r w:rsidR="00BE21A5">
        <w:t>is</w:t>
      </w:r>
      <w:r>
        <w:t xml:space="preserve"> quite well documented and are easily understood so I was able to fully comprehend how these algorithms work so they could as a result be </w:t>
      </w:r>
      <w:r w:rsidR="00BE21A5">
        <w:t>replicated,</w:t>
      </w:r>
      <w:r>
        <w:t xml:space="preserve"> and accurate results were able to be gathered.</w:t>
      </w:r>
    </w:p>
    <w:p w14:paraId="654884F9" w14:textId="77777777" w:rsidR="00D272EA" w:rsidRDefault="00340DCB" w:rsidP="00147B9B">
      <w:pPr>
        <w:spacing w:line="276" w:lineRule="auto"/>
      </w:pPr>
      <w:r>
        <w:t xml:space="preserve">What went wrong was mostly the research into dstar and dstar lite as there </w:t>
      </w:r>
      <w:r w:rsidR="00BE21A5">
        <w:t>are</w:t>
      </w:r>
      <w:r>
        <w:t xml:space="preserve"> </w:t>
      </w:r>
      <w:r w:rsidR="00BE21A5">
        <w:t>few</w:t>
      </w:r>
      <w:r>
        <w:t xml:space="preserve"> </w:t>
      </w:r>
      <w:r w:rsidR="00BE21A5">
        <w:t>resources</w:t>
      </w:r>
      <w:r>
        <w:t xml:space="preserve"> surrounding these algorithms available. As a result it was quite difficult to research and gather a complete comprehension of the source material as these algorithms are not used in the games development industry but rather in </w:t>
      </w:r>
      <w:r w:rsidR="00BE21A5">
        <w:t>robotics,</w:t>
      </w:r>
      <w:r>
        <w:t xml:space="preserve"> so those papers are written through a robotics context. Why was this a problem? This is a problem as without external information and context on how these algorithms work it can be quite difficult to get a grasp on.</w:t>
      </w:r>
      <w:r w:rsidR="003F3ED3">
        <w:t xml:space="preserve"> This was the only thing really that hindered me or went wrong in the project although it finally got implemented this would be the only drawback.</w:t>
      </w:r>
    </w:p>
    <w:p w14:paraId="5A1D9C50" w14:textId="77777777" w:rsidR="00D272EA" w:rsidRDefault="00D272EA" w:rsidP="00147B9B">
      <w:pPr>
        <w:spacing w:line="276" w:lineRule="auto"/>
      </w:pPr>
      <w:r>
        <w:t xml:space="preserve"> </w:t>
      </w:r>
      <w:r w:rsidR="001913D0">
        <w:t xml:space="preserve">As a result of this </w:t>
      </w:r>
      <w:r w:rsidR="00BE21A5">
        <w:t>hindrance</w:t>
      </w:r>
      <w:r w:rsidR="001913D0">
        <w:t xml:space="preserve"> is that if I were to approach this topic again </w:t>
      </w:r>
      <w:r w:rsidR="00BE21A5">
        <w:t>I would</w:t>
      </w:r>
      <w:r w:rsidR="001913D0">
        <w:t xml:space="preserve"> enter into my research with the understanding that there is little material surrounding the topic and none of the material is in a games context and </w:t>
      </w:r>
      <w:r w:rsidR="00BE21A5">
        <w:t>that is</w:t>
      </w:r>
      <w:r w:rsidR="001913D0">
        <w:t xml:space="preserve"> how I would advise someone else to approach the topic as well.</w:t>
      </w:r>
    </w:p>
    <w:p w14:paraId="072A9378" w14:textId="7F82DB22" w:rsidR="00340DCB" w:rsidRDefault="00BE21A5" w:rsidP="00147B9B">
      <w:pPr>
        <w:spacing w:line="276" w:lineRule="auto"/>
      </w:pPr>
      <w:r>
        <w:t xml:space="preserve"> regard to</w:t>
      </w:r>
      <w:r w:rsidR="00FE7E87">
        <w:t xml:space="preserve"> the technologies used using sfml and </w:t>
      </w:r>
      <w:r w:rsidR="00C16114">
        <w:t>c</w:t>
      </w:r>
      <w:r w:rsidR="00FE7E87">
        <w:t xml:space="preserve">++ </w:t>
      </w:r>
      <w:r>
        <w:t>was not</w:t>
      </w:r>
      <w:r w:rsidR="00FE7E87">
        <w:t xml:space="preserve"> as much a problem but there would be easier avenues to design the project as whole inside of a </w:t>
      </w:r>
      <w:r>
        <w:t>game’s</w:t>
      </w:r>
      <w:r w:rsidR="00FE7E87">
        <w:t xml:space="preserve"> engine such as </w:t>
      </w:r>
      <w:r>
        <w:t>unity. With</w:t>
      </w:r>
      <w:r w:rsidR="00FE7E87">
        <w:t xml:space="preserve"> this in mind it is </w:t>
      </w:r>
      <w:r>
        <w:t>exceedingly difficult</w:t>
      </w:r>
      <w:r w:rsidR="00FE7E87">
        <w:t xml:space="preserve"> to make sfml projects including ones of this nature to look visually appealing and one has to go to greater lengths to do so whereas if it was done in a </w:t>
      </w:r>
      <w:r>
        <w:t>game’s</w:t>
      </w:r>
      <w:r w:rsidR="00FE7E87">
        <w:t xml:space="preserve"> engine such as </w:t>
      </w:r>
      <w:r>
        <w:t>unity. Granted</w:t>
      </w:r>
      <w:r w:rsidR="00F83336">
        <w:t xml:space="preserve"> despite the drawbacks having to design every detail from the ground up with sfml and c++ lead me to a greater understanding of pathfinding algorithms and user interface design as a whole as I encountered more problems as a whole.</w:t>
      </w:r>
      <w:r w:rsidR="003047B0">
        <w:t xml:space="preserve"> Everything was of my own design and creating with no external packages is what I mean by this. For instance where I had to go and research the astar algorithm in unity </w:t>
      </w:r>
      <w:r w:rsidR="00655ACB">
        <w:t xml:space="preserve">this algorithm can be obtained through an external package the grid which I designed can be accessed through a </w:t>
      </w:r>
      <w:r w:rsidR="00003D22">
        <w:t>nav mesh agent.</w:t>
      </w:r>
    </w:p>
    <w:p w14:paraId="40C361FF" w14:textId="480F658D" w:rsidR="00147B9B" w:rsidRDefault="00147B9B" w:rsidP="00147B9B">
      <w:pPr>
        <w:spacing w:after="0" w:line="276" w:lineRule="auto"/>
      </w:pPr>
      <w:bookmarkStart w:id="72" w:name="_Toc54714378"/>
      <w:r>
        <w:br w:type="page"/>
      </w:r>
    </w:p>
    <w:p w14:paraId="5511ECB8" w14:textId="5BF26B92" w:rsidR="36C5FB7F" w:rsidRDefault="36C5FB7F" w:rsidP="0079297F">
      <w:pPr>
        <w:pStyle w:val="Heading1"/>
      </w:pPr>
      <w:bookmarkStart w:id="73" w:name="_Toc133344739"/>
      <w:r w:rsidRPr="0079297F">
        <w:lastRenderedPageBreak/>
        <w:t>Conclusions</w:t>
      </w:r>
      <w:bookmarkEnd w:id="72"/>
      <w:r w:rsidR="00CB7869" w:rsidRPr="0079297F">
        <w:t xml:space="preserve"> and discussion of results</w:t>
      </w:r>
      <w:bookmarkEnd w:id="73"/>
    </w:p>
    <w:p w14:paraId="09AF1D14" w14:textId="14BB7AF7" w:rsidR="00D02467" w:rsidRPr="00D02467" w:rsidRDefault="00D02467" w:rsidP="00D02467">
      <w:r>
        <w:t>This chapter will discuss the results collected as a result of the research commenced throughout the year and come to a conclusion on which algorithm is best suited for computer games development after taking the results into account.</w:t>
      </w:r>
    </w:p>
    <w:p w14:paraId="5DE936FE" w14:textId="62D090D9" w:rsidR="00BA7098" w:rsidRDefault="00F32175" w:rsidP="00147B9B">
      <w:pPr>
        <w:spacing w:line="276" w:lineRule="auto"/>
      </w:pPr>
      <w:r>
        <w:t xml:space="preserve">As </w:t>
      </w:r>
      <w:r w:rsidR="008B5413">
        <w:t>the</w:t>
      </w:r>
      <w:r>
        <w:t xml:space="preserve"> result of the data collected</w:t>
      </w:r>
      <w:r w:rsidR="00EE0E67">
        <w:t xml:space="preserve"> during the development of this project</w:t>
      </w:r>
      <w:r>
        <w:t xml:space="preserve"> and compared</w:t>
      </w:r>
      <w:r w:rsidR="00EE0E67">
        <w:t xml:space="preserve"> having been compared to the data collected by the other algorithms</w:t>
      </w:r>
      <w:r w:rsidR="00BA7098">
        <w:t xml:space="preserve"> it cannot be recommeneded that the developer </w:t>
      </w:r>
      <w:r w:rsidR="0049502D">
        <w:t>implements</w:t>
      </w:r>
      <w:r w:rsidR="00BA7098">
        <w:t xml:space="preserve"> the Dstar Lite search algorithm into their game and here is why. </w:t>
      </w:r>
    </w:p>
    <w:p w14:paraId="6E38A2C3" w14:textId="78595447" w:rsidR="0055746E" w:rsidRDefault="00BA7098" w:rsidP="00147B9B">
      <w:pPr>
        <w:spacing w:line="276" w:lineRule="auto"/>
      </w:pPr>
      <w:r>
        <w:t>F</w:t>
      </w:r>
      <w:r w:rsidR="00890763">
        <w:t xml:space="preserve">rom the data which </w:t>
      </w:r>
      <w:r w:rsidR="00D8749F">
        <w:t xml:space="preserve">has been </w:t>
      </w:r>
      <w:r w:rsidR="00890763">
        <w:t>put forward</w:t>
      </w:r>
      <w:r w:rsidR="00C46715">
        <w:t xml:space="preserve"> as a result of testing the </w:t>
      </w:r>
      <w:r w:rsidR="00890763">
        <w:t>dstar</w:t>
      </w:r>
      <w:r w:rsidR="007970F9">
        <w:t xml:space="preserve"> lite</w:t>
      </w:r>
      <w:r w:rsidR="0055746E">
        <w:t xml:space="preserve"> search algorithm</w:t>
      </w:r>
      <w:r w:rsidR="00890763">
        <w:t xml:space="preserve"> on a path with zero obstacles or walls regardless of size</w:t>
      </w:r>
      <w:r w:rsidR="0055746E">
        <w:t xml:space="preserve"> the size of grid selected</w:t>
      </w:r>
      <w:r w:rsidR="00890763">
        <w:t xml:space="preserve"> is less optimal</w:t>
      </w:r>
      <w:r w:rsidR="0055746E">
        <w:t xml:space="preserve">. It only becomes more suitable than the other algorithms when there </w:t>
      </w:r>
      <w:r w:rsidR="0049502D">
        <w:t>are</w:t>
      </w:r>
      <w:r w:rsidR="0055746E">
        <w:t xml:space="preserve"> changes to the path on the large grid size as a result of my findings.</w:t>
      </w:r>
    </w:p>
    <w:p w14:paraId="186D3711" w14:textId="1FF9CCA5" w:rsidR="0055746E" w:rsidRDefault="0055746E" w:rsidP="00147B9B">
      <w:pPr>
        <w:spacing w:line="276" w:lineRule="auto"/>
      </w:pPr>
      <w:r>
        <w:t xml:space="preserve">What this means is that </w:t>
      </w:r>
      <w:r w:rsidR="0049502D">
        <w:t>it</w:t>
      </w:r>
      <w:r>
        <w:t xml:space="preserve"> was the worst algorithm for speed on </w:t>
      </w:r>
      <w:r w:rsidR="0049502D">
        <w:t>non-edited</w:t>
      </w:r>
      <w:r>
        <w:t xml:space="preserve"> paths see (figure 5-7 comparison results) for the findings.</w:t>
      </w:r>
      <w:r w:rsidR="00240E53">
        <w:t xml:space="preserve"> Nevertheless even with the time benefits on an edited path on a large grid it cannot be recommended as the most suitable algorithm under a computer games development context as it is considered to be bad games design to have exponential and expansive grids to be searched and it is considered far superior to split up </w:t>
      </w:r>
      <w:r w:rsidR="0049502D">
        <w:t>one’s</w:t>
      </w:r>
      <w:r w:rsidR="00240E53">
        <w:t xml:space="preserve"> search space. This means that it is not likely that a developer would have a grid of this scope and in turn should not use Dstar lite in their game if their grid size is not so expansive.</w:t>
      </w:r>
    </w:p>
    <w:p w14:paraId="1D43EA0C" w14:textId="0E7E11A6" w:rsidR="00372AD4" w:rsidRDefault="00372AD4" w:rsidP="00147B9B">
      <w:pPr>
        <w:spacing w:line="276" w:lineRule="auto"/>
      </w:pPr>
      <w:r>
        <w:t xml:space="preserve">It should also be noted when the comparisons were made that Dstar Lite and lifelong planning astar were the most difficult algorithms to implement and it should be taken into account as the need to implement these algorithms into </w:t>
      </w:r>
      <w:r w:rsidR="0049502D">
        <w:t>one’s</w:t>
      </w:r>
      <w:r>
        <w:t xml:space="preserve"> game the difficulty of doing so influences my decision in reccommending which algorithm and as such </w:t>
      </w:r>
      <w:r w:rsidR="0049502D">
        <w:t>cannot</w:t>
      </w:r>
      <w:r>
        <w:t xml:space="preserve"> recommend the Dstar Lite algorithm under a computer games development context for this reason.</w:t>
      </w:r>
    </w:p>
    <w:p w14:paraId="49C5FD59" w14:textId="1B7C4281" w:rsidR="00EF30A0" w:rsidRDefault="00EF30A0" w:rsidP="00147B9B">
      <w:pPr>
        <w:spacing w:line="276" w:lineRule="auto"/>
      </w:pPr>
      <w:r>
        <w:t>The next thing that has to be taken into account when making my final decision when impleemtnting the pathfinding algorithm is that due to the fact that Dstar Lite is the bigger algorithm with greather depth of code this makes it more difficult to maintain when being compared to that of Astar or Dijkstras search algorithm of which these algorithms, which do not have the same deptha and are easier to maintain and less errors can occur with them.</w:t>
      </w:r>
    </w:p>
    <w:p w14:paraId="1C3F3A45" w14:textId="0284C96B" w:rsidR="00147B9B" w:rsidRDefault="0055623C" w:rsidP="00147B9B">
      <w:pPr>
        <w:spacing w:line="276" w:lineRule="auto"/>
      </w:pPr>
      <w:r>
        <w:t xml:space="preserve">With all of these factors </w:t>
      </w:r>
      <w:r w:rsidR="00BE21A5">
        <w:t>considered</w:t>
      </w:r>
      <w:r>
        <w:t xml:space="preserve"> </w:t>
      </w:r>
      <w:r w:rsidR="008F5A76">
        <w:t xml:space="preserve">it cannot be </w:t>
      </w:r>
      <w:r w:rsidR="00F02166">
        <w:t>recommended</w:t>
      </w:r>
      <w:r w:rsidR="008F5A76">
        <w:t xml:space="preserve"> </w:t>
      </w:r>
      <w:r>
        <w:t xml:space="preserve">that in a </w:t>
      </w:r>
      <w:r w:rsidR="00BE21A5">
        <w:t>game’s</w:t>
      </w:r>
      <w:r>
        <w:t xml:space="preserve"> context dstar lite should be implemented into a game where the speed and memory size of the application is ever paramount and as such </w:t>
      </w:r>
      <w:r w:rsidR="00A11403">
        <w:t>it</w:t>
      </w:r>
      <w:r>
        <w:t xml:space="preserve"> would recommend the depending on the scenario either astar or jump point search depending on the game being developed</w:t>
      </w:r>
      <w:r w:rsidR="001611A8">
        <w:t>.</w:t>
      </w:r>
    </w:p>
    <w:p w14:paraId="2EBF11AE" w14:textId="77777777" w:rsidR="00147B9B" w:rsidRDefault="00147B9B" w:rsidP="00147B9B">
      <w:pPr>
        <w:spacing w:after="0" w:line="276" w:lineRule="auto"/>
      </w:pPr>
      <w:r>
        <w:br w:type="page"/>
      </w:r>
    </w:p>
    <w:p w14:paraId="124FD0D6" w14:textId="42F91951" w:rsidR="36C5FB7F" w:rsidRDefault="36C5FB7F" w:rsidP="0079297F">
      <w:pPr>
        <w:pStyle w:val="Heading1"/>
      </w:pPr>
      <w:bookmarkStart w:id="74" w:name="_Toc133344740"/>
      <w:r w:rsidRPr="00D8647D">
        <w:lastRenderedPageBreak/>
        <w:t>Future Work</w:t>
      </w:r>
      <w:bookmarkEnd w:id="74"/>
    </w:p>
    <w:p w14:paraId="080B1EA8" w14:textId="0F95AEA2" w:rsidR="00E3156C" w:rsidRPr="00E3156C" w:rsidRDefault="00E3156C" w:rsidP="00E3156C">
      <w:r>
        <w:t xml:space="preserve">This </w:t>
      </w:r>
      <w:r w:rsidR="00D53992">
        <w:t>section</w:t>
      </w:r>
      <w:r>
        <w:t xml:space="preserve"> of the paper discusses the potential future work of the </w:t>
      </w:r>
      <w:r w:rsidR="00D53992">
        <w:t>project. In</w:t>
      </w:r>
      <w:r>
        <w:t xml:space="preserve"> this section topics such as the recreation of the project will be discussed and how I would continue my work in the future.</w:t>
      </w:r>
    </w:p>
    <w:p w14:paraId="5D3FAF3B" w14:textId="56A88F43" w:rsidR="00D61B0D" w:rsidRPr="003C314A" w:rsidRDefault="00D61B0D" w:rsidP="0079297F">
      <w:pPr>
        <w:pStyle w:val="Heading2"/>
      </w:pPr>
      <w:bookmarkStart w:id="75" w:name="_Toc133344741"/>
      <w:r w:rsidRPr="003C314A">
        <w:t xml:space="preserve">How </w:t>
      </w:r>
      <w:r w:rsidR="00272F9A">
        <w:t>the work should be continued</w:t>
      </w:r>
      <w:r w:rsidR="00E66116">
        <w:t>?</w:t>
      </w:r>
      <w:bookmarkEnd w:id="75"/>
    </w:p>
    <w:p w14:paraId="2043E2D1" w14:textId="3453B4C3" w:rsidR="00F86861" w:rsidRPr="00D61B0D" w:rsidRDefault="00F86861" w:rsidP="00147B9B">
      <w:pPr>
        <w:spacing w:line="276" w:lineRule="auto"/>
        <w:rPr>
          <w:szCs w:val="24"/>
        </w:rPr>
      </w:pPr>
      <w:r>
        <w:rPr>
          <w:szCs w:val="24"/>
        </w:rPr>
        <w:t xml:space="preserve">If I </w:t>
      </w:r>
      <w:r w:rsidR="00BE21A5">
        <w:rPr>
          <w:szCs w:val="24"/>
        </w:rPr>
        <w:t>were</w:t>
      </w:r>
      <w:r>
        <w:rPr>
          <w:szCs w:val="24"/>
        </w:rPr>
        <w:t xml:space="preserve"> to go on and continue my research into this topic I would create more data to pull from to fine tune my results in order to solidify my final decision </w:t>
      </w:r>
      <w:r w:rsidR="00BE21A5">
        <w:rPr>
          <w:szCs w:val="24"/>
        </w:rPr>
        <w:t>regarding</w:t>
      </w:r>
      <w:r>
        <w:rPr>
          <w:szCs w:val="24"/>
        </w:rPr>
        <w:t xml:space="preserve"> the project topic. I would also add more pathfinding search algorithms into my project to compare against dstar </w:t>
      </w:r>
      <w:r w:rsidR="00BE21A5">
        <w:rPr>
          <w:szCs w:val="24"/>
        </w:rPr>
        <w:t>lite. This</w:t>
      </w:r>
      <w:r w:rsidR="003C7C48">
        <w:rPr>
          <w:szCs w:val="24"/>
        </w:rPr>
        <w:t xml:space="preserve"> would include but not limited to Ida star (</w:t>
      </w:r>
      <w:r w:rsidR="00BE21A5">
        <w:rPr>
          <w:szCs w:val="24"/>
        </w:rPr>
        <w:t>iterative</w:t>
      </w:r>
      <w:r w:rsidR="00EA3C29">
        <w:rPr>
          <w:szCs w:val="24"/>
        </w:rPr>
        <w:t xml:space="preserve"> </w:t>
      </w:r>
      <w:r w:rsidR="00BE21A5">
        <w:rPr>
          <w:szCs w:val="24"/>
        </w:rPr>
        <w:t>deepening</w:t>
      </w:r>
      <w:r w:rsidR="00EA3C29">
        <w:rPr>
          <w:szCs w:val="24"/>
        </w:rPr>
        <w:t xml:space="preserve"> a star</w:t>
      </w:r>
      <w:r w:rsidR="003C7C48">
        <w:rPr>
          <w:szCs w:val="24"/>
        </w:rPr>
        <w:t>)</w:t>
      </w:r>
      <w:r w:rsidR="003B6B54">
        <w:rPr>
          <w:szCs w:val="24"/>
        </w:rPr>
        <w:t xml:space="preserve">, dstar </w:t>
      </w:r>
      <w:r w:rsidR="00BE21A5">
        <w:rPr>
          <w:szCs w:val="24"/>
        </w:rPr>
        <w:t>itself</w:t>
      </w:r>
      <w:r w:rsidR="003B6B54">
        <w:rPr>
          <w:szCs w:val="24"/>
        </w:rPr>
        <w:t xml:space="preserve"> by </w:t>
      </w:r>
      <w:r w:rsidR="00BE21A5">
        <w:rPr>
          <w:szCs w:val="24"/>
        </w:rPr>
        <w:t>Anthony</w:t>
      </w:r>
      <w:r w:rsidR="003B6B54">
        <w:rPr>
          <w:szCs w:val="24"/>
        </w:rPr>
        <w:t xml:space="preserve"> </w:t>
      </w:r>
      <w:r w:rsidR="00BE21A5">
        <w:rPr>
          <w:szCs w:val="24"/>
        </w:rPr>
        <w:t>S</w:t>
      </w:r>
      <w:r w:rsidR="003B6B54">
        <w:rPr>
          <w:szCs w:val="24"/>
        </w:rPr>
        <w:t xml:space="preserve">tentz , focused dstar, I would also </w:t>
      </w:r>
      <w:r w:rsidR="00BE21A5">
        <w:rPr>
          <w:szCs w:val="24"/>
        </w:rPr>
        <w:t>perhaps</w:t>
      </w:r>
      <w:r w:rsidR="003B6B54">
        <w:rPr>
          <w:szCs w:val="24"/>
        </w:rPr>
        <w:t xml:space="preserve"> include breadth first search and an adapted version of breadth first search to have more non- guided algorithm comparisons against dstar lite.</w:t>
      </w:r>
      <w:r w:rsidR="00D51FBF">
        <w:rPr>
          <w:szCs w:val="24"/>
        </w:rPr>
        <w:t xml:space="preserve"> I would also include more visual representation for these algorithms such as the amount of memory allocation each algorithm requires so the user can see this on the </w:t>
      </w:r>
      <w:r w:rsidR="00BE21A5">
        <w:rPr>
          <w:szCs w:val="24"/>
        </w:rPr>
        <w:t>screen,</w:t>
      </w:r>
      <w:r w:rsidR="00D51FBF">
        <w:rPr>
          <w:szCs w:val="24"/>
        </w:rPr>
        <w:t xml:space="preserve"> and it would help them see more benefits and drawbacks to the use of these algorithms.</w:t>
      </w:r>
    </w:p>
    <w:p w14:paraId="098B537E" w14:textId="0ED3DDD7" w:rsidR="00C24FCD" w:rsidRPr="003C314A" w:rsidRDefault="00C24FCD" w:rsidP="0079297F">
      <w:pPr>
        <w:pStyle w:val="Heading2"/>
      </w:pPr>
      <w:bookmarkStart w:id="76" w:name="_Toc133344742"/>
      <w:r w:rsidRPr="003C314A">
        <w:t xml:space="preserve">What advice </w:t>
      </w:r>
      <w:r w:rsidR="00057D38">
        <w:t xml:space="preserve">for recreating of my </w:t>
      </w:r>
      <w:r w:rsidRPr="003C314A">
        <w:t>project topic?</w:t>
      </w:r>
      <w:bookmarkEnd w:id="76"/>
    </w:p>
    <w:p w14:paraId="68697814" w14:textId="55D63B7F" w:rsidR="005D03CF" w:rsidRDefault="00AF719B" w:rsidP="00147B9B">
      <w:pPr>
        <w:spacing w:line="276" w:lineRule="auto"/>
      </w:pPr>
      <w:r>
        <w:t xml:space="preserve">However if they are going to </w:t>
      </w:r>
      <w:r w:rsidR="00BE21A5">
        <w:t>start from nothing</w:t>
      </w:r>
      <w:r>
        <w:t xml:space="preserve"> without the knowledge of this project I would recommend they have a prior understanding of how incremental </w:t>
      </w:r>
      <w:r w:rsidR="00BE21A5">
        <w:t>heuristic-based</w:t>
      </w:r>
      <w:r>
        <w:t xml:space="preserve"> algorithms work for </w:t>
      </w:r>
      <w:r w:rsidR="00BE21A5">
        <w:t>instance. As</w:t>
      </w:r>
      <w:r w:rsidR="00E94A52">
        <w:t xml:space="preserve"> this is essential for </w:t>
      </w:r>
      <w:r w:rsidR="00BE21A5">
        <w:t>someone is</w:t>
      </w:r>
      <w:r w:rsidR="00E94A52">
        <w:t xml:space="preserve"> understanding of how dstar lite works as I did not have any of this information prior to the commencement of the project.</w:t>
      </w:r>
    </w:p>
    <w:p w14:paraId="14D66093" w14:textId="43E3BB7D" w:rsidR="0079297F" w:rsidRDefault="0079297F">
      <w:pPr>
        <w:spacing w:after="0" w:line="240" w:lineRule="auto"/>
      </w:pPr>
      <w:r>
        <w:br w:type="page"/>
      </w:r>
    </w:p>
    <w:p w14:paraId="3FE9F23F" w14:textId="69F73DF9" w:rsidR="00646A5E" w:rsidRPr="006F4E3E" w:rsidRDefault="00F04A6C" w:rsidP="0079297F">
      <w:pPr>
        <w:pStyle w:val="Heading1"/>
      </w:pPr>
      <w:bookmarkStart w:id="77" w:name="_Toc133344743"/>
      <w:r w:rsidRPr="006F4E3E">
        <w:lastRenderedPageBreak/>
        <w:t>References</w:t>
      </w:r>
      <w:bookmarkEnd w:id="77"/>
      <w:r w:rsidR="0088387A" w:rsidRPr="006F4E3E">
        <w:t xml:space="preserve"> </w:t>
      </w:r>
    </w:p>
    <w:p w14:paraId="002A8A94" w14:textId="3B266DE1"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wift, N. (2020) </w:t>
      </w:r>
      <w:r w:rsidRPr="00A068E1">
        <w:rPr>
          <w:rFonts w:eastAsia="Times New Roman"/>
          <w:i/>
          <w:iCs/>
          <w:szCs w:val="24"/>
          <w:lang w:eastAsia="en-IE"/>
        </w:rPr>
        <w:t>Easy A* (star) pathfinding</w:t>
      </w:r>
      <w:r w:rsidRPr="00A068E1">
        <w:rPr>
          <w:rFonts w:eastAsia="Times New Roman"/>
          <w:szCs w:val="24"/>
          <w:lang w:eastAsia="en-IE"/>
        </w:rPr>
        <w:t xml:space="preserve">, </w:t>
      </w:r>
      <w:r w:rsidRPr="00A068E1">
        <w:rPr>
          <w:rFonts w:eastAsia="Times New Roman"/>
          <w:i/>
          <w:iCs/>
          <w:szCs w:val="24"/>
          <w:lang w:eastAsia="en-IE"/>
        </w:rPr>
        <w:t>Medium</w:t>
      </w:r>
      <w:r w:rsidRPr="00A068E1">
        <w:rPr>
          <w:rFonts w:eastAsia="Times New Roman"/>
          <w:szCs w:val="24"/>
          <w:lang w:eastAsia="en-IE"/>
        </w:rPr>
        <w:t xml:space="preserve">. Medium. Available at: https://medium.com/@nicholas.w.swift/easy-a-star-pathfinding-7e6689c7f7b2 (Accessed: April 24, 2023). </w:t>
      </w:r>
    </w:p>
    <w:p w14:paraId="030D8BC7" w14:textId="37C22A4C"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ikhachev, M. </w:t>
      </w:r>
      <w:r w:rsidRPr="00A068E1">
        <w:rPr>
          <w:rFonts w:eastAsia="Times New Roman"/>
          <w:i/>
          <w:iCs/>
          <w:szCs w:val="24"/>
          <w:lang w:eastAsia="en-IE"/>
        </w:rPr>
        <w:t>et al.</w:t>
      </w:r>
      <w:r w:rsidRPr="00A068E1">
        <w:rPr>
          <w:rFonts w:eastAsia="Times New Roman"/>
          <w:szCs w:val="24"/>
          <w:lang w:eastAsia="en-IE"/>
        </w:rPr>
        <w:t xml:space="preserve"> (2005) </w:t>
      </w:r>
      <w:r w:rsidRPr="00A068E1">
        <w:rPr>
          <w:rFonts w:eastAsia="Times New Roman"/>
          <w:i/>
          <w:iCs/>
          <w:szCs w:val="24"/>
          <w:lang w:eastAsia="en-IE"/>
        </w:rPr>
        <w:t>Anytime D* - CMU school of computer science</w:t>
      </w:r>
      <w:r w:rsidRPr="00A068E1">
        <w:rPr>
          <w:rFonts w:eastAsia="Times New Roman"/>
          <w:szCs w:val="24"/>
          <w:lang w:eastAsia="en-IE"/>
        </w:rPr>
        <w:t xml:space="preserve">, </w:t>
      </w:r>
      <w:r w:rsidRPr="00A068E1">
        <w:rPr>
          <w:rFonts w:eastAsia="Times New Roman"/>
          <w:i/>
          <w:iCs/>
          <w:szCs w:val="24"/>
          <w:lang w:eastAsia="en-IE"/>
        </w:rPr>
        <w:t>Carnegie Mellon University School of Computer Science</w:t>
      </w:r>
      <w:r w:rsidRPr="00A068E1">
        <w:rPr>
          <w:rFonts w:eastAsia="Times New Roman"/>
          <w:szCs w:val="24"/>
          <w:lang w:eastAsia="en-IE"/>
        </w:rPr>
        <w:t xml:space="preserve">. DARPA’s MARS program, NSF Graduate Research Fellowship. Available at: https://www.cs.cmu.edu/~ggordon/likhachev-etal.anytime-dstar.pdf (Accessed: April 24, 2023). </w:t>
      </w:r>
    </w:p>
    <w:p w14:paraId="4ACC6154" w14:textId="20D5CFE4"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Stentz , A. (1994) </w:t>
      </w:r>
      <w:r w:rsidRPr="00A068E1">
        <w:rPr>
          <w:rFonts w:eastAsia="Times New Roman"/>
          <w:i/>
          <w:iCs/>
          <w:szCs w:val="24"/>
          <w:lang w:eastAsia="en-IE"/>
        </w:rPr>
        <w:t>The D*Algorithm for real-time planning of optimal traverses</w:t>
      </w:r>
      <w:r w:rsidRPr="00A068E1">
        <w:rPr>
          <w:rFonts w:eastAsia="Times New Roman"/>
          <w:szCs w:val="24"/>
          <w:lang w:eastAsia="en-IE"/>
        </w:rPr>
        <w:t xml:space="preserve">. Available at: https://www.ri.cmu.edu/pub_files/pub3/stentz_anthony__tony__1994_2/stentz_anthony__tony__1994_2.pdf (Accessed: April 24, 2023). </w:t>
      </w:r>
    </w:p>
    <w:p w14:paraId="7344D944" w14:textId="06D8EB6D" w:rsidR="00A068E1" w:rsidRPr="00A068E1" w:rsidRDefault="00A068E1" w:rsidP="00A068E1">
      <w:pPr>
        <w:spacing w:before="100" w:beforeAutospacing="1" w:after="100" w:afterAutospacing="1" w:line="240" w:lineRule="auto"/>
        <w:ind w:left="567" w:hanging="567"/>
        <w:jc w:val="left"/>
        <w:rPr>
          <w:rFonts w:eastAsia="Times New Roman"/>
          <w:szCs w:val="24"/>
          <w:lang w:eastAsia="en-IE"/>
        </w:rPr>
      </w:pPr>
      <w:r w:rsidRPr="00A068E1">
        <w:rPr>
          <w:rFonts w:eastAsia="Times New Roman"/>
          <w:szCs w:val="24"/>
          <w:lang w:eastAsia="en-IE"/>
        </w:rPr>
        <w:t xml:space="preserve">Lu, J. </w:t>
      </w:r>
      <w:r w:rsidRPr="00A068E1">
        <w:rPr>
          <w:rFonts w:eastAsia="Times New Roman"/>
          <w:i/>
          <w:iCs/>
          <w:szCs w:val="24"/>
          <w:lang w:eastAsia="en-IE"/>
        </w:rPr>
        <w:t>et al.</w:t>
      </w:r>
      <w:r w:rsidRPr="00A068E1">
        <w:rPr>
          <w:rFonts w:eastAsia="Times New Roman"/>
          <w:szCs w:val="24"/>
          <w:lang w:eastAsia="en-IE"/>
        </w:rPr>
        <w:t xml:space="preserve"> (2022) </w:t>
      </w:r>
      <w:r w:rsidRPr="00A068E1">
        <w:rPr>
          <w:rFonts w:eastAsia="Times New Roman"/>
          <w:i/>
          <w:iCs/>
          <w:szCs w:val="24"/>
          <w:lang w:eastAsia="en-IE"/>
        </w:rPr>
        <w:t>Jump point search algorithm</w:t>
      </w:r>
      <w:r w:rsidRPr="00A068E1">
        <w:rPr>
          <w:rFonts w:eastAsia="Times New Roman"/>
          <w:szCs w:val="24"/>
          <w:lang w:eastAsia="en-IE"/>
        </w:rPr>
        <w:t xml:space="preserve">, </w:t>
      </w:r>
      <w:r w:rsidRPr="00A068E1">
        <w:rPr>
          <w:rFonts w:eastAsia="Times New Roman"/>
          <w:i/>
          <w:iCs/>
          <w:szCs w:val="24"/>
          <w:lang w:eastAsia="en-IE"/>
        </w:rPr>
        <w:t>Encyclopedia</w:t>
      </w:r>
      <w:r w:rsidRPr="00A068E1">
        <w:rPr>
          <w:rFonts w:eastAsia="Times New Roman"/>
          <w:szCs w:val="24"/>
          <w:lang w:eastAsia="en-IE"/>
        </w:rPr>
        <w:t xml:space="preserve">. Jiakai Lu. Available at: https://encyclopedia.pub/entry/24246 (Accessed: April 24, 2023). </w:t>
      </w:r>
    </w:p>
    <w:p w14:paraId="6BEC21A9" w14:textId="6EEE4574" w:rsidR="00A068E1" w:rsidRPr="00A068E1" w:rsidRDefault="00A068E1" w:rsidP="00A068E1">
      <w:pPr>
        <w:spacing w:before="100" w:beforeAutospacing="1" w:after="100" w:afterAutospacing="1" w:line="240" w:lineRule="auto"/>
        <w:ind w:left="567" w:hanging="567"/>
        <w:jc w:val="left"/>
        <w:rPr>
          <w:rStyle w:val="Hyperlink"/>
          <w:rFonts w:eastAsia="Times New Roman"/>
          <w:color w:val="auto"/>
          <w:szCs w:val="24"/>
          <w:u w:val="none"/>
          <w:lang w:eastAsia="en-IE"/>
        </w:rPr>
      </w:pPr>
      <w:r w:rsidRPr="00A068E1">
        <w:rPr>
          <w:rFonts w:eastAsia="Times New Roman"/>
          <w:szCs w:val="24"/>
          <w:lang w:eastAsia="en-IE"/>
        </w:rPr>
        <w:t xml:space="preserve">Raheem, F.A. and Hameed, U.I. (2018) </w:t>
      </w:r>
      <w:r w:rsidRPr="00A068E1">
        <w:rPr>
          <w:rFonts w:eastAsia="Times New Roman"/>
          <w:i/>
          <w:iCs/>
          <w:szCs w:val="24"/>
          <w:lang w:eastAsia="en-IE"/>
        </w:rPr>
        <w:t>Path planning algorithm using D* heuristic method based on PSO in ...</w:t>
      </w:r>
      <w:r w:rsidRPr="00A068E1">
        <w:rPr>
          <w:rFonts w:eastAsia="Times New Roman"/>
          <w:szCs w:val="24"/>
          <w:lang w:eastAsia="en-IE"/>
        </w:rPr>
        <w:t xml:space="preserve">, </w:t>
      </w:r>
      <w:r w:rsidRPr="00A068E1">
        <w:rPr>
          <w:rFonts w:eastAsia="Times New Roman"/>
          <w:i/>
          <w:iCs/>
          <w:szCs w:val="24"/>
          <w:lang w:eastAsia="en-IE"/>
        </w:rPr>
        <w:t>American Academic Scientific Research Journal for Engineering, Technology, and Sciences</w:t>
      </w:r>
      <w:r w:rsidRPr="00A068E1">
        <w:rPr>
          <w:rFonts w:eastAsia="Times New Roman"/>
          <w:szCs w:val="24"/>
          <w:lang w:eastAsia="en-IE"/>
        </w:rPr>
        <w:t xml:space="preserve">. Available at: https://core.ac.uk/download/pdf/235050716.pdf (Accessed: April 24, 2023). </w:t>
      </w:r>
    </w:p>
    <w:p w14:paraId="47412A76" w14:textId="2023E5FA" w:rsidR="0016565D" w:rsidRPr="00893AC8" w:rsidRDefault="00893AC8" w:rsidP="00893AC8">
      <w:pPr>
        <w:spacing w:before="100" w:beforeAutospacing="1" w:after="100" w:afterAutospacing="1" w:line="240" w:lineRule="auto"/>
        <w:ind w:left="567" w:hanging="567"/>
        <w:jc w:val="left"/>
        <w:rPr>
          <w:rFonts w:eastAsia="Times New Roman"/>
          <w:szCs w:val="24"/>
          <w:lang w:eastAsia="en-IE"/>
        </w:rPr>
      </w:pPr>
      <w:r w:rsidRPr="00893AC8">
        <w:rPr>
          <w:rFonts w:eastAsia="Times New Roman"/>
          <w:szCs w:val="24"/>
          <w:lang w:eastAsia="en-IE"/>
        </w:rPr>
        <w:t>Harabor, D. and Grastien, A. (</w:t>
      </w:r>
      <w:r w:rsidR="002820AE">
        <w:rPr>
          <w:rFonts w:eastAsia="Times New Roman"/>
          <w:szCs w:val="24"/>
          <w:lang w:eastAsia="en-IE"/>
        </w:rPr>
        <w:t>2011</w:t>
      </w:r>
      <w:r w:rsidRPr="00893AC8">
        <w:rPr>
          <w:rFonts w:eastAsia="Times New Roman"/>
          <w:szCs w:val="24"/>
          <w:lang w:eastAsia="en-IE"/>
        </w:rPr>
        <w:t xml:space="preserve">) </w:t>
      </w:r>
      <w:r w:rsidRPr="00893AC8">
        <w:rPr>
          <w:rFonts w:eastAsia="Times New Roman"/>
          <w:i/>
          <w:iCs/>
          <w:szCs w:val="24"/>
          <w:lang w:eastAsia="en-IE"/>
        </w:rPr>
        <w:t>(PDF) improving jump point search - researchgate</w:t>
      </w:r>
      <w:r w:rsidRPr="00893AC8">
        <w:rPr>
          <w:rFonts w:eastAsia="Times New Roman"/>
          <w:szCs w:val="24"/>
          <w:lang w:eastAsia="en-IE"/>
        </w:rPr>
        <w:t xml:space="preserve">. Available at: https://www.researchgate.net/publication/287338108_Improving_jump_point_search (Accessed: April 24, 2023). </w:t>
      </w:r>
      <w:r w:rsidR="00B50D66">
        <w:fldChar w:fldCharType="begin"/>
      </w:r>
      <w:r w:rsidR="0016565D">
        <w:instrText xml:space="preserve"> ADDIN ZOTERO_BIBL {"uncited":[],"omitted":[],"custom":[[["http://zotero.org/users/local/YO6mwy9y/items/QCCW4QUT"],""]]} CSL_BIBLIOGRAPHY </w:instrText>
      </w:r>
      <w:r w:rsidR="00B50D66">
        <w:fldChar w:fldCharType="separate"/>
      </w:r>
    </w:p>
    <w:p w14:paraId="4CA77D47" w14:textId="0B9CF0BC" w:rsidR="00B24989" w:rsidRPr="00B24989" w:rsidRDefault="00B50D66">
      <w:pPr>
        <w:pStyle w:val="Title"/>
        <w:ind w:left="567" w:hanging="567"/>
        <w:divId w:val="412430586"/>
        <w:rPr>
          <w:sz w:val="24"/>
          <w:szCs w:val="24"/>
          <w:lang w:eastAsia="en-IE"/>
        </w:rPr>
      </w:pPr>
      <w:r>
        <w:rPr>
          <w:kern w:val="32"/>
          <w:szCs w:val="24"/>
        </w:rPr>
        <w:fldChar w:fldCharType="end"/>
      </w:r>
      <w:r w:rsidR="00B24989" w:rsidRPr="00B24989">
        <w:rPr>
          <w:sz w:val="24"/>
          <w:szCs w:val="24"/>
        </w:rPr>
        <w:t>Rachmawati, D. and Gustin, L. (</w:t>
      </w:r>
      <w:r w:rsidR="002F5E19">
        <w:rPr>
          <w:sz w:val="24"/>
          <w:szCs w:val="24"/>
        </w:rPr>
        <w:t>2020</w:t>
      </w:r>
      <w:r w:rsidR="00B24989" w:rsidRPr="00B24989">
        <w:rPr>
          <w:sz w:val="24"/>
          <w:szCs w:val="24"/>
        </w:rPr>
        <w:t xml:space="preserve">) </w:t>
      </w:r>
      <w:r w:rsidR="00B24989" w:rsidRPr="00B24989">
        <w:rPr>
          <w:i/>
          <w:iCs/>
          <w:sz w:val="24"/>
          <w:szCs w:val="24"/>
        </w:rPr>
        <w:t>Analysis of Dijkstra's algorithm and a* algorithm in ... - iopscience</w:t>
      </w:r>
      <w:r w:rsidR="00B24989" w:rsidRPr="00B24989">
        <w:rPr>
          <w:sz w:val="24"/>
          <w:szCs w:val="24"/>
        </w:rPr>
        <w:t xml:space="preserve">. IOP Publishing Ltd. Available at: https://iopscience.iop.org/article/10.1088/1742-6596/1566/1/012061 (Accessed: April 24, 2023). </w:t>
      </w:r>
    </w:p>
    <w:p w14:paraId="7815B91B" w14:textId="34FEF298" w:rsidR="009E5AE3" w:rsidRDefault="009E5AE3" w:rsidP="009E5AE3">
      <w:pPr>
        <w:spacing w:before="100" w:beforeAutospacing="1" w:after="100" w:afterAutospacing="1" w:line="240" w:lineRule="auto"/>
        <w:ind w:left="567" w:hanging="567"/>
        <w:jc w:val="left"/>
        <w:rPr>
          <w:rFonts w:eastAsia="Times New Roman"/>
          <w:szCs w:val="24"/>
          <w:lang w:eastAsia="en-IE"/>
        </w:rPr>
      </w:pPr>
      <w:r w:rsidRPr="009E5AE3">
        <w:rPr>
          <w:rFonts w:eastAsia="Times New Roman"/>
          <w:szCs w:val="24"/>
          <w:lang w:eastAsia="en-IE"/>
        </w:rPr>
        <w:t>kaur, N. and Garg, D. (</w:t>
      </w:r>
      <w:r w:rsidR="00A74A93">
        <w:rPr>
          <w:rFonts w:eastAsia="Times New Roman"/>
          <w:szCs w:val="24"/>
          <w:lang w:eastAsia="en-IE"/>
        </w:rPr>
        <w:t>2012</w:t>
      </w:r>
      <w:r w:rsidRPr="009E5AE3">
        <w:rPr>
          <w:rFonts w:eastAsia="Times New Roman"/>
          <w:szCs w:val="24"/>
          <w:lang w:eastAsia="en-IE"/>
        </w:rPr>
        <w:t xml:space="preserve">) </w:t>
      </w:r>
      <w:r w:rsidRPr="009E5AE3">
        <w:rPr>
          <w:rFonts w:eastAsia="Times New Roman"/>
          <w:i/>
          <w:iCs/>
          <w:szCs w:val="24"/>
          <w:lang w:eastAsia="en-IE"/>
        </w:rPr>
        <w:t>Analysis of the depth first search algorithms - gdeepak.com</w:t>
      </w:r>
      <w:r w:rsidRPr="009E5AE3">
        <w:rPr>
          <w:rFonts w:eastAsia="Times New Roman"/>
          <w:szCs w:val="24"/>
          <w:lang w:eastAsia="en-IE"/>
        </w:rPr>
        <w:t xml:space="preserve">. Available at: https://www.gdeepak.com/pubs/Analysis%20of%20the%20Depth%20First%20Search%20Algorithms.pdf (Accessed: April 24, 2023). </w:t>
      </w:r>
    </w:p>
    <w:p w14:paraId="0F79D61B" w14:textId="50BD523F"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thak, M.J., Rami, S.P. and Patel, R.L. (</w:t>
      </w:r>
      <w:r w:rsidR="00CB28A6">
        <w:rPr>
          <w:rFonts w:eastAsia="Times New Roman"/>
          <w:szCs w:val="24"/>
          <w:lang w:eastAsia="en-IE"/>
        </w:rPr>
        <w:t>2018</w:t>
      </w:r>
      <w:r w:rsidRPr="00764224">
        <w:rPr>
          <w:rFonts w:eastAsia="Times New Roman"/>
          <w:szCs w:val="24"/>
          <w:lang w:eastAsia="en-IE"/>
        </w:rPr>
        <w:t xml:space="preserve">) </w:t>
      </w:r>
      <w:r w:rsidRPr="00764224">
        <w:rPr>
          <w:rFonts w:eastAsia="Times New Roman"/>
          <w:i/>
          <w:iCs/>
          <w:szCs w:val="24"/>
          <w:lang w:eastAsia="en-IE"/>
        </w:rPr>
        <w:t>Comparative analysis of search algorithms - ijcaonline.org</w:t>
      </w:r>
      <w:r w:rsidRPr="00764224">
        <w:rPr>
          <w:rFonts w:eastAsia="Times New Roman"/>
          <w:szCs w:val="24"/>
          <w:lang w:eastAsia="en-IE"/>
        </w:rPr>
        <w:t xml:space="preserve">. International Journal of Computer Applications. Available at: https://www.ijcaonline.org/archives/volume179/number50/pathak-2018-ijca-917358.pdf (Accessed: April 24, 2023). </w:t>
      </w:r>
    </w:p>
    <w:p w14:paraId="5E7FF520" w14:textId="4ED2D568" w:rsid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t>Pandey, K.K. and Kumar, N. (</w:t>
      </w:r>
      <w:r w:rsidR="00D00078">
        <w:rPr>
          <w:rFonts w:eastAsia="Times New Roman"/>
          <w:szCs w:val="24"/>
          <w:lang w:eastAsia="en-IE"/>
        </w:rPr>
        <w:t>2017</w:t>
      </w:r>
      <w:r w:rsidRPr="00764224">
        <w:rPr>
          <w:rFonts w:eastAsia="Times New Roman"/>
          <w:szCs w:val="24"/>
          <w:lang w:eastAsia="en-IE"/>
        </w:rPr>
        <w:t xml:space="preserve">) </w:t>
      </w:r>
      <w:r w:rsidRPr="00764224">
        <w:rPr>
          <w:rFonts w:eastAsia="Times New Roman"/>
          <w:i/>
          <w:iCs/>
          <w:szCs w:val="24"/>
          <w:lang w:eastAsia="en-IE"/>
        </w:rPr>
        <w:t>A comparison and selection on basic type of searching algorithm in data ...</w:t>
      </w:r>
      <w:r w:rsidRPr="00764224">
        <w:rPr>
          <w:rFonts w:eastAsia="Times New Roman"/>
          <w:szCs w:val="24"/>
          <w:lang w:eastAsia="en-IE"/>
        </w:rPr>
        <w:t xml:space="preserve">, </w:t>
      </w:r>
      <w:r w:rsidRPr="00764224">
        <w:rPr>
          <w:rFonts w:eastAsia="Times New Roman"/>
          <w:i/>
          <w:iCs/>
          <w:szCs w:val="24"/>
          <w:lang w:eastAsia="en-IE"/>
        </w:rPr>
        <w:t>researchgate</w:t>
      </w:r>
      <w:r w:rsidRPr="00764224">
        <w:rPr>
          <w:rFonts w:eastAsia="Times New Roman"/>
          <w:szCs w:val="24"/>
          <w:lang w:eastAsia="en-IE"/>
        </w:rPr>
        <w:t xml:space="preserve">. Available at: https://www.researchgate.net/publication/308119139_A_Comparison_and_Selection_on_Basic_Type_of_Searching_Algorithm_in_Data_Structure (Accessed: April 24, 2023). </w:t>
      </w:r>
    </w:p>
    <w:p w14:paraId="78C657C3" w14:textId="77777777" w:rsidR="00764224" w:rsidRPr="00764224" w:rsidRDefault="00764224" w:rsidP="00764224">
      <w:pPr>
        <w:spacing w:before="100" w:beforeAutospacing="1" w:after="100" w:afterAutospacing="1" w:line="240" w:lineRule="auto"/>
        <w:ind w:left="567" w:hanging="567"/>
        <w:jc w:val="left"/>
        <w:rPr>
          <w:rFonts w:eastAsia="Times New Roman"/>
          <w:szCs w:val="24"/>
          <w:lang w:eastAsia="en-IE"/>
        </w:rPr>
      </w:pPr>
      <w:r w:rsidRPr="00764224">
        <w:rPr>
          <w:rFonts w:eastAsia="Times New Roman"/>
          <w:szCs w:val="24"/>
          <w:lang w:eastAsia="en-IE"/>
        </w:rPr>
        <w:lastRenderedPageBreak/>
        <w:t xml:space="preserve">Foead, D. </w:t>
      </w:r>
      <w:r w:rsidRPr="00764224">
        <w:rPr>
          <w:rFonts w:eastAsia="Times New Roman"/>
          <w:i/>
          <w:iCs/>
          <w:szCs w:val="24"/>
          <w:lang w:eastAsia="en-IE"/>
        </w:rPr>
        <w:t>et al.</w:t>
      </w:r>
      <w:r w:rsidRPr="00764224">
        <w:rPr>
          <w:rFonts w:eastAsia="Times New Roman"/>
          <w:szCs w:val="24"/>
          <w:lang w:eastAsia="en-IE"/>
        </w:rPr>
        <w:t xml:space="preserve"> (2021) </w:t>
      </w:r>
      <w:r w:rsidRPr="00764224">
        <w:rPr>
          <w:rFonts w:eastAsia="Times New Roman"/>
          <w:i/>
          <w:iCs/>
          <w:szCs w:val="24"/>
          <w:lang w:eastAsia="en-IE"/>
        </w:rPr>
        <w:t>A systematic literature review of a* pathfinding</w:t>
      </w:r>
      <w:r w:rsidRPr="00764224">
        <w:rPr>
          <w:rFonts w:eastAsia="Times New Roman"/>
          <w:szCs w:val="24"/>
          <w:lang w:eastAsia="en-IE"/>
        </w:rPr>
        <w:t xml:space="preserve">, </w:t>
      </w:r>
      <w:r w:rsidRPr="00764224">
        <w:rPr>
          <w:rFonts w:eastAsia="Times New Roman"/>
          <w:i/>
          <w:iCs/>
          <w:szCs w:val="24"/>
          <w:lang w:eastAsia="en-IE"/>
        </w:rPr>
        <w:t>Procedia Computer Science</w:t>
      </w:r>
      <w:r w:rsidRPr="00764224">
        <w:rPr>
          <w:rFonts w:eastAsia="Times New Roman"/>
          <w:szCs w:val="24"/>
          <w:lang w:eastAsia="en-IE"/>
        </w:rPr>
        <w:t xml:space="preserve">. Elsevier. Available at: https://www.sciencedirect.com/science/article/pii/S1877050921000399 (Accessed: April 24, 2023). </w:t>
      </w:r>
    </w:p>
    <w:p w14:paraId="7936B28C" w14:textId="77777777" w:rsidR="00852166" w:rsidRPr="00852166" w:rsidRDefault="00852166" w:rsidP="00852166">
      <w:pPr>
        <w:spacing w:before="100" w:beforeAutospacing="1" w:after="100" w:afterAutospacing="1" w:line="240" w:lineRule="auto"/>
        <w:ind w:left="567" w:hanging="567"/>
        <w:jc w:val="left"/>
        <w:rPr>
          <w:rFonts w:eastAsia="Times New Roman"/>
          <w:szCs w:val="24"/>
          <w:lang w:eastAsia="en-IE"/>
        </w:rPr>
      </w:pPr>
      <w:r w:rsidRPr="00852166">
        <w:rPr>
          <w:rFonts w:eastAsia="Times New Roman"/>
          <w:szCs w:val="24"/>
          <w:lang w:eastAsia="en-IE"/>
        </w:rPr>
        <w:t xml:space="preserve">Koenig, S., Likhachev, M. and Furcy, D. (2004) </w:t>
      </w:r>
      <w:r w:rsidRPr="00852166">
        <w:rPr>
          <w:rFonts w:eastAsia="Times New Roman"/>
          <w:i/>
          <w:iCs/>
          <w:szCs w:val="24"/>
          <w:lang w:eastAsia="en-IE"/>
        </w:rPr>
        <w:t>Lifelong planning a</w:t>
      </w:r>
      <w:r w:rsidRPr="00852166">
        <w:rPr>
          <w:rFonts w:ascii="Cambria Math" w:eastAsia="Times New Roman" w:hAnsi="Cambria Math" w:cs="Cambria Math"/>
          <w:i/>
          <w:iCs/>
          <w:szCs w:val="24"/>
          <w:lang w:eastAsia="en-IE"/>
        </w:rPr>
        <w:t>∗</w:t>
      </w:r>
      <w:r w:rsidRPr="00852166">
        <w:rPr>
          <w:rFonts w:eastAsia="Times New Roman"/>
          <w:szCs w:val="24"/>
          <w:lang w:eastAsia="en-IE"/>
        </w:rPr>
        <w:t xml:space="preserve">, </w:t>
      </w:r>
      <w:r w:rsidRPr="00852166">
        <w:rPr>
          <w:rFonts w:eastAsia="Times New Roman"/>
          <w:i/>
          <w:iCs/>
          <w:szCs w:val="24"/>
          <w:lang w:eastAsia="en-IE"/>
        </w:rPr>
        <w:t>Artificial Intelligence</w:t>
      </w:r>
      <w:r w:rsidRPr="00852166">
        <w:rPr>
          <w:rFonts w:eastAsia="Times New Roman"/>
          <w:szCs w:val="24"/>
          <w:lang w:eastAsia="en-IE"/>
        </w:rPr>
        <w:t xml:space="preserve">. Elsevier. Available at: https://www.sciencedirect.com/science/article/pii/S000437020300225X (Accessed: April 24, 2023). </w:t>
      </w:r>
    </w:p>
    <w:p w14:paraId="3946F0C9" w14:textId="294311F8" w:rsidR="00713105" w:rsidRPr="00713105" w:rsidRDefault="00713105" w:rsidP="00713105">
      <w:pPr>
        <w:spacing w:before="100" w:beforeAutospacing="1" w:after="100" w:afterAutospacing="1" w:line="240" w:lineRule="auto"/>
        <w:ind w:left="567" w:hanging="567"/>
        <w:jc w:val="left"/>
        <w:rPr>
          <w:rFonts w:eastAsia="Times New Roman"/>
          <w:szCs w:val="24"/>
          <w:lang w:eastAsia="en-IE"/>
        </w:rPr>
      </w:pPr>
      <w:r w:rsidRPr="00713105">
        <w:rPr>
          <w:rFonts w:eastAsia="Times New Roman"/>
          <w:szCs w:val="24"/>
          <w:lang w:eastAsia="en-IE"/>
        </w:rPr>
        <w:t>Koenig, S. and Likhachev, M. (</w:t>
      </w:r>
      <w:r w:rsidR="008A464F">
        <w:rPr>
          <w:rFonts w:eastAsia="Times New Roman"/>
          <w:szCs w:val="24"/>
          <w:lang w:eastAsia="en-IE"/>
        </w:rPr>
        <w:t>200</w:t>
      </w:r>
      <w:r w:rsidR="00E615C2">
        <w:rPr>
          <w:rFonts w:eastAsia="Times New Roman"/>
          <w:szCs w:val="24"/>
          <w:lang w:eastAsia="en-IE"/>
        </w:rPr>
        <w:t>2</w:t>
      </w:r>
      <w:r w:rsidRPr="00713105">
        <w:rPr>
          <w:rFonts w:eastAsia="Times New Roman"/>
          <w:szCs w:val="24"/>
          <w:lang w:eastAsia="en-IE"/>
        </w:rPr>
        <w:t xml:space="preserve">) </w:t>
      </w:r>
      <w:r w:rsidRPr="00713105">
        <w:rPr>
          <w:rFonts w:eastAsia="Times New Roman"/>
          <w:i/>
          <w:iCs/>
          <w:szCs w:val="24"/>
          <w:lang w:eastAsia="en-IE"/>
        </w:rPr>
        <w:t>D* lite - idm-lab.org</w:t>
      </w:r>
      <w:r w:rsidRPr="00713105">
        <w:rPr>
          <w:rFonts w:eastAsia="Times New Roman"/>
          <w:szCs w:val="24"/>
          <w:lang w:eastAsia="en-IE"/>
        </w:rPr>
        <w:t xml:space="preserve">. Available at: http://idm-lab.org/bib/abstracts/papers/aaai02b.pdf (Accessed: April 24, 2023). </w:t>
      </w:r>
    </w:p>
    <w:p w14:paraId="5B8799C5" w14:textId="1DAE112B" w:rsidR="00925569" w:rsidRDefault="00925569">
      <w:pPr>
        <w:spacing w:before="0" w:after="0" w:line="240" w:lineRule="auto"/>
        <w:jc w:val="left"/>
        <w:rPr>
          <w:rFonts w:eastAsia="Times New Roman"/>
          <w:szCs w:val="24"/>
          <w:lang w:eastAsia="en-IE"/>
        </w:rPr>
      </w:pPr>
      <w:r>
        <w:rPr>
          <w:rFonts w:eastAsia="Times New Roman"/>
          <w:szCs w:val="24"/>
          <w:lang w:eastAsia="en-IE"/>
        </w:rPr>
        <w:br w:type="page"/>
      </w:r>
    </w:p>
    <w:p w14:paraId="415A6A99" w14:textId="76470595" w:rsidR="00646A5E" w:rsidRPr="0079297F" w:rsidRDefault="00646A5E" w:rsidP="0079297F">
      <w:pPr>
        <w:pStyle w:val="Heading1"/>
      </w:pPr>
      <w:bookmarkStart w:id="78" w:name="_Toc133344744"/>
      <w:r w:rsidRPr="0079297F">
        <w:lastRenderedPageBreak/>
        <w:t>Appendices</w:t>
      </w:r>
      <w:bookmarkEnd w:id="78"/>
    </w:p>
    <w:p w14:paraId="7CDF327D" w14:textId="0ACB8D48" w:rsidR="002638A2" w:rsidRPr="008B63A3" w:rsidRDefault="00A47347" w:rsidP="00147B9B">
      <w:pPr>
        <w:spacing w:before="100" w:beforeAutospacing="1" w:after="100" w:afterAutospacing="1" w:line="276" w:lineRule="auto"/>
      </w:pPr>
      <w:r>
        <w:t xml:space="preserve">List of data </w:t>
      </w:r>
      <w:r w:rsidR="0049502D">
        <w:t>collected.</w:t>
      </w:r>
    </w:p>
    <w:tbl>
      <w:tblPr>
        <w:tblStyle w:val="PlainTable2"/>
        <w:tblW w:w="0" w:type="auto"/>
        <w:tblLook w:val="04A0" w:firstRow="1" w:lastRow="0" w:firstColumn="1" w:lastColumn="0" w:noHBand="0" w:noVBand="1"/>
      </w:tblPr>
      <w:tblGrid>
        <w:gridCol w:w="4508"/>
        <w:gridCol w:w="4508"/>
      </w:tblGrid>
      <w:tr w:rsidR="00925569" w14:paraId="22C868C7" w14:textId="77777777" w:rsidTr="00EB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72B953D" w14:textId="5ABCA07E" w:rsidR="00925569" w:rsidRDefault="00925569" w:rsidP="00EB128F">
            <w:pPr>
              <w:spacing w:before="100" w:beforeAutospacing="1" w:after="100" w:afterAutospacing="1" w:line="276" w:lineRule="auto"/>
              <w:jc w:val="center"/>
              <w:rPr>
                <w:rFonts w:eastAsia="Times New Roman"/>
                <w:szCs w:val="24"/>
              </w:rPr>
            </w:pPr>
            <w:r>
              <w:rPr>
                <w:rFonts w:eastAsia="Times New Roman"/>
                <w:szCs w:val="24"/>
              </w:rPr>
              <w:t>Descr</w:t>
            </w:r>
            <w:r w:rsidR="00EB128F">
              <w:rPr>
                <w:rFonts w:eastAsia="Times New Roman"/>
                <w:szCs w:val="24"/>
              </w:rPr>
              <w:t>iption</w:t>
            </w:r>
          </w:p>
        </w:tc>
        <w:tc>
          <w:tcPr>
            <w:tcW w:w="4508" w:type="dxa"/>
          </w:tcPr>
          <w:p w14:paraId="5E093879" w14:textId="73E6FE75" w:rsidR="00925569" w:rsidRPr="002638A2" w:rsidRDefault="00EB128F" w:rsidP="00147B9B">
            <w:pPr>
              <w:spacing w:before="100" w:beforeAutospacing="1" w:after="100" w:afterAutospacing="1" w:line="276" w:lineRule="auto"/>
              <w:cnfStyle w:val="100000000000" w:firstRow="1" w:lastRow="0" w:firstColumn="0" w:lastColumn="0" w:oddVBand="0" w:evenVBand="0" w:oddHBand="0" w:evenHBand="0" w:firstRowFirstColumn="0" w:firstRowLastColumn="0" w:lastRowFirstColumn="0" w:lastRowLastColumn="0"/>
              <w:rPr>
                <w:rFonts w:eastAsia="Times New Roman"/>
                <w:noProof/>
                <w:szCs w:val="24"/>
              </w:rPr>
            </w:pPr>
            <w:r>
              <w:rPr>
                <w:rFonts w:eastAsia="Times New Roman"/>
                <w:noProof/>
                <w:szCs w:val="24"/>
              </w:rPr>
              <w:t>Images of Data</w:t>
            </w:r>
          </w:p>
        </w:tc>
      </w:tr>
      <w:tr w:rsidR="002638A2" w14:paraId="299C61E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EDE3C7C" w14:textId="225727FB" w:rsidR="00F72115" w:rsidRDefault="00F72115"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9E6C70">
              <w:rPr>
                <w:rFonts w:eastAsia="Times New Roman"/>
                <w:szCs w:val="24"/>
              </w:rPr>
              <w:t>small</w:t>
            </w:r>
            <w:r w:rsidR="00914808">
              <w:rPr>
                <w:rFonts w:eastAsia="Times New Roman"/>
                <w:szCs w:val="24"/>
              </w:rPr>
              <w:t xml:space="preserve"> </w:t>
            </w:r>
            <w:r>
              <w:rPr>
                <w:rFonts w:eastAsia="Times New Roman"/>
                <w:szCs w:val="24"/>
              </w:rPr>
              <w:t>Grid Times first 50</w:t>
            </w:r>
          </w:p>
          <w:p w14:paraId="535A965D" w14:textId="740E65E6"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5547412E" w14:textId="61BC5BF5" w:rsidR="002638A2" w:rsidRDefault="002638A2"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638A2">
              <w:rPr>
                <w:rFonts w:eastAsia="Times New Roman"/>
                <w:noProof/>
                <w:szCs w:val="24"/>
              </w:rPr>
              <w:drawing>
                <wp:inline distT="0" distB="0" distL="0" distR="0" wp14:anchorId="1220B20E" wp14:editId="3D21A756">
                  <wp:extent cx="1442085" cy="4053016"/>
                  <wp:effectExtent l="0" t="0" r="5715"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22360" cy="4278632"/>
                          </a:xfrm>
                          <a:prstGeom prst="rect">
                            <a:avLst/>
                          </a:prstGeom>
                        </pic:spPr>
                      </pic:pic>
                    </a:graphicData>
                  </a:graphic>
                </wp:inline>
              </w:drawing>
            </w:r>
          </w:p>
        </w:tc>
      </w:tr>
      <w:tr w:rsidR="002638A2" w14:paraId="774ECEBC"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146AAC7D" w14:textId="286FC692" w:rsidR="00FB2C5C" w:rsidRDefault="00FB2C5C" w:rsidP="00EB128F">
            <w:pPr>
              <w:spacing w:before="100" w:beforeAutospacing="1" w:after="100" w:afterAutospacing="1" w:line="276" w:lineRule="auto"/>
              <w:jc w:val="center"/>
              <w:rPr>
                <w:rFonts w:eastAsia="Times New Roman"/>
                <w:szCs w:val="24"/>
              </w:rPr>
            </w:pPr>
            <w:r>
              <w:rPr>
                <w:rFonts w:eastAsia="Times New Roman"/>
                <w:szCs w:val="24"/>
              </w:rPr>
              <w:lastRenderedPageBreak/>
              <w:t>Astar medium</w:t>
            </w:r>
            <w:r w:rsidR="0014174D">
              <w:rPr>
                <w:rFonts w:eastAsia="Times New Roman"/>
                <w:szCs w:val="24"/>
              </w:rPr>
              <w:t xml:space="preserve"> </w:t>
            </w:r>
            <w:r>
              <w:rPr>
                <w:rFonts w:eastAsia="Times New Roman"/>
                <w:szCs w:val="24"/>
              </w:rPr>
              <w:t>Grid Times first 50</w:t>
            </w:r>
          </w:p>
          <w:p w14:paraId="6F6556E6"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1DC3B04A" w14:textId="1D83A245" w:rsidR="002638A2" w:rsidRDefault="00F87409"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F87409">
              <w:rPr>
                <w:rFonts w:eastAsia="Times New Roman"/>
                <w:noProof/>
                <w:szCs w:val="24"/>
              </w:rPr>
              <w:drawing>
                <wp:inline distT="0" distB="0" distL="0" distR="0" wp14:anchorId="5DF4EC42" wp14:editId="1BA230E9">
                  <wp:extent cx="1457325" cy="374656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682896" cy="4326479"/>
                          </a:xfrm>
                          <a:prstGeom prst="rect">
                            <a:avLst/>
                          </a:prstGeom>
                        </pic:spPr>
                      </pic:pic>
                    </a:graphicData>
                  </a:graphic>
                </wp:inline>
              </w:drawing>
            </w:r>
          </w:p>
        </w:tc>
      </w:tr>
      <w:tr w:rsidR="002638A2" w14:paraId="173DB64B"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5B1D5740" w14:textId="5C913BE4" w:rsidR="00DA071A" w:rsidRDefault="00DA071A" w:rsidP="00EB128F">
            <w:pPr>
              <w:spacing w:before="100" w:beforeAutospacing="1" w:after="100" w:afterAutospacing="1" w:line="276" w:lineRule="auto"/>
              <w:jc w:val="center"/>
              <w:rPr>
                <w:rFonts w:eastAsia="Times New Roman"/>
                <w:szCs w:val="24"/>
              </w:rPr>
            </w:pPr>
            <w:r>
              <w:rPr>
                <w:rFonts w:eastAsia="Times New Roman"/>
                <w:szCs w:val="24"/>
              </w:rPr>
              <w:t xml:space="preserve">Astar </w:t>
            </w:r>
            <w:r w:rsidR="00C67667">
              <w:rPr>
                <w:rFonts w:eastAsia="Times New Roman"/>
                <w:szCs w:val="24"/>
              </w:rPr>
              <w:t>large</w:t>
            </w:r>
            <w:r w:rsidR="00341A29">
              <w:rPr>
                <w:rFonts w:eastAsia="Times New Roman"/>
                <w:szCs w:val="24"/>
              </w:rPr>
              <w:t xml:space="preserve"> </w:t>
            </w:r>
            <w:r>
              <w:rPr>
                <w:rFonts w:eastAsia="Times New Roman"/>
                <w:szCs w:val="24"/>
              </w:rPr>
              <w:t>Grid Times first 50</w:t>
            </w:r>
          </w:p>
          <w:p w14:paraId="255E09EB" w14:textId="77777777" w:rsidR="002638A2" w:rsidRDefault="002638A2" w:rsidP="00EB128F">
            <w:pPr>
              <w:spacing w:before="100" w:beforeAutospacing="1" w:after="100" w:afterAutospacing="1" w:line="276" w:lineRule="auto"/>
              <w:jc w:val="center"/>
              <w:rPr>
                <w:rFonts w:eastAsia="Times New Roman"/>
                <w:szCs w:val="24"/>
              </w:rPr>
            </w:pPr>
          </w:p>
        </w:tc>
        <w:tc>
          <w:tcPr>
            <w:tcW w:w="4508" w:type="dxa"/>
            <w:vAlign w:val="center"/>
          </w:tcPr>
          <w:p w14:paraId="23AF4D85" w14:textId="3F69F5F8" w:rsidR="002638A2" w:rsidRDefault="004C3434"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4C3434">
              <w:rPr>
                <w:rFonts w:eastAsia="Times New Roman"/>
                <w:noProof/>
                <w:szCs w:val="24"/>
              </w:rPr>
              <w:drawing>
                <wp:inline distT="0" distB="0" distL="0" distR="0" wp14:anchorId="5F0DFA4B" wp14:editId="23215105">
                  <wp:extent cx="1061720" cy="3934391"/>
                  <wp:effectExtent l="0" t="0" r="508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1142276" cy="4232907"/>
                          </a:xfrm>
                          <a:prstGeom prst="rect">
                            <a:avLst/>
                          </a:prstGeom>
                        </pic:spPr>
                      </pic:pic>
                    </a:graphicData>
                  </a:graphic>
                </wp:inline>
              </w:drawing>
            </w:r>
          </w:p>
        </w:tc>
      </w:tr>
      <w:tr w:rsidR="002638A2" w14:paraId="3F07D3FB"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35871FF5" w14:textId="3AF3D4FB" w:rsidR="002638A2" w:rsidRDefault="00B06AED"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star </w:t>
            </w:r>
            <w:r w:rsidR="009A5F2A">
              <w:rPr>
                <w:rFonts w:eastAsia="Times New Roman"/>
                <w:szCs w:val="24"/>
              </w:rPr>
              <w:t>L</w:t>
            </w:r>
            <w:r>
              <w:rPr>
                <w:rFonts w:eastAsia="Times New Roman"/>
                <w:szCs w:val="24"/>
              </w:rPr>
              <w:t>ite Small Grid Times First 50</w:t>
            </w:r>
          </w:p>
        </w:tc>
        <w:tc>
          <w:tcPr>
            <w:tcW w:w="4508" w:type="dxa"/>
            <w:vAlign w:val="center"/>
          </w:tcPr>
          <w:p w14:paraId="1BE1C323" w14:textId="7719C4D4" w:rsidR="002638A2" w:rsidRDefault="00DC63C3"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DC63C3">
              <w:rPr>
                <w:rFonts w:eastAsia="Times New Roman"/>
                <w:noProof/>
                <w:szCs w:val="24"/>
              </w:rPr>
              <w:drawing>
                <wp:inline distT="0" distB="0" distL="0" distR="0" wp14:anchorId="32A0FB64" wp14:editId="1DA916AA">
                  <wp:extent cx="1388900" cy="4537075"/>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405300" cy="4590648"/>
                          </a:xfrm>
                          <a:prstGeom prst="rect">
                            <a:avLst/>
                          </a:prstGeom>
                        </pic:spPr>
                      </pic:pic>
                    </a:graphicData>
                  </a:graphic>
                </wp:inline>
              </w:drawing>
            </w:r>
          </w:p>
        </w:tc>
      </w:tr>
      <w:tr w:rsidR="002638A2" w14:paraId="20D28EC2"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2A5C1BDA" w14:textId="13E734C4" w:rsidR="002638A2" w:rsidRDefault="00B6448E" w:rsidP="00EB128F">
            <w:pPr>
              <w:spacing w:before="100" w:beforeAutospacing="1" w:after="100" w:afterAutospacing="1" w:line="276" w:lineRule="auto"/>
              <w:jc w:val="center"/>
              <w:rPr>
                <w:rFonts w:eastAsia="Times New Roman"/>
                <w:szCs w:val="24"/>
              </w:rPr>
            </w:pPr>
            <w:r>
              <w:rPr>
                <w:rFonts w:eastAsia="Times New Roman"/>
                <w:szCs w:val="24"/>
              </w:rPr>
              <w:t>Dstar Lite Medium</w:t>
            </w:r>
            <w:r w:rsidR="00695459">
              <w:rPr>
                <w:rFonts w:eastAsia="Times New Roman"/>
                <w:szCs w:val="24"/>
              </w:rPr>
              <w:t xml:space="preserve"> </w:t>
            </w:r>
            <w:r>
              <w:rPr>
                <w:rFonts w:eastAsia="Times New Roman"/>
                <w:szCs w:val="24"/>
              </w:rPr>
              <w:t>Grid Times First 50</w:t>
            </w:r>
          </w:p>
        </w:tc>
        <w:tc>
          <w:tcPr>
            <w:tcW w:w="4508" w:type="dxa"/>
            <w:vAlign w:val="center"/>
          </w:tcPr>
          <w:p w14:paraId="2AA5419B" w14:textId="3EDCEEFD" w:rsidR="002638A2" w:rsidRDefault="002B7591"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2B7591">
              <w:rPr>
                <w:rFonts w:eastAsia="Times New Roman"/>
                <w:noProof/>
                <w:szCs w:val="24"/>
              </w:rPr>
              <w:drawing>
                <wp:inline distT="0" distB="0" distL="0" distR="0" wp14:anchorId="3CC93F12" wp14:editId="2E5BA096">
                  <wp:extent cx="1304874" cy="394906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354727" cy="4099941"/>
                          </a:xfrm>
                          <a:prstGeom prst="rect">
                            <a:avLst/>
                          </a:prstGeom>
                        </pic:spPr>
                      </pic:pic>
                    </a:graphicData>
                  </a:graphic>
                </wp:inline>
              </w:drawing>
            </w:r>
          </w:p>
        </w:tc>
      </w:tr>
      <w:tr w:rsidR="002638A2" w14:paraId="752E944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48BB6BD6" w14:textId="0592ACD3" w:rsidR="002638A2" w:rsidRDefault="00554CD2" w:rsidP="00EB128F">
            <w:pPr>
              <w:spacing w:before="100" w:beforeAutospacing="1" w:after="100" w:afterAutospacing="1" w:line="276" w:lineRule="auto"/>
              <w:jc w:val="center"/>
              <w:rPr>
                <w:rFonts w:eastAsia="Times New Roman"/>
                <w:szCs w:val="24"/>
              </w:rPr>
            </w:pPr>
            <w:r>
              <w:rPr>
                <w:rFonts w:eastAsia="Times New Roman"/>
                <w:szCs w:val="24"/>
              </w:rPr>
              <w:lastRenderedPageBreak/>
              <w:t>Dstar Lite LargeGrid Times First 50</w:t>
            </w:r>
          </w:p>
        </w:tc>
        <w:tc>
          <w:tcPr>
            <w:tcW w:w="4508" w:type="dxa"/>
            <w:vAlign w:val="center"/>
          </w:tcPr>
          <w:p w14:paraId="5924D5E5" w14:textId="12117EAB" w:rsidR="002638A2" w:rsidRDefault="00A302BE"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A302BE">
              <w:rPr>
                <w:rFonts w:eastAsia="Times New Roman"/>
                <w:noProof/>
                <w:szCs w:val="24"/>
              </w:rPr>
              <w:drawing>
                <wp:inline distT="0" distB="0" distL="0" distR="0" wp14:anchorId="44350F08" wp14:editId="34439635">
                  <wp:extent cx="1107166" cy="4438015"/>
                  <wp:effectExtent l="0" t="0" r="0"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122388" cy="4499031"/>
                          </a:xfrm>
                          <a:prstGeom prst="rect">
                            <a:avLst/>
                          </a:prstGeom>
                        </pic:spPr>
                      </pic:pic>
                    </a:graphicData>
                  </a:graphic>
                </wp:inline>
              </w:drawing>
            </w:r>
          </w:p>
        </w:tc>
      </w:tr>
      <w:tr w:rsidR="002638A2" w14:paraId="32DEAE10"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6FB125B" w14:textId="2F1B9BAB" w:rsidR="002638A2" w:rsidRDefault="001143B0" w:rsidP="00EB128F">
            <w:pPr>
              <w:spacing w:before="100" w:beforeAutospacing="1" w:after="100" w:afterAutospacing="1" w:line="276" w:lineRule="auto"/>
              <w:jc w:val="center"/>
              <w:rPr>
                <w:rFonts w:eastAsia="Times New Roman"/>
                <w:szCs w:val="24"/>
              </w:rPr>
            </w:pPr>
            <w:r>
              <w:rPr>
                <w:rFonts w:eastAsia="Times New Roman"/>
                <w:szCs w:val="24"/>
              </w:rPr>
              <w:t>Dijkstra’s Search Small Grid first 50</w:t>
            </w:r>
          </w:p>
        </w:tc>
        <w:tc>
          <w:tcPr>
            <w:tcW w:w="4508" w:type="dxa"/>
            <w:vAlign w:val="center"/>
          </w:tcPr>
          <w:p w14:paraId="38FBE721" w14:textId="22BD828E" w:rsidR="002638A2" w:rsidRDefault="001D05E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1D05E8">
              <w:rPr>
                <w:rFonts w:eastAsia="Times New Roman"/>
                <w:noProof/>
                <w:szCs w:val="24"/>
              </w:rPr>
              <w:drawing>
                <wp:inline distT="0" distB="0" distL="0" distR="0" wp14:anchorId="5B465175" wp14:editId="45A5B8F3">
                  <wp:extent cx="1077510" cy="4194135"/>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1135677" cy="4420545"/>
                          </a:xfrm>
                          <a:prstGeom prst="rect">
                            <a:avLst/>
                          </a:prstGeom>
                        </pic:spPr>
                      </pic:pic>
                    </a:graphicData>
                  </a:graphic>
                </wp:inline>
              </w:drawing>
            </w:r>
          </w:p>
        </w:tc>
      </w:tr>
      <w:tr w:rsidR="002638A2" w14:paraId="7237C60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3C863D2" w14:textId="051D3261" w:rsidR="002638A2" w:rsidRDefault="00651842" w:rsidP="00EB128F">
            <w:pPr>
              <w:spacing w:before="100" w:beforeAutospacing="1" w:after="100" w:afterAutospacing="1" w:line="276" w:lineRule="auto"/>
              <w:jc w:val="center"/>
              <w:rPr>
                <w:rFonts w:eastAsia="Times New Roman"/>
                <w:szCs w:val="24"/>
              </w:rPr>
            </w:pPr>
            <w:r>
              <w:rPr>
                <w:rFonts w:eastAsia="Times New Roman"/>
                <w:szCs w:val="24"/>
              </w:rPr>
              <w:lastRenderedPageBreak/>
              <w:t>Dijkstra’s Search Medium</w:t>
            </w:r>
            <w:r w:rsidR="00106D9D">
              <w:rPr>
                <w:rFonts w:eastAsia="Times New Roman"/>
                <w:szCs w:val="24"/>
              </w:rPr>
              <w:t xml:space="preserve"> </w:t>
            </w:r>
            <w:r>
              <w:rPr>
                <w:rFonts w:eastAsia="Times New Roman"/>
                <w:szCs w:val="24"/>
              </w:rPr>
              <w:t>Grid first 50</w:t>
            </w:r>
          </w:p>
        </w:tc>
        <w:tc>
          <w:tcPr>
            <w:tcW w:w="4508" w:type="dxa"/>
            <w:vAlign w:val="center"/>
          </w:tcPr>
          <w:p w14:paraId="59AA381E" w14:textId="7E07F71E" w:rsidR="002638A2" w:rsidRDefault="003313F2"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3313F2">
              <w:rPr>
                <w:rFonts w:eastAsia="Times New Roman"/>
                <w:noProof/>
                <w:szCs w:val="24"/>
              </w:rPr>
              <w:drawing>
                <wp:inline distT="0" distB="0" distL="0" distR="0" wp14:anchorId="12A043FF" wp14:editId="195DB5A7">
                  <wp:extent cx="1324645" cy="3916680"/>
                  <wp:effectExtent l="0" t="0" r="889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420356" cy="4199675"/>
                          </a:xfrm>
                          <a:prstGeom prst="rect">
                            <a:avLst/>
                          </a:prstGeom>
                        </pic:spPr>
                      </pic:pic>
                    </a:graphicData>
                  </a:graphic>
                </wp:inline>
              </w:drawing>
            </w:r>
          </w:p>
        </w:tc>
      </w:tr>
      <w:tr w:rsidR="00106D9D" w14:paraId="5A296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6D9E01B4" w14:textId="7B6A6611" w:rsidR="00106D9D" w:rsidRDefault="00106D9D" w:rsidP="00EB128F">
            <w:pPr>
              <w:spacing w:before="100" w:beforeAutospacing="1" w:after="100" w:afterAutospacing="1" w:line="276" w:lineRule="auto"/>
              <w:jc w:val="center"/>
              <w:rPr>
                <w:rFonts w:eastAsia="Times New Roman"/>
                <w:szCs w:val="24"/>
              </w:rPr>
            </w:pPr>
            <w:r>
              <w:rPr>
                <w:rFonts w:eastAsia="Times New Roman"/>
                <w:szCs w:val="24"/>
              </w:rPr>
              <w:t xml:space="preserve">Dijkstra’s Search </w:t>
            </w:r>
            <w:r w:rsidR="00267F11">
              <w:rPr>
                <w:rFonts w:eastAsia="Times New Roman"/>
                <w:szCs w:val="24"/>
              </w:rPr>
              <w:t>Large</w:t>
            </w:r>
            <w:r w:rsidR="00E83C14">
              <w:rPr>
                <w:rFonts w:eastAsia="Times New Roman"/>
                <w:szCs w:val="24"/>
              </w:rPr>
              <w:t xml:space="preserve"> </w:t>
            </w:r>
            <w:r>
              <w:rPr>
                <w:rFonts w:eastAsia="Times New Roman"/>
                <w:szCs w:val="24"/>
              </w:rPr>
              <w:t>Grid first 50</w:t>
            </w:r>
          </w:p>
        </w:tc>
        <w:tc>
          <w:tcPr>
            <w:tcW w:w="4508" w:type="dxa"/>
            <w:vAlign w:val="center"/>
          </w:tcPr>
          <w:p w14:paraId="61B43A32" w14:textId="41F4FE50" w:rsidR="00106D9D" w:rsidRDefault="008228B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228B8">
              <w:rPr>
                <w:rFonts w:eastAsia="Times New Roman"/>
                <w:noProof/>
                <w:szCs w:val="24"/>
              </w:rPr>
              <w:drawing>
                <wp:inline distT="0" distB="0" distL="0" distR="0" wp14:anchorId="6ECD1FD2" wp14:editId="052969E4">
                  <wp:extent cx="1779270" cy="4720281"/>
                  <wp:effectExtent l="0" t="0" r="0" b="444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57386" cy="4927518"/>
                          </a:xfrm>
                          <a:prstGeom prst="rect">
                            <a:avLst/>
                          </a:prstGeom>
                        </pic:spPr>
                      </pic:pic>
                    </a:graphicData>
                  </a:graphic>
                </wp:inline>
              </w:drawing>
            </w:r>
          </w:p>
        </w:tc>
      </w:tr>
      <w:tr w:rsidR="00106D9D" w14:paraId="23C24EC5"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2474FF3" w14:textId="071C1860" w:rsidR="00106D9D" w:rsidRDefault="0065053E"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Small Grid first 50</w:t>
            </w:r>
          </w:p>
        </w:tc>
        <w:tc>
          <w:tcPr>
            <w:tcW w:w="4508" w:type="dxa"/>
            <w:vAlign w:val="center"/>
          </w:tcPr>
          <w:p w14:paraId="04D2BDA6" w14:textId="027C6C17" w:rsidR="00106D9D" w:rsidRDefault="00997ADF"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997ADF">
              <w:rPr>
                <w:rFonts w:eastAsia="Times New Roman"/>
                <w:noProof/>
                <w:szCs w:val="24"/>
              </w:rPr>
              <w:drawing>
                <wp:inline distT="0" distB="0" distL="0" distR="0" wp14:anchorId="7A4B5C22" wp14:editId="3B2AEC11">
                  <wp:extent cx="1670634" cy="3894455"/>
                  <wp:effectExtent l="0" t="0" r="635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1694454" cy="3949983"/>
                          </a:xfrm>
                          <a:prstGeom prst="rect">
                            <a:avLst/>
                          </a:prstGeom>
                        </pic:spPr>
                      </pic:pic>
                    </a:graphicData>
                  </a:graphic>
                </wp:inline>
              </w:drawing>
            </w:r>
          </w:p>
        </w:tc>
      </w:tr>
      <w:tr w:rsidR="00106D9D" w14:paraId="1C8407CD"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09806778" w14:textId="7CD356EF" w:rsidR="00106D9D" w:rsidRDefault="003005E2" w:rsidP="00EB128F">
            <w:pPr>
              <w:spacing w:before="100" w:beforeAutospacing="1" w:after="100" w:afterAutospacing="1" w:line="276" w:lineRule="auto"/>
              <w:jc w:val="center"/>
              <w:rPr>
                <w:rFonts w:eastAsia="Times New Roman"/>
                <w:szCs w:val="24"/>
              </w:rPr>
            </w:pPr>
            <w:r>
              <w:rPr>
                <w:rFonts w:eastAsia="Times New Roman"/>
                <w:szCs w:val="24"/>
              </w:rPr>
              <w:t>Lifelong Planning Astar Medium</w:t>
            </w:r>
            <w:r w:rsidR="00E1687B">
              <w:rPr>
                <w:rFonts w:eastAsia="Times New Roman"/>
                <w:szCs w:val="24"/>
              </w:rPr>
              <w:t xml:space="preserve"> </w:t>
            </w:r>
            <w:r>
              <w:rPr>
                <w:rFonts w:eastAsia="Times New Roman"/>
                <w:szCs w:val="24"/>
              </w:rPr>
              <w:t>Grid first 50</w:t>
            </w:r>
          </w:p>
        </w:tc>
        <w:tc>
          <w:tcPr>
            <w:tcW w:w="4508" w:type="dxa"/>
            <w:vAlign w:val="center"/>
          </w:tcPr>
          <w:p w14:paraId="1E0E0FE2" w14:textId="3DD1E92C" w:rsidR="00106D9D" w:rsidRDefault="008D55D6"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8D55D6">
              <w:rPr>
                <w:rFonts w:eastAsia="Times New Roman"/>
                <w:noProof/>
                <w:szCs w:val="24"/>
              </w:rPr>
              <w:drawing>
                <wp:inline distT="0" distB="0" distL="0" distR="0" wp14:anchorId="38EB19BF" wp14:editId="0E9890C2">
                  <wp:extent cx="1245561" cy="4717462"/>
                  <wp:effectExtent l="0" t="0" r="0" b="698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1330680" cy="5039844"/>
                          </a:xfrm>
                          <a:prstGeom prst="rect">
                            <a:avLst/>
                          </a:prstGeom>
                        </pic:spPr>
                      </pic:pic>
                    </a:graphicData>
                  </a:graphic>
                </wp:inline>
              </w:drawing>
            </w:r>
          </w:p>
        </w:tc>
      </w:tr>
      <w:tr w:rsidR="00472C15" w14:paraId="7B3B338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0DAD048F" w14:textId="35C9BE17" w:rsidR="00472C15" w:rsidRDefault="00472C15" w:rsidP="00EB128F">
            <w:pPr>
              <w:spacing w:before="100" w:beforeAutospacing="1" w:after="100" w:afterAutospacing="1" w:line="276" w:lineRule="auto"/>
              <w:jc w:val="center"/>
              <w:rPr>
                <w:rFonts w:eastAsia="Times New Roman"/>
                <w:szCs w:val="24"/>
              </w:rPr>
            </w:pPr>
            <w:r>
              <w:rPr>
                <w:rFonts w:eastAsia="Times New Roman"/>
                <w:szCs w:val="24"/>
              </w:rPr>
              <w:lastRenderedPageBreak/>
              <w:t>Lifelong Planning Astar Large</w:t>
            </w:r>
            <w:r w:rsidR="00B67F3B">
              <w:rPr>
                <w:rFonts w:eastAsia="Times New Roman"/>
                <w:szCs w:val="24"/>
              </w:rPr>
              <w:t xml:space="preserve"> </w:t>
            </w:r>
            <w:r>
              <w:rPr>
                <w:rFonts w:eastAsia="Times New Roman"/>
                <w:szCs w:val="24"/>
              </w:rPr>
              <w:t>Grid first 50</w:t>
            </w:r>
          </w:p>
        </w:tc>
        <w:tc>
          <w:tcPr>
            <w:tcW w:w="4508" w:type="dxa"/>
            <w:vAlign w:val="center"/>
          </w:tcPr>
          <w:p w14:paraId="41948EE8" w14:textId="1CC97110" w:rsidR="00472C15" w:rsidRDefault="00E360A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E360A4">
              <w:rPr>
                <w:rFonts w:eastAsia="Times New Roman"/>
                <w:noProof/>
                <w:szCs w:val="24"/>
              </w:rPr>
              <w:drawing>
                <wp:inline distT="0" distB="0" distL="0" distR="0" wp14:anchorId="7703442E" wp14:editId="1F3CDEDA">
                  <wp:extent cx="1318194" cy="3899792"/>
                  <wp:effectExtent l="0" t="0" r="0"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1377638" cy="4075652"/>
                          </a:xfrm>
                          <a:prstGeom prst="rect">
                            <a:avLst/>
                          </a:prstGeom>
                        </pic:spPr>
                      </pic:pic>
                    </a:graphicData>
                  </a:graphic>
                </wp:inline>
              </w:drawing>
            </w:r>
          </w:p>
        </w:tc>
      </w:tr>
      <w:tr w:rsidR="00B67F3B" w14:paraId="7D8257E7"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7ADA1586" w14:textId="71E69407" w:rsidR="00B67F3B" w:rsidRDefault="00B67F3B" w:rsidP="00EB128F">
            <w:pPr>
              <w:spacing w:before="100" w:beforeAutospacing="1" w:after="100" w:afterAutospacing="1" w:line="276" w:lineRule="auto"/>
              <w:jc w:val="center"/>
              <w:rPr>
                <w:rFonts w:eastAsia="Times New Roman"/>
                <w:szCs w:val="24"/>
              </w:rPr>
            </w:pPr>
            <w:r>
              <w:rPr>
                <w:rFonts w:eastAsia="Times New Roman"/>
                <w:szCs w:val="24"/>
              </w:rPr>
              <w:t>Depth First Search Small Grid first 50</w:t>
            </w:r>
          </w:p>
        </w:tc>
        <w:tc>
          <w:tcPr>
            <w:tcW w:w="4508" w:type="dxa"/>
            <w:vAlign w:val="center"/>
          </w:tcPr>
          <w:p w14:paraId="1B789F42" w14:textId="3E726443" w:rsidR="00B67F3B" w:rsidRDefault="00666107"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666107">
              <w:rPr>
                <w:rFonts w:eastAsia="Times New Roman"/>
                <w:noProof/>
                <w:szCs w:val="24"/>
              </w:rPr>
              <w:drawing>
                <wp:inline distT="0" distB="0" distL="0" distR="0" wp14:anchorId="457D2FE7" wp14:editId="2B976597">
                  <wp:extent cx="1228725" cy="4343400"/>
                  <wp:effectExtent l="0" t="0" r="9525" b="0"/>
                  <wp:docPr id="7596352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635253" name=""/>
                          <pic:cNvPicPr/>
                        </pic:nvPicPr>
                        <pic:blipFill>
                          <a:blip r:embed="rId59"/>
                          <a:stretch>
                            <a:fillRect/>
                          </a:stretch>
                        </pic:blipFill>
                        <pic:spPr>
                          <a:xfrm>
                            <a:off x="0" y="0"/>
                            <a:ext cx="1228900" cy="4344019"/>
                          </a:xfrm>
                          <a:prstGeom prst="rect">
                            <a:avLst/>
                          </a:prstGeom>
                        </pic:spPr>
                      </pic:pic>
                    </a:graphicData>
                  </a:graphic>
                </wp:inline>
              </w:drawing>
            </w:r>
          </w:p>
        </w:tc>
      </w:tr>
      <w:tr w:rsidR="00B67F3B" w14:paraId="1AB9FF94" w14:textId="77777777" w:rsidTr="00EB128F">
        <w:tc>
          <w:tcPr>
            <w:cnfStyle w:val="001000000000" w:firstRow="0" w:lastRow="0" w:firstColumn="1" w:lastColumn="0" w:oddVBand="0" w:evenVBand="0" w:oddHBand="0" w:evenHBand="0" w:firstRowFirstColumn="0" w:firstRowLastColumn="0" w:lastRowFirstColumn="0" w:lastRowLastColumn="0"/>
            <w:tcW w:w="4508" w:type="dxa"/>
            <w:vAlign w:val="center"/>
          </w:tcPr>
          <w:p w14:paraId="2DDCF8F9" w14:textId="6F933923"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Depth First Search Medium</w:t>
            </w:r>
            <w:r w:rsidR="0000367F">
              <w:rPr>
                <w:rFonts w:eastAsia="Times New Roman"/>
                <w:szCs w:val="24"/>
              </w:rPr>
              <w:t xml:space="preserve"> </w:t>
            </w:r>
            <w:r>
              <w:rPr>
                <w:rFonts w:eastAsia="Times New Roman"/>
                <w:szCs w:val="24"/>
              </w:rPr>
              <w:t>Grid first 50</w:t>
            </w:r>
          </w:p>
        </w:tc>
        <w:tc>
          <w:tcPr>
            <w:tcW w:w="4508" w:type="dxa"/>
            <w:vAlign w:val="center"/>
          </w:tcPr>
          <w:p w14:paraId="114838DC" w14:textId="3EF5F4FB" w:rsidR="00B67F3B" w:rsidRDefault="00BE6184" w:rsidP="00EB128F">
            <w:pPr>
              <w:spacing w:before="100" w:beforeAutospacing="1" w:after="100" w:afterAutospacing="1" w:line="276" w:lineRule="auto"/>
              <w:jc w:val="center"/>
              <w:cnfStyle w:val="000000000000" w:firstRow="0" w:lastRow="0" w:firstColumn="0" w:lastColumn="0" w:oddVBand="0" w:evenVBand="0" w:oddHBand="0" w:evenHBand="0" w:firstRowFirstColumn="0" w:firstRowLastColumn="0" w:lastRowFirstColumn="0" w:lastRowLastColumn="0"/>
              <w:rPr>
                <w:rFonts w:eastAsia="Times New Roman"/>
                <w:szCs w:val="24"/>
              </w:rPr>
            </w:pPr>
            <w:r w:rsidRPr="00BE6184">
              <w:rPr>
                <w:rFonts w:eastAsia="Times New Roman"/>
                <w:noProof/>
                <w:szCs w:val="24"/>
              </w:rPr>
              <w:drawing>
                <wp:inline distT="0" distB="0" distL="0" distR="0" wp14:anchorId="7CC427AF" wp14:editId="1F910FA1">
                  <wp:extent cx="1162049" cy="4267200"/>
                  <wp:effectExtent l="0" t="0" r="635" b="0"/>
                  <wp:docPr id="1056701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701776" name=""/>
                          <pic:cNvPicPr/>
                        </pic:nvPicPr>
                        <pic:blipFill>
                          <a:blip r:embed="rId60"/>
                          <a:stretch>
                            <a:fillRect/>
                          </a:stretch>
                        </pic:blipFill>
                        <pic:spPr>
                          <a:xfrm>
                            <a:off x="0" y="0"/>
                            <a:ext cx="1180112" cy="4333529"/>
                          </a:xfrm>
                          <a:prstGeom prst="rect">
                            <a:avLst/>
                          </a:prstGeom>
                        </pic:spPr>
                      </pic:pic>
                    </a:graphicData>
                  </a:graphic>
                </wp:inline>
              </w:drawing>
            </w:r>
          </w:p>
        </w:tc>
      </w:tr>
      <w:tr w:rsidR="00B67F3B" w14:paraId="5B9181FC" w14:textId="77777777" w:rsidTr="00EB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vAlign w:val="center"/>
          </w:tcPr>
          <w:p w14:paraId="1B550267" w14:textId="722DA9C7" w:rsidR="00B67F3B" w:rsidRDefault="00E3462B" w:rsidP="00EB128F">
            <w:pPr>
              <w:spacing w:before="100" w:beforeAutospacing="1" w:after="100" w:afterAutospacing="1" w:line="276" w:lineRule="auto"/>
              <w:jc w:val="center"/>
              <w:rPr>
                <w:rFonts w:eastAsia="Times New Roman"/>
                <w:szCs w:val="24"/>
              </w:rPr>
            </w:pPr>
            <w:r>
              <w:rPr>
                <w:rFonts w:eastAsia="Times New Roman"/>
                <w:szCs w:val="24"/>
              </w:rPr>
              <w:lastRenderedPageBreak/>
              <w:t xml:space="preserve">Depth First Search </w:t>
            </w:r>
            <w:r w:rsidR="00F72F89">
              <w:rPr>
                <w:rFonts w:eastAsia="Times New Roman"/>
                <w:szCs w:val="24"/>
              </w:rPr>
              <w:t xml:space="preserve">Large </w:t>
            </w:r>
            <w:r>
              <w:rPr>
                <w:rFonts w:eastAsia="Times New Roman"/>
                <w:szCs w:val="24"/>
              </w:rPr>
              <w:t>Grid first 50</w:t>
            </w:r>
          </w:p>
        </w:tc>
        <w:tc>
          <w:tcPr>
            <w:tcW w:w="4508" w:type="dxa"/>
            <w:vAlign w:val="center"/>
          </w:tcPr>
          <w:p w14:paraId="2749F6E5" w14:textId="4876C515" w:rsidR="00B67F3B" w:rsidRDefault="00502E98" w:rsidP="00EB128F">
            <w:pPr>
              <w:spacing w:before="100" w:beforeAutospacing="1" w:after="100" w:afterAutospacing="1" w:line="276" w:lineRule="auto"/>
              <w:jc w:val="center"/>
              <w:cnfStyle w:val="000000100000" w:firstRow="0" w:lastRow="0" w:firstColumn="0" w:lastColumn="0" w:oddVBand="0" w:evenVBand="0" w:oddHBand="1" w:evenHBand="0" w:firstRowFirstColumn="0" w:firstRowLastColumn="0" w:lastRowFirstColumn="0" w:lastRowLastColumn="0"/>
              <w:rPr>
                <w:rFonts w:eastAsia="Times New Roman"/>
                <w:szCs w:val="24"/>
              </w:rPr>
            </w:pPr>
            <w:r w:rsidRPr="00502E98">
              <w:rPr>
                <w:rFonts w:eastAsia="Times New Roman"/>
                <w:noProof/>
                <w:szCs w:val="24"/>
              </w:rPr>
              <w:drawing>
                <wp:inline distT="0" distB="0" distL="0" distR="0" wp14:anchorId="0F7397BD" wp14:editId="4F90B96A">
                  <wp:extent cx="1381124" cy="4581525"/>
                  <wp:effectExtent l="0" t="0" r="0" b="0"/>
                  <wp:docPr id="1999143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143292" name=""/>
                          <pic:cNvPicPr/>
                        </pic:nvPicPr>
                        <pic:blipFill>
                          <a:blip r:embed="rId61"/>
                          <a:stretch>
                            <a:fillRect/>
                          </a:stretch>
                        </pic:blipFill>
                        <pic:spPr>
                          <a:xfrm>
                            <a:off x="0" y="0"/>
                            <a:ext cx="1397908" cy="4637201"/>
                          </a:xfrm>
                          <a:prstGeom prst="rect">
                            <a:avLst/>
                          </a:prstGeom>
                        </pic:spPr>
                      </pic:pic>
                    </a:graphicData>
                  </a:graphic>
                </wp:inline>
              </w:drawing>
            </w:r>
          </w:p>
        </w:tc>
      </w:tr>
    </w:tbl>
    <w:p w14:paraId="4E2502F7" w14:textId="66AEB17D" w:rsidR="008C4B9E" w:rsidRDefault="008C4B9E" w:rsidP="00974792">
      <w:pPr>
        <w:spacing w:before="100" w:beforeAutospacing="1" w:after="100" w:afterAutospacing="1" w:line="276" w:lineRule="auto"/>
        <w:rPr>
          <w:rFonts w:eastAsia="Times New Roman"/>
          <w:szCs w:val="24"/>
        </w:rPr>
      </w:pPr>
    </w:p>
    <w:sectPr w:rsidR="008C4B9E" w:rsidSect="00B962AB">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60EC5" w14:textId="77777777" w:rsidR="00FE396B" w:rsidRDefault="00FE396B" w:rsidP="00255E27">
      <w:pPr>
        <w:spacing w:after="0" w:line="240" w:lineRule="auto"/>
      </w:pPr>
      <w:r>
        <w:separator/>
      </w:r>
    </w:p>
  </w:endnote>
  <w:endnote w:type="continuationSeparator" w:id="0">
    <w:p w14:paraId="170980A8" w14:textId="77777777" w:rsidR="00FE396B" w:rsidRDefault="00FE396B"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OpenSymbol">
    <w:altName w:val="Arial Unicode MS"/>
    <w:charset w:val="01"/>
    <w:family w:val="auto"/>
    <w:pitch w:val="default"/>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3589760"/>
      <w:docPartObj>
        <w:docPartGallery w:val="Page Numbers (Bottom of Page)"/>
        <w:docPartUnique/>
      </w:docPartObj>
    </w:sdtPr>
    <w:sdtContent>
      <w:p w14:paraId="23DE523C" w14:textId="662D06F2" w:rsidR="002E08A7" w:rsidRDefault="002E08A7" w:rsidP="00925569">
        <w:pPr>
          <w:pStyle w:val="Footer"/>
          <w:jc w:val="right"/>
        </w:pPr>
        <w:r>
          <w:fldChar w:fldCharType="begin"/>
        </w:r>
        <w:r>
          <w:instrText>PAGE   \* MERGEFORMAT</w:instrText>
        </w:r>
        <w:r>
          <w:fldChar w:fldCharType="separate"/>
        </w:r>
        <w:r>
          <w:rPr>
            <w:lang w:val="en-GB"/>
          </w:rP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197807" w14:textId="499EBAF2" w:rsidR="002E08A7" w:rsidRDefault="002E08A7">
    <w:pPr>
      <w:pStyle w:val="Footer"/>
      <w:jc w:val="right"/>
    </w:pPr>
  </w:p>
  <w:p w14:paraId="502B23C2" w14:textId="77777777" w:rsidR="002E08A7" w:rsidRDefault="002E08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5BD23" w14:textId="77777777" w:rsidR="00FE396B" w:rsidRDefault="00FE396B" w:rsidP="00255E27">
      <w:pPr>
        <w:spacing w:after="0" w:line="240" w:lineRule="auto"/>
      </w:pPr>
      <w:r>
        <w:separator/>
      </w:r>
    </w:p>
  </w:footnote>
  <w:footnote w:type="continuationSeparator" w:id="0">
    <w:p w14:paraId="40774AD6" w14:textId="77777777" w:rsidR="00FE396B" w:rsidRDefault="00FE396B" w:rsidP="00255E27">
      <w:pPr>
        <w:spacing w:after="0" w:line="240" w:lineRule="auto"/>
      </w:pPr>
      <w:r>
        <w:continuationSeparator/>
      </w:r>
    </w:p>
  </w:footnote>
  <w:footnote w:id="1">
    <w:p w14:paraId="37C0394B" w14:textId="160CAC4B" w:rsidR="002E08A7" w:rsidRDefault="002E08A7" w:rsidP="00BF42A6">
      <w:pPr>
        <w:pStyle w:val="NormalWeb"/>
      </w:pPr>
    </w:p>
  </w:footnote>
  <w:footnote w:id="2">
    <w:p w14:paraId="053515E5" w14:textId="4D4BA352" w:rsidR="002E08A7" w:rsidRDefault="002E08A7" w:rsidP="00B91FCC">
      <w:pPr>
        <w:pStyle w:val="NormalWeb"/>
        <w:ind w:left="567" w:hanging="567"/>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44FA8"/>
    <w:multiLevelType w:val="multilevel"/>
    <w:tmpl w:val="71D2DF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55B1CEC"/>
    <w:multiLevelType w:val="hybridMultilevel"/>
    <w:tmpl w:val="6D84C1F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CED1498"/>
    <w:multiLevelType w:val="hybridMultilevel"/>
    <w:tmpl w:val="CCD6AC68"/>
    <w:lvl w:ilvl="0" w:tplc="C92E75E2">
      <w:start w:val="9"/>
      <w:numFmt w:val="bullet"/>
      <w:lvlText w:val="-"/>
      <w:lvlJc w:val="left"/>
      <w:pPr>
        <w:ind w:left="720" w:hanging="360"/>
      </w:pPr>
      <w:rPr>
        <w:rFonts w:ascii="Times New Roman" w:eastAsia="Arial" w:hAnsi="Times New Roman" w:cs="Times New Roman"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2BC4915"/>
    <w:multiLevelType w:val="hybridMultilevel"/>
    <w:tmpl w:val="72D60D60"/>
    <w:lvl w:ilvl="0" w:tplc="C1266FA4">
      <w:start w:val="1"/>
      <w:numFmt w:val="decimal"/>
      <w:lvlText w:val="%1."/>
      <w:lvlJc w:val="left"/>
      <w:pPr>
        <w:ind w:left="72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C703B"/>
    <w:multiLevelType w:val="hybridMultilevel"/>
    <w:tmpl w:val="5BBC9F0C"/>
    <w:lvl w:ilvl="0" w:tplc="1809000F">
      <w:start w:val="3"/>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FDB0915"/>
    <w:multiLevelType w:val="hybridMultilevel"/>
    <w:tmpl w:val="6172AF28"/>
    <w:lvl w:ilvl="0" w:tplc="B6788C8A">
      <w:start w:val="1"/>
      <w:numFmt w:val="decimal"/>
      <w:lvlText w:val="%1."/>
      <w:lvlJc w:val="left"/>
      <w:pPr>
        <w:ind w:left="360" w:hanging="360"/>
      </w:pPr>
      <w:rPr>
        <w:rFonts w:ascii="Times New Roman" w:eastAsia="Arial" w:hAnsi="Times New Roman" w:cs="Times New Rom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69164DF"/>
    <w:multiLevelType w:val="hybridMultilevel"/>
    <w:tmpl w:val="713C81DA"/>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7" w15:restartNumberingAfterBreak="0">
    <w:nsid w:val="634218E0"/>
    <w:multiLevelType w:val="multilevel"/>
    <w:tmpl w:val="18E2F8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5C50FEC"/>
    <w:multiLevelType w:val="hybridMultilevel"/>
    <w:tmpl w:val="CB8A110C"/>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689D1D1F"/>
    <w:multiLevelType w:val="hybridMultilevel"/>
    <w:tmpl w:val="81D65A3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1" w15:restartNumberingAfterBreak="0">
    <w:nsid w:val="6B585873"/>
    <w:multiLevelType w:val="hybridMultilevel"/>
    <w:tmpl w:val="B56A374E"/>
    <w:lvl w:ilvl="0" w:tplc="9F5ACC72">
      <w:start w:val="1"/>
      <w:numFmt w:val="decimal"/>
      <w:lvlText w:val="%1."/>
      <w:lvlJc w:val="left"/>
      <w:pPr>
        <w:ind w:left="720" w:hanging="360"/>
      </w:pPr>
      <w:rPr>
        <w:rFonts w:hint="default"/>
        <w:sz w:val="24"/>
        <w:u w:val="none"/>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6FCC4780"/>
    <w:multiLevelType w:val="hybridMultilevel"/>
    <w:tmpl w:val="2E3C17F2"/>
    <w:lvl w:ilvl="0" w:tplc="298AE7E0">
      <w:start w:val="1"/>
      <w:numFmt w:val="decimal"/>
      <w:lvlText w:val="%1."/>
      <w:lvlJc w:val="left"/>
      <w:pPr>
        <w:ind w:left="720" w:hanging="360"/>
      </w:pPr>
      <w:rPr>
        <w:rFonts w:ascii="Times New Roman" w:eastAsia="Arial" w:hAnsi="Times New Roman" w:cs="Times New Roman"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76864E66"/>
    <w:multiLevelType w:val="multilevel"/>
    <w:tmpl w:val="D6C49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7EDB5D24"/>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485129517">
    <w:abstractNumId w:val="10"/>
  </w:num>
  <w:num w:numId="2" w16cid:durableId="1062410812">
    <w:abstractNumId w:val="4"/>
  </w:num>
  <w:num w:numId="3" w16cid:durableId="506141528">
    <w:abstractNumId w:val="3"/>
  </w:num>
  <w:num w:numId="4" w16cid:durableId="315650325">
    <w:abstractNumId w:val="6"/>
  </w:num>
  <w:num w:numId="5" w16cid:durableId="418215125">
    <w:abstractNumId w:val="15"/>
  </w:num>
  <w:num w:numId="6" w16cid:durableId="2058359301">
    <w:abstractNumId w:val="23"/>
  </w:num>
  <w:num w:numId="7" w16cid:durableId="1101142020">
    <w:abstractNumId w:val="7"/>
  </w:num>
  <w:num w:numId="8" w16cid:durableId="241574991">
    <w:abstractNumId w:val="9"/>
  </w:num>
  <w:num w:numId="9" w16cid:durableId="1398093614">
    <w:abstractNumId w:val="11"/>
  </w:num>
  <w:num w:numId="10" w16cid:durableId="836262498">
    <w:abstractNumId w:val="18"/>
  </w:num>
  <w:num w:numId="11" w16cid:durableId="16126643">
    <w:abstractNumId w:val="13"/>
  </w:num>
  <w:num w:numId="12" w16cid:durableId="440609514">
    <w:abstractNumId w:val="16"/>
  </w:num>
  <w:num w:numId="13" w16cid:durableId="1593736403">
    <w:abstractNumId w:val="1"/>
  </w:num>
  <w:num w:numId="14" w16cid:durableId="1103305453">
    <w:abstractNumId w:val="14"/>
  </w:num>
  <w:num w:numId="15" w16cid:durableId="511800249">
    <w:abstractNumId w:val="22"/>
  </w:num>
  <w:num w:numId="16" w16cid:durableId="1758667686">
    <w:abstractNumId w:val="21"/>
  </w:num>
  <w:num w:numId="17" w16cid:durableId="1709137481">
    <w:abstractNumId w:val="8"/>
  </w:num>
  <w:num w:numId="18" w16cid:durableId="1807895367">
    <w:abstractNumId w:val="17"/>
  </w:num>
  <w:num w:numId="19" w16cid:durableId="351960091">
    <w:abstractNumId w:val="24"/>
  </w:num>
  <w:num w:numId="20" w16cid:durableId="2108042424">
    <w:abstractNumId w:val="0"/>
  </w:num>
  <w:num w:numId="21" w16cid:durableId="342443804">
    <w:abstractNumId w:val="20"/>
  </w:num>
  <w:num w:numId="22" w16cid:durableId="1717074411">
    <w:abstractNumId w:val="19"/>
  </w:num>
  <w:num w:numId="23" w16cid:durableId="778381097">
    <w:abstractNumId w:val="2"/>
  </w:num>
  <w:num w:numId="24" w16cid:durableId="1920865115">
    <w:abstractNumId w:val="5"/>
  </w:num>
  <w:num w:numId="25" w16cid:durableId="1312447436">
    <w:abstractNumId w:val="12"/>
  </w:num>
  <w:num w:numId="26" w16cid:durableId="747845781">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C84"/>
    <w:rsid w:val="000015F7"/>
    <w:rsid w:val="0000176D"/>
    <w:rsid w:val="00001991"/>
    <w:rsid w:val="00001D78"/>
    <w:rsid w:val="0000367F"/>
    <w:rsid w:val="00003D22"/>
    <w:rsid w:val="0000647F"/>
    <w:rsid w:val="000064F9"/>
    <w:rsid w:val="000131CF"/>
    <w:rsid w:val="0001584A"/>
    <w:rsid w:val="00015AF8"/>
    <w:rsid w:val="000165F8"/>
    <w:rsid w:val="00017489"/>
    <w:rsid w:val="0001780F"/>
    <w:rsid w:val="00024EB8"/>
    <w:rsid w:val="000257A1"/>
    <w:rsid w:val="000301E6"/>
    <w:rsid w:val="00030973"/>
    <w:rsid w:val="00035D99"/>
    <w:rsid w:val="00036377"/>
    <w:rsid w:val="00036FFC"/>
    <w:rsid w:val="00040147"/>
    <w:rsid w:val="00041DB9"/>
    <w:rsid w:val="0004302B"/>
    <w:rsid w:val="00047499"/>
    <w:rsid w:val="00050E14"/>
    <w:rsid w:val="000516B4"/>
    <w:rsid w:val="00051C9A"/>
    <w:rsid w:val="000522DE"/>
    <w:rsid w:val="00055279"/>
    <w:rsid w:val="000558C9"/>
    <w:rsid w:val="00057637"/>
    <w:rsid w:val="00057D38"/>
    <w:rsid w:val="00062F15"/>
    <w:rsid w:val="00063077"/>
    <w:rsid w:val="0006346E"/>
    <w:rsid w:val="000634AF"/>
    <w:rsid w:val="00063536"/>
    <w:rsid w:val="00064BC5"/>
    <w:rsid w:val="00065270"/>
    <w:rsid w:val="00065CE3"/>
    <w:rsid w:val="00065F0F"/>
    <w:rsid w:val="000663C1"/>
    <w:rsid w:val="000675CF"/>
    <w:rsid w:val="00070FC1"/>
    <w:rsid w:val="00074102"/>
    <w:rsid w:val="00074483"/>
    <w:rsid w:val="00075685"/>
    <w:rsid w:val="0008038C"/>
    <w:rsid w:val="00083435"/>
    <w:rsid w:val="00083BA3"/>
    <w:rsid w:val="00083C72"/>
    <w:rsid w:val="00086950"/>
    <w:rsid w:val="00091181"/>
    <w:rsid w:val="00091DC4"/>
    <w:rsid w:val="000928B5"/>
    <w:rsid w:val="00096681"/>
    <w:rsid w:val="00096F58"/>
    <w:rsid w:val="000A0838"/>
    <w:rsid w:val="000A1AD5"/>
    <w:rsid w:val="000A738B"/>
    <w:rsid w:val="000B3B4E"/>
    <w:rsid w:val="000B4279"/>
    <w:rsid w:val="000B498C"/>
    <w:rsid w:val="000B5E86"/>
    <w:rsid w:val="000C2A48"/>
    <w:rsid w:val="000C4691"/>
    <w:rsid w:val="000C5283"/>
    <w:rsid w:val="000C5E8B"/>
    <w:rsid w:val="000C62D3"/>
    <w:rsid w:val="000D38C1"/>
    <w:rsid w:val="000D545A"/>
    <w:rsid w:val="000D5591"/>
    <w:rsid w:val="000D7973"/>
    <w:rsid w:val="000E084A"/>
    <w:rsid w:val="000E0980"/>
    <w:rsid w:val="000E2D2E"/>
    <w:rsid w:val="000E49D6"/>
    <w:rsid w:val="000E4B4B"/>
    <w:rsid w:val="000E66DB"/>
    <w:rsid w:val="000E72E1"/>
    <w:rsid w:val="000F22EA"/>
    <w:rsid w:val="000F3048"/>
    <w:rsid w:val="000F3F58"/>
    <w:rsid w:val="000F43B8"/>
    <w:rsid w:val="000F500B"/>
    <w:rsid w:val="000F597D"/>
    <w:rsid w:val="000F793C"/>
    <w:rsid w:val="00100315"/>
    <w:rsid w:val="00106B82"/>
    <w:rsid w:val="00106D9D"/>
    <w:rsid w:val="001070A4"/>
    <w:rsid w:val="001102D2"/>
    <w:rsid w:val="00111285"/>
    <w:rsid w:val="00111A2C"/>
    <w:rsid w:val="001143B0"/>
    <w:rsid w:val="00114B59"/>
    <w:rsid w:val="00115DCE"/>
    <w:rsid w:val="00115EA5"/>
    <w:rsid w:val="00116428"/>
    <w:rsid w:val="0011671D"/>
    <w:rsid w:val="00120AD6"/>
    <w:rsid w:val="00123CE9"/>
    <w:rsid w:val="00123F9B"/>
    <w:rsid w:val="00126BF0"/>
    <w:rsid w:val="00127CA0"/>
    <w:rsid w:val="00132641"/>
    <w:rsid w:val="0013361C"/>
    <w:rsid w:val="001338A4"/>
    <w:rsid w:val="0014174D"/>
    <w:rsid w:val="001424EA"/>
    <w:rsid w:val="00144001"/>
    <w:rsid w:val="0014721B"/>
    <w:rsid w:val="00147B9B"/>
    <w:rsid w:val="00151AC4"/>
    <w:rsid w:val="00153862"/>
    <w:rsid w:val="00154006"/>
    <w:rsid w:val="00156D1F"/>
    <w:rsid w:val="00156E09"/>
    <w:rsid w:val="001611A8"/>
    <w:rsid w:val="00163902"/>
    <w:rsid w:val="0016565D"/>
    <w:rsid w:val="001676D4"/>
    <w:rsid w:val="00167A98"/>
    <w:rsid w:val="00170608"/>
    <w:rsid w:val="00171044"/>
    <w:rsid w:val="00173C4A"/>
    <w:rsid w:val="00174D1C"/>
    <w:rsid w:val="0018055C"/>
    <w:rsid w:val="00180CC4"/>
    <w:rsid w:val="00182E85"/>
    <w:rsid w:val="00183A3D"/>
    <w:rsid w:val="00185E4F"/>
    <w:rsid w:val="00186D15"/>
    <w:rsid w:val="00187F2E"/>
    <w:rsid w:val="001913D0"/>
    <w:rsid w:val="001913E3"/>
    <w:rsid w:val="00191911"/>
    <w:rsid w:val="001921A1"/>
    <w:rsid w:val="00195AB2"/>
    <w:rsid w:val="0019748A"/>
    <w:rsid w:val="001A3567"/>
    <w:rsid w:val="001A42DC"/>
    <w:rsid w:val="001A5E04"/>
    <w:rsid w:val="001A7AE9"/>
    <w:rsid w:val="001B10EA"/>
    <w:rsid w:val="001B16FC"/>
    <w:rsid w:val="001B1AFD"/>
    <w:rsid w:val="001B2D03"/>
    <w:rsid w:val="001B4C12"/>
    <w:rsid w:val="001B5BBA"/>
    <w:rsid w:val="001B7E62"/>
    <w:rsid w:val="001C2ACC"/>
    <w:rsid w:val="001C48C6"/>
    <w:rsid w:val="001C4BDF"/>
    <w:rsid w:val="001C6F91"/>
    <w:rsid w:val="001C746B"/>
    <w:rsid w:val="001D01EA"/>
    <w:rsid w:val="001D02AB"/>
    <w:rsid w:val="001D05E8"/>
    <w:rsid w:val="001D16FD"/>
    <w:rsid w:val="001D1D46"/>
    <w:rsid w:val="001D1FC7"/>
    <w:rsid w:val="001D2020"/>
    <w:rsid w:val="001D277B"/>
    <w:rsid w:val="001D2DAB"/>
    <w:rsid w:val="001D4174"/>
    <w:rsid w:val="001D529B"/>
    <w:rsid w:val="001D56A2"/>
    <w:rsid w:val="001D677C"/>
    <w:rsid w:val="001D68B2"/>
    <w:rsid w:val="001D6F23"/>
    <w:rsid w:val="001E0025"/>
    <w:rsid w:val="001E126F"/>
    <w:rsid w:val="001E4E44"/>
    <w:rsid w:val="001F162F"/>
    <w:rsid w:val="001F1965"/>
    <w:rsid w:val="001F1CD1"/>
    <w:rsid w:val="001F5705"/>
    <w:rsid w:val="001F58F3"/>
    <w:rsid w:val="001F6611"/>
    <w:rsid w:val="001F78E5"/>
    <w:rsid w:val="001F7D8C"/>
    <w:rsid w:val="002015A1"/>
    <w:rsid w:val="0020190B"/>
    <w:rsid w:val="00203C4C"/>
    <w:rsid w:val="00203FB4"/>
    <w:rsid w:val="0020465A"/>
    <w:rsid w:val="0020639A"/>
    <w:rsid w:val="0021084B"/>
    <w:rsid w:val="00212AA0"/>
    <w:rsid w:val="00213777"/>
    <w:rsid w:val="0021690E"/>
    <w:rsid w:val="00216F1F"/>
    <w:rsid w:val="00220836"/>
    <w:rsid w:val="00221FFB"/>
    <w:rsid w:val="00223884"/>
    <w:rsid w:val="00223C3A"/>
    <w:rsid w:val="002243CA"/>
    <w:rsid w:val="00230391"/>
    <w:rsid w:val="00232217"/>
    <w:rsid w:val="00232E7E"/>
    <w:rsid w:val="00233A4C"/>
    <w:rsid w:val="00235ECC"/>
    <w:rsid w:val="0023675E"/>
    <w:rsid w:val="002371A2"/>
    <w:rsid w:val="00237B92"/>
    <w:rsid w:val="00240345"/>
    <w:rsid w:val="00240E53"/>
    <w:rsid w:val="00242572"/>
    <w:rsid w:val="00244A33"/>
    <w:rsid w:val="00244CF3"/>
    <w:rsid w:val="002452AE"/>
    <w:rsid w:val="00252F67"/>
    <w:rsid w:val="00253AD0"/>
    <w:rsid w:val="00253BD1"/>
    <w:rsid w:val="00253CD5"/>
    <w:rsid w:val="00254558"/>
    <w:rsid w:val="00254E89"/>
    <w:rsid w:val="00255D96"/>
    <w:rsid w:val="00255E27"/>
    <w:rsid w:val="002565E1"/>
    <w:rsid w:val="0025676C"/>
    <w:rsid w:val="002574A4"/>
    <w:rsid w:val="002621B6"/>
    <w:rsid w:val="002625F4"/>
    <w:rsid w:val="00262EF9"/>
    <w:rsid w:val="002638A2"/>
    <w:rsid w:val="00263950"/>
    <w:rsid w:val="00263A8A"/>
    <w:rsid w:val="00265041"/>
    <w:rsid w:val="00267F11"/>
    <w:rsid w:val="00270A56"/>
    <w:rsid w:val="00272F9A"/>
    <w:rsid w:val="00275979"/>
    <w:rsid w:val="002810F9"/>
    <w:rsid w:val="002816E5"/>
    <w:rsid w:val="00281A2E"/>
    <w:rsid w:val="002820AE"/>
    <w:rsid w:val="00282137"/>
    <w:rsid w:val="00283C13"/>
    <w:rsid w:val="00285319"/>
    <w:rsid w:val="00286E93"/>
    <w:rsid w:val="00287B26"/>
    <w:rsid w:val="00290178"/>
    <w:rsid w:val="0029651F"/>
    <w:rsid w:val="00297233"/>
    <w:rsid w:val="002A175E"/>
    <w:rsid w:val="002A1E66"/>
    <w:rsid w:val="002A3C1E"/>
    <w:rsid w:val="002B0ACC"/>
    <w:rsid w:val="002B2A87"/>
    <w:rsid w:val="002B2DCA"/>
    <w:rsid w:val="002B475D"/>
    <w:rsid w:val="002B7591"/>
    <w:rsid w:val="002C07FA"/>
    <w:rsid w:val="002C3648"/>
    <w:rsid w:val="002C46AD"/>
    <w:rsid w:val="002C4C9A"/>
    <w:rsid w:val="002C7A0F"/>
    <w:rsid w:val="002D024F"/>
    <w:rsid w:val="002D2FA5"/>
    <w:rsid w:val="002D40F8"/>
    <w:rsid w:val="002D52C9"/>
    <w:rsid w:val="002D5C1E"/>
    <w:rsid w:val="002D63FC"/>
    <w:rsid w:val="002E08A7"/>
    <w:rsid w:val="002E26E4"/>
    <w:rsid w:val="002E324E"/>
    <w:rsid w:val="002E5D03"/>
    <w:rsid w:val="002E7DD0"/>
    <w:rsid w:val="002F0315"/>
    <w:rsid w:val="002F24AB"/>
    <w:rsid w:val="002F3621"/>
    <w:rsid w:val="002F5E19"/>
    <w:rsid w:val="002F6C9F"/>
    <w:rsid w:val="002F6D09"/>
    <w:rsid w:val="002F7D6A"/>
    <w:rsid w:val="0030046F"/>
    <w:rsid w:val="003005E2"/>
    <w:rsid w:val="00301A9F"/>
    <w:rsid w:val="00301C5D"/>
    <w:rsid w:val="003047B0"/>
    <w:rsid w:val="00304DC9"/>
    <w:rsid w:val="0030579C"/>
    <w:rsid w:val="003060B3"/>
    <w:rsid w:val="0030734F"/>
    <w:rsid w:val="00311134"/>
    <w:rsid w:val="00311C39"/>
    <w:rsid w:val="003130BC"/>
    <w:rsid w:val="003134AD"/>
    <w:rsid w:val="00314A98"/>
    <w:rsid w:val="00316A3C"/>
    <w:rsid w:val="003202D4"/>
    <w:rsid w:val="003215ED"/>
    <w:rsid w:val="003216C1"/>
    <w:rsid w:val="0032248C"/>
    <w:rsid w:val="0032528F"/>
    <w:rsid w:val="00325C3B"/>
    <w:rsid w:val="00327911"/>
    <w:rsid w:val="0033065D"/>
    <w:rsid w:val="003313F2"/>
    <w:rsid w:val="00337B80"/>
    <w:rsid w:val="00340DCB"/>
    <w:rsid w:val="00341A29"/>
    <w:rsid w:val="0034319A"/>
    <w:rsid w:val="0034331F"/>
    <w:rsid w:val="00344578"/>
    <w:rsid w:val="00350613"/>
    <w:rsid w:val="00351A88"/>
    <w:rsid w:val="00351B07"/>
    <w:rsid w:val="0035205A"/>
    <w:rsid w:val="003530F2"/>
    <w:rsid w:val="00353E76"/>
    <w:rsid w:val="00355D2D"/>
    <w:rsid w:val="00356F01"/>
    <w:rsid w:val="003609D2"/>
    <w:rsid w:val="003633F3"/>
    <w:rsid w:val="00365D8B"/>
    <w:rsid w:val="00366B86"/>
    <w:rsid w:val="00366EB9"/>
    <w:rsid w:val="00367D7D"/>
    <w:rsid w:val="00372AD4"/>
    <w:rsid w:val="00372D8A"/>
    <w:rsid w:val="003754A3"/>
    <w:rsid w:val="0037594E"/>
    <w:rsid w:val="00375BCD"/>
    <w:rsid w:val="00376CE1"/>
    <w:rsid w:val="00380ABB"/>
    <w:rsid w:val="00380ED0"/>
    <w:rsid w:val="00382E58"/>
    <w:rsid w:val="00384290"/>
    <w:rsid w:val="0038540E"/>
    <w:rsid w:val="00386CD9"/>
    <w:rsid w:val="00391551"/>
    <w:rsid w:val="003A083D"/>
    <w:rsid w:val="003A0CD6"/>
    <w:rsid w:val="003A1B28"/>
    <w:rsid w:val="003A207E"/>
    <w:rsid w:val="003A2787"/>
    <w:rsid w:val="003A3056"/>
    <w:rsid w:val="003A4564"/>
    <w:rsid w:val="003A4648"/>
    <w:rsid w:val="003A4D9A"/>
    <w:rsid w:val="003A66BC"/>
    <w:rsid w:val="003A6848"/>
    <w:rsid w:val="003A723F"/>
    <w:rsid w:val="003B68D9"/>
    <w:rsid w:val="003B6B54"/>
    <w:rsid w:val="003C18D7"/>
    <w:rsid w:val="003C1A81"/>
    <w:rsid w:val="003C1C99"/>
    <w:rsid w:val="003C314A"/>
    <w:rsid w:val="003C3483"/>
    <w:rsid w:val="003C3DE6"/>
    <w:rsid w:val="003C44F7"/>
    <w:rsid w:val="003C5446"/>
    <w:rsid w:val="003C5D79"/>
    <w:rsid w:val="003C73AF"/>
    <w:rsid w:val="003C7C48"/>
    <w:rsid w:val="003D202E"/>
    <w:rsid w:val="003D323A"/>
    <w:rsid w:val="003D3AB9"/>
    <w:rsid w:val="003D4157"/>
    <w:rsid w:val="003D7CF8"/>
    <w:rsid w:val="003E2355"/>
    <w:rsid w:val="003E33B0"/>
    <w:rsid w:val="003E7258"/>
    <w:rsid w:val="003E758D"/>
    <w:rsid w:val="003F3020"/>
    <w:rsid w:val="003F3C77"/>
    <w:rsid w:val="003F3ED3"/>
    <w:rsid w:val="004051FC"/>
    <w:rsid w:val="0040524A"/>
    <w:rsid w:val="004061C1"/>
    <w:rsid w:val="0040760D"/>
    <w:rsid w:val="004133FB"/>
    <w:rsid w:val="004138F6"/>
    <w:rsid w:val="00416316"/>
    <w:rsid w:val="00417F3E"/>
    <w:rsid w:val="00421DC6"/>
    <w:rsid w:val="00422AEE"/>
    <w:rsid w:val="00427844"/>
    <w:rsid w:val="00427E37"/>
    <w:rsid w:val="0043036A"/>
    <w:rsid w:val="0043063D"/>
    <w:rsid w:val="00431F53"/>
    <w:rsid w:val="00434073"/>
    <w:rsid w:val="00440074"/>
    <w:rsid w:val="00440CF3"/>
    <w:rsid w:val="00441FEB"/>
    <w:rsid w:val="00442232"/>
    <w:rsid w:val="00443FA5"/>
    <w:rsid w:val="00444261"/>
    <w:rsid w:val="00446828"/>
    <w:rsid w:val="0044721B"/>
    <w:rsid w:val="004532A8"/>
    <w:rsid w:val="00455BAC"/>
    <w:rsid w:val="00455EA9"/>
    <w:rsid w:val="00456D74"/>
    <w:rsid w:val="004600DF"/>
    <w:rsid w:val="0046076E"/>
    <w:rsid w:val="00462E13"/>
    <w:rsid w:val="00463A1D"/>
    <w:rsid w:val="0046532A"/>
    <w:rsid w:val="00466E29"/>
    <w:rsid w:val="0046779C"/>
    <w:rsid w:val="00467FAA"/>
    <w:rsid w:val="00470FF9"/>
    <w:rsid w:val="00472C15"/>
    <w:rsid w:val="004746DF"/>
    <w:rsid w:val="0047527C"/>
    <w:rsid w:val="0047573D"/>
    <w:rsid w:val="004760BE"/>
    <w:rsid w:val="004764CE"/>
    <w:rsid w:val="00476801"/>
    <w:rsid w:val="0047786D"/>
    <w:rsid w:val="00477DB5"/>
    <w:rsid w:val="00480E18"/>
    <w:rsid w:val="00481954"/>
    <w:rsid w:val="004828EC"/>
    <w:rsid w:val="00485E5E"/>
    <w:rsid w:val="00486145"/>
    <w:rsid w:val="00486280"/>
    <w:rsid w:val="0049085A"/>
    <w:rsid w:val="00491E8D"/>
    <w:rsid w:val="0049502D"/>
    <w:rsid w:val="004957A9"/>
    <w:rsid w:val="004A0DB8"/>
    <w:rsid w:val="004A1FDA"/>
    <w:rsid w:val="004A284B"/>
    <w:rsid w:val="004A296B"/>
    <w:rsid w:val="004A47C8"/>
    <w:rsid w:val="004A526E"/>
    <w:rsid w:val="004A52C5"/>
    <w:rsid w:val="004A6C2D"/>
    <w:rsid w:val="004B1BB4"/>
    <w:rsid w:val="004B1D9D"/>
    <w:rsid w:val="004B2AFF"/>
    <w:rsid w:val="004B5879"/>
    <w:rsid w:val="004C092C"/>
    <w:rsid w:val="004C2C86"/>
    <w:rsid w:val="004C3434"/>
    <w:rsid w:val="004C3FE5"/>
    <w:rsid w:val="004C4567"/>
    <w:rsid w:val="004C4577"/>
    <w:rsid w:val="004C7DA1"/>
    <w:rsid w:val="004D07C5"/>
    <w:rsid w:val="004D228D"/>
    <w:rsid w:val="004D3E44"/>
    <w:rsid w:val="004D627A"/>
    <w:rsid w:val="004D65EE"/>
    <w:rsid w:val="004E06BA"/>
    <w:rsid w:val="004E0DEB"/>
    <w:rsid w:val="004E335F"/>
    <w:rsid w:val="004E4957"/>
    <w:rsid w:val="004E60E7"/>
    <w:rsid w:val="004E6298"/>
    <w:rsid w:val="004E76CC"/>
    <w:rsid w:val="004F1CB2"/>
    <w:rsid w:val="004F3318"/>
    <w:rsid w:val="004F7457"/>
    <w:rsid w:val="004F7EF6"/>
    <w:rsid w:val="00502B59"/>
    <w:rsid w:val="00502E98"/>
    <w:rsid w:val="0050442B"/>
    <w:rsid w:val="005105CE"/>
    <w:rsid w:val="0051158B"/>
    <w:rsid w:val="00512BBE"/>
    <w:rsid w:val="00512CA3"/>
    <w:rsid w:val="00515A3E"/>
    <w:rsid w:val="00516B5F"/>
    <w:rsid w:val="00517CB0"/>
    <w:rsid w:val="00520C4E"/>
    <w:rsid w:val="00524AA1"/>
    <w:rsid w:val="00526CFE"/>
    <w:rsid w:val="00527D7F"/>
    <w:rsid w:val="005314C5"/>
    <w:rsid w:val="00532AAD"/>
    <w:rsid w:val="005365E1"/>
    <w:rsid w:val="005400A3"/>
    <w:rsid w:val="00543165"/>
    <w:rsid w:val="005441C1"/>
    <w:rsid w:val="00545475"/>
    <w:rsid w:val="00545FA1"/>
    <w:rsid w:val="00550887"/>
    <w:rsid w:val="00550C26"/>
    <w:rsid w:val="00551049"/>
    <w:rsid w:val="0055285A"/>
    <w:rsid w:val="005538E2"/>
    <w:rsid w:val="00554CD2"/>
    <w:rsid w:val="0055623C"/>
    <w:rsid w:val="005562F1"/>
    <w:rsid w:val="00556301"/>
    <w:rsid w:val="00556366"/>
    <w:rsid w:val="0055746E"/>
    <w:rsid w:val="005619FF"/>
    <w:rsid w:val="00562C16"/>
    <w:rsid w:val="00567C94"/>
    <w:rsid w:val="005718C5"/>
    <w:rsid w:val="00573462"/>
    <w:rsid w:val="00574216"/>
    <w:rsid w:val="00575DE6"/>
    <w:rsid w:val="00581855"/>
    <w:rsid w:val="00581A7A"/>
    <w:rsid w:val="00581CF2"/>
    <w:rsid w:val="00581D14"/>
    <w:rsid w:val="00581F02"/>
    <w:rsid w:val="00582272"/>
    <w:rsid w:val="00583153"/>
    <w:rsid w:val="005836E7"/>
    <w:rsid w:val="0058672C"/>
    <w:rsid w:val="00590708"/>
    <w:rsid w:val="00590D56"/>
    <w:rsid w:val="0059144F"/>
    <w:rsid w:val="00592ED3"/>
    <w:rsid w:val="00593CDB"/>
    <w:rsid w:val="00593F8B"/>
    <w:rsid w:val="005955FA"/>
    <w:rsid w:val="00596506"/>
    <w:rsid w:val="00597544"/>
    <w:rsid w:val="005A035B"/>
    <w:rsid w:val="005A1650"/>
    <w:rsid w:val="005A3299"/>
    <w:rsid w:val="005A3929"/>
    <w:rsid w:val="005A76D9"/>
    <w:rsid w:val="005B176B"/>
    <w:rsid w:val="005B43D0"/>
    <w:rsid w:val="005B5758"/>
    <w:rsid w:val="005B5F80"/>
    <w:rsid w:val="005B6CEE"/>
    <w:rsid w:val="005B7E3A"/>
    <w:rsid w:val="005C0004"/>
    <w:rsid w:val="005C031E"/>
    <w:rsid w:val="005C1BDE"/>
    <w:rsid w:val="005C4CA9"/>
    <w:rsid w:val="005C6FFF"/>
    <w:rsid w:val="005D03CF"/>
    <w:rsid w:val="005D0BB4"/>
    <w:rsid w:val="005D61CC"/>
    <w:rsid w:val="005D6B30"/>
    <w:rsid w:val="005E28D8"/>
    <w:rsid w:val="005E2A6A"/>
    <w:rsid w:val="005E316F"/>
    <w:rsid w:val="005E35E5"/>
    <w:rsid w:val="005E4857"/>
    <w:rsid w:val="005E5DC3"/>
    <w:rsid w:val="005E6ADF"/>
    <w:rsid w:val="005F0472"/>
    <w:rsid w:val="005F151F"/>
    <w:rsid w:val="005F3EB6"/>
    <w:rsid w:val="005F45E1"/>
    <w:rsid w:val="005F75AC"/>
    <w:rsid w:val="005F76A9"/>
    <w:rsid w:val="00600C44"/>
    <w:rsid w:val="0060219D"/>
    <w:rsid w:val="006064DA"/>
    <w:rsid w:val="00606A40"/>
    <w:rsid w:val="00607915"/>
    <w:rsid w:val="00610BCF"/>
    <w:rsid w:val="006160F2"/>
    <w:rsid w:val="00620FCF"/>
    <w:rsid w:val="00621CB0"/>
    <w:rsid w:val="006236C8"/>
    <w:rsid w:val="00625B33"/>
    <w:rsid w:val="00625F6D"/>
    <w:rsid w:val="006276D8"/>
    <w:rsid w:val="00630A93"/>
    <w:rsid w:val="00631016"/>
    <w:rsid w:val="0063275F"/>
    <w:rsid w:val="0063440D"/>
    <w:rsid w:val="00634C84"/>
    <w:rsid w:val="00634F0D"/>
    <w:rsid w:val="00635021"/>
    <w:rsid w:val="0063666A"/>
    <w:rsid w:val="006371C5"/>
    <w:rsid w:val="00640268"/>
    <w:rsid w:val="00640F47"/>
    <w:rsid w:val="00641624"/>
    <w:rsid w:val="006418F0"/>
    <w:rsid w:val="00643EBF"/>
    <w:rsid w:val="006447DF"/>
    <w:rsid w:val="006458B1"/>
    <w:rsid w:val="00646A5E"/>
    <w:rsid w:val="00647084"/>
    <w:rsid w:val="00650520"/>
    <w:rsid w:val="0065053E"/>
    <w:rsid w:val="00650CAB"/>
    <w:rsid w:val="006517BF"/>
    <w:rsid w:val="00651842"/>
    <w:rsid w:val="00651F89"/>
    <w:rsid w:val="00653217"/>
    <w:rsid w:val="00653580"/>
    <w:rsid w:val="0065370D"/>
    <w:rsid w:val="00653EEE"/>
    <w:rsid w:val="00655ACB"/>
    <w:rsid w:val="00656FBA"/>
    <w:rsid w:val="006574E7"/>
    <w:rsid w:val="006619BD"/>
    <w:rsid w:val="00662954"/>
    <w:rsid w:val="00663590"/>
    <w:rsid w:val="00664859"/>
    <w:rsid w:val="0066524F"/>
    <w:rsid w:val="006652BD"/>
    <w:rsid w:val="006655B7"/>
    <w:rsid w:val="00666107"/>
    <w:rsid w:val="00667ECD"/>
    <w:rsid w:val="00670F4D"/>
    <w:rsid w:val="006745D9"/>
    <w:rsid w:val="0067492C"/>
    <w:rsid w:val="0068030B"/>
    <w:rsid w:val="00680C84"/>
    <w:rsid w:val="00681080"/>
    <w:rsid w:val="00681215"/>
    <w:rsid w:val="006827F5"/>
    <w:rsid w:val="006854F6"/>
    <w:rsid w:val="0069145C"/>
    <w:rsid w:val="00692720"/>
    <w:rsid w:val="00692DD1"/>
    <w:rsid w:val="006952B8"/>
    <w:rsid w:val="00695459"/>
    <w:rsid w:val="00696348"/>
    <w:rsid w:val="00696994"/>
    <w:rsid w:val="00697167"/>
    <w:rsid w:val="006A006A"/>
    <w:rsid w:val="006A065A"/>
    <w:rsid w:val="006A12C4"/>
    <w:rsid w:val="006A17F9"/>
    <w:rsid w:val="006A2979"/>
    <w:rsid w:val="006A4E31"/>
    <w:rsid w:val="006A63A8"/>
    <w:rsid w:val="006B5984"/>
    <w:rsid w:val="006B723A"/>
    <w:rsid w:val="006C06A6"/>
    <w:rsid w:val="006C0A3E"/>
    <w:rsid w:val="006C3780"/>
    <w:rsid w:val="006C54EA"/>
    <w:rsid w:val="006C6438"/>
    <w:rsid w:val="006D0240"/>
    <w:rsid w:val="006D29DD"/>
    <w:rsid w:val="006D2B02"/>
    <w:rsid w:val="006D4EB4"/>
    <w:rsid w:val="006D55D4"/>
    <w:rsid w:val="006D5A2C"/>
    <w:rsid w:val="006D60A2"/>
    <w:rsid w:val="006D7040"/>
    <w:rsid w:val="006E11AE"/>
    <w:rsid w:val="006E5486"/>
    <w:rsid w:val="006E58E6"/>
    <w:rsid w:val="006E5B00"/>
    <w:rsid w:val="006F18C1"/>
    <w:rsid w:val="006F4E3E"/>
    <w:rsid w:val="006F6D84"/>
    <w:rsid w:val="006F704F"/>
    <w:rsid w:val="006F7CFB"/>
    <w:rsid w:val="00702472"/>
    <w:rsid w:val="00702ACA"/>
    <w:rsid w:val="0070310B"/>
    <w:rsid w:val="00703555"/>
    <w:rsid w:val="00705099"/>
    <w:rsid w:val="00705B83"/>
    <w:rsid w:val="00710FCE"/>
    <w:rsid w:val="007112A3"/>
    <w:rsid w:val="0071253D"/>
    <w:rsid w:val="00713105"/>
    <w:rsid w:val="0071592F"/>
    <w:rsid w:val="00715B8E"/>
    <w:rsid w:val="007175EC"/>
    <w:rsid w:val="007203FE"/>
    <w:rsid w:val="007209C5"/>
    <w:rsid w:val="00721353"/>
    <w:rsid w:val="0072452C"/>
    <w:rsid w:val="00724C46"/>
    <w:rsid w:val="00727613"/>
    <w:rsid w:val="00730218"/>
    <w:rsid w:val="00731856"/>
    <w:rsid w:val="00735BFE"/>
    <w:rsid w:val="00737F69"/>
    <w:rsid w:val="0074026B"/>
    <w:rsid w:val="00741641"/>
    <w:rsid w:val="007416E2"/>
    <w:rsid w:val="007432F4"/>
    <w:rsid w:val="00744688"/>
    <w:rsid w:val="00746CED"/>
    <w:rsid w:val="00747661"/>
    <w:rsid w:val="00747F43"/>
    <w:rsid w:val="00750EDF"/>
    <w:rsid w:val="00753752"/>
    <w:rsid w:val="00754E8C"/>
    <w:rsid w:val="00756A03"/>
    <w:rsid w:val="007615EB"/>
    <w:rsid w:val="00763519"/>
    <w:rsid w:val="007635DD"/>
    <w:rsid w:val="00764224"/>
    <w:rsid w:val="007646B8"/>
    <w:rsid w:val="00764CED"/>
    <w:rsid w:val="00765D2A"/>
    <w:rsid w:val="0076707B"/>
    <w:rsid w:val="007673AF"/>
    <w:rsid w:val="00767483"/>
    <w:rsid w:val="0077033A"/>
    <w:rsid w:val="00773691"/>
    <w:rsid w:val="00774BA5"/>
    <w:rsid w:val="00776815"/>
    <w:rsid w:val="00777DBD"/>
    <w:rsid w:val="00783AD2"/>
    <w:rsid w:val="00783FD6"/>
    <w:rsid w:val="0078470E"/>
    <w:rsid w:val="007854BF"/>
    <w:rsid w:val="00785DA8"/>
    <w:rsid w:val="00787064"/>
    <w:rsid w:val="00790782"/>
    <w:rsid w:val="0079297C"/>
    <w:rsid w:val="0079297F"/>
    <w:rsid w:val="007948CB"/>
    <w:rsid w:val="00795301"/>
    <w:rsid w:val="0079697B"/>
    <w:rsid w:val="007970F9"/>
    <w:rsid w:val="007A0933"/>
    <w:rsid w:val="007A0F2B"/>
    <w:rsid w:val="007A0F89"/>
    <w:rsid w:val="007A1E6C"/>
    <w:rsid w:val="007A57AF"/>
    <w:rsid w:val="007A5C8D"/>
    <w:rsid w:val="007A5E86"/>
    <w:rsid w:val="007A6071"/>
    <w:rsid w:val="007A7538"/>
    <w:rsid w:val="007A7A3B"/>
    <w:rsid w:val="007B06D9"/>
    <w:rsid w:val="007B23FF"/>
    <w:rsid w:val="007B2EE4"/>
    <w:rsid w:val="007B50B6"/>
    <w:rsid w:val="007B5529"/>
    <w:rsid w:val="007B6D20"/>
    <w:rsid w:val="007B7B1C"/>
    <w:rsid w:val="007B7BD1"/>
    <w:rsid w:val="007C04A8"/>
    <w:rsid w:val="007C05B1"/>
    <w:rsid w:val="007C1DB8"/>
    <w:rsid w:val="007C39B3"/>
    <w:rsid w:val="007C6E47"/>
    <w:rsid w:val="007C7B91"/>
    <w:rsid w:val="007D16BA"/>
    <w:rsid w:val="007D1903"/>
    <w:rsid w:val="007D4AA2"/>
    <w:rsid w:val="007D4D04"/>
    <w:rsid w:val="007D4FBC"/>
    <w:rsid w:val="007D616F"/>
    <w:rsid w:val="007D6D35"/>
    <w:rsid w:val="007E09A7"/>
    <w:rsid w:val="007E3ED3"/>
    <w:rsid w:val="007E47EC"/>
    <w:rsid w:val="007E54D0"/>
    <w:rsid w:val="007E5920"/>
    <w:rsid w:val="007E5A10"/>
    <w:rsid w:val="007E6B99"/>
    <w:rsid w:val="007F3ECD"/>
    <w:rsid w:val="007F48A4"/>
    <w:rsid w:val="007F4C9C"/>
    <w:rsid w:val="007F4CD4"/>
    <w:rsid w:val="007F57A5"/>
    <w:rsid w:val="007F58D2"/>
    <w:rsid w:val="00807586"/>
    <w:rsid w:val="008121C4"/>
    <w:rsid w:val="00815D8A"/>
    <w:rsid w:val="0081643D"/>
    <w:rsid w:val="0081645D"/>
    <w:rsid w:val="008167FB"/>
    <w:rsid w:val="00817EE0"/>
    <w:rsid w:val="008228B8"/>
    <w:rsid w:val="008262FE"/>
    <w:rsid w:val="00826ED1"/>
    <w:rsid w:val="00834717"/>
    <w:rsid w:val="008423BC"/>
    <w:rsid w:val="00845C53"/>
    <w:rsid w:val="00850A07"/>
    <w:rsid w:val="00850E5D"/>
    <w:rsid w:val="00852166"/>
    <w:rsid w:val="00852844"/>
    <w:rsid w:val="0085303F"/>
    <w:rsid w:val="00854D50"/>
    <w:rsid w:val="00855304"/>
    <w:rsid w:val="008577C9"/>
    <w:rsid w:val="00860DB8"/>
    <w:rsid w:val="008629CC"/>
    <w:rsid w:val="00862B9D"/>
    <w:rsid w:val="008632D4"/>
    <w:rsid w:val="008641DE"/>
    <w:rsid w:val="00864DCC"/>
    <w:rsid w:val="00867138"/>
    <w:rsid w:val="00867DD5"/>
    <w:rsid w:val="008750FA"/>
    <w:rsid w:val="008755B4"/>
    <w:rsid w:val="00875E26"/>
    <w:rsid w:val="00876053"/>
    <w:rsid w:val="008762BA"/>
    <w:rsid w:val="00876BAE"/>
    <w:rsid w:val="00880E85"/>
    <w:rsid w:val="0088194C"/>
    <w:rsid w:val="008822E6"/>
    <w:rsid w:val="00882A24"/>
    <w:rsid w:val="00882CDC"/>
    <w:rsid w:val="0088387A"/>
    <w:rsid w:val="0088626C"/>
    <w:rsid w:val="008900B8"/>
    <w:rsid w:val="00890763"/>
    <w:rsid w:val="00893AC8"/>
    <w:rsid w:val="008945BD"/>
    <w:rsid w:val="00896522"/>
    <w:rsid w:val="00897D3B"/>
    <w:rsid w:val="00897EF0"/>
    <w:rsid w:val="008A0AFC"/>
    <w:rsid w:val="008A1454"/>
    <w:rsid w:val="008A33F1"/>
    <w:rsid w:val="008A3456"/>
    <w:rsid w:val="008A45C6"/>
    <w:rsid w:val="008A45E7"/>
    <w:rsid w:val="008A464F"/>
    <w:rsid w:val="008A4903"/>
    <w:rsid w:val="008A5771"/>
    <w:rsid w:val="008A6F66"/>
    <w:rsid w:val="008B05A8"/>
    <w:rsid w:val="008B2324"/>
    <w:rsid w:val="008B47F2"/>
    <w:rsid w:val="008B4A1F"/>
    <w:rsid w:val="008B5413"/>
    <w:rsid w:val="008B54A9"/>
    <w:rsid w:val="008B63A3"/>
    <w:rsid w:val="008B6D5D"/>
    <w:rsid w:val="008C4B9E"/>
    <w:rsid w:val="008C5013"/>
    <w:rsid w:val="008C5D29"/>
    <w:rsid w:val="008D0F82"/>
    <w:rsid w:val="008D28DA"/>
    <w:rsid w:val="008D2AE9"/>
    <w:rsid w:val="008D2F15"/>
    <w:rsid w:val="008D41A8"/>
    <w:rsid w:val="008D55D6"/>
    <w:rsid w:val="008E179F"/>
    <w:rsid w:val="008E2119"/>
    <w:rsid w:val="008E3264"/>
    <w:rsid w:val="008E575D"/>
    <w:rsid w:val="008E5CA0"/>
    <w:rsid w:val="008E7405"/>
    <w:rsid w:val="008F07CE"/>
    <w:rsid w:val="008F086E"/>
    <w:rsid w:val="008F12AC"/>
    <w:rsid w:val="008F1567"/>
    <w:rsid w:val="008F17B8"/>
    <w:rsid w:val="008F2706"/>
    <w:rsid w:val="008F3391"/>
    <w:rsid w:val="008F4D56"/>
    <w:rsid w:val="008F5A76"/>
    <w:rsid w:val="0090255C"/>
    <w:rsid w:val="0090419D"/>
    <w:rsid w:val="00906B5B"/>
    <w:rsid w:val="0091392F"/>
    <w:rsid w:val="0091463E"/>
    <w:rsid w:val="00914808"/>
    <w:rsid w:val="00916337"/>
    <w:rsid w:val="00916392"/>
    <w:rsid w:val="009171CA"/>
    <w:rsid w:val="00920547"/>
    <w:rsid w:val="00925569"/>
    <w:rsid w:val="0093166B"/>
    <w:rsid w:val="00932526"/>
    <w:rsid w:val="0093264A"/>
    <w:rsid w:val="00932928"/>
    <w:rsid w:val="009346A6"/>
    <w:rsid w:val="009408C2"/>
    <w:rsid w:val="00941AED"/>
    <w:rsid w:val="00944627"/>
    <w:rsid w:val="00946B5C"/>
    <w:rsid w:val="009513F6"/>
    <w:rsid w:val="00951DAB"/>
    <w:rsid w:val="009527CC"/>
    <w:rsid w:val="00954859"/>
    <w:rsid w:val="00954C73"/>
    <w:rsid w:val="009560E4"/>
    <w:rsid w:val="0095669D"/>
    <w:rsid w:val="00957357"/>
    <w:rsid w:val="00960150"/>
    <w:rsid w:val="00961730"/>
    <w:rsid w:val="00964CBC"/>
    <w:rsid w:val="009679D5"/>
    <w:rsid w:val="00967D1D"/>
    <w:rsid w:val="0097225D"/>
    <w:rsid w:val="009723DA"/>
    <w:rsid w:val="00972EB5"/>
    <w:rsid w:val="00973206"/>
    <w:rsid w:val="009742B2"/>
    <w:rsid w:val="00974792"/>
    <w:rsid w:val="00983294"/>
    <w:rsid w:val="00984EF0"/>
    <w:rsid w:val="00985B55"/>
    <w:rsid w:val="00985D37"/>
    <w:rsid w:val="009903D4"/>
    <w:rsid w:val="00991F5E"/>
    <w:rsid w:val="00993866"/>
    <w:rsid w:val="00997276"/>
    <w:rsid w:val="00997ADF"/>
    <w:rsid w:val="009A00A8"/>
    <w:rsid w:val="009A3520"/>
    <w:rsid w:val="009A5011"/>
    <w:rsid w:val="009A585F"/>
    <w:rsid w:val="009A5F2A"/>
    <w:rsid w:val="009B01A1"/>
    <w:rsid w:val="009B2C29"/>
    <w:rsid w:val="009B44EB"/>
    <w:rsid w:val="009C0D62"/>
    <w:rsid w:val="009C2E52"/>
    <w:rsid w:val="009C3E9F"/>
    <w:rsid w:val="009C512E"/>
    <w:rsid w:val="009C62D5"/>
    <w:rsid w:val="009C683E"/>
    <w:rsid w:val="009C6D5B"/>
    <w:rsid w:val="009D0B62"/>
    <w:rsid w:val="009D1885"/>
    <w:rsid w:val="009D1E9F"/>
    <w:rsid w:val="009D36C6"/>
    <w:rsid w:val="009D4F5F"/>
    <w:rsid w:val="009D7B2B"/>
    <w:rsid w:val="009D7F6E"/>
    <w:rsid w:val="009E0303"/>
    <w:rsid w:val="009E1352"/>
    <w:rsid w:val="009E22B4"/>
    <w:rsid w:val="009E3318"/>
    <w:rsid w:val="009E5AE3"/>
    <w:rsid w:val="009E61C2"/>
    <w:rsid w:val="009E6C70"/>
    <w:rsid w:val="009E6D46"/>
    <w:rsid w:val="009F13B6"/>
    <w:rsid w:val="009F1817"/>
    <w:rsid w:val="009F311D"/>
    <w:rsid w:val="009F4176"/>
    <w:rsid w:val="009F7182"/>
    <w:rsid w:val="009F7D7C"/>
    <w:rsid w:val="00A001AA"/>
    <w:rsid w:val="00A02CE2"/>
    <w:rsid w:val="00A052B6"/>
    <w:rsid w:val="00A056DE"/>
    <w:rsid w:val="00A061D3"/>
    <w:rsid w:val="00A06378"/>
    <w:rsid w:val="00A068E1"/>
    <w:rsid w:val="00A076B4"/>
    <w:rsid w:val="00A11403"/>
    <w:rsid w:val="00A11BA0"/>
    <w:rsid w:val="00A1358A"/>
    <w:rsid w:val="00A145FA"/>
    <w:rsid w:val="00A169D0"/>
    <w:rsid w:val="00A169DD"/>
    <w:rsid w:val="00A22404"/>
    <w:rsid w:val="00A23868"/>
    <w:rsid w:val="00A24013"/>
    <w:rsid w:val="00A24B51"/>
    <w:rsid w:val="00A2616D"/>
    <w:rsid w:val="00A264B0"/>
    <w:rsid w:val="00A302BE"/>
    <w:rsid w:val="00A30DBA"/>
    <w:rsid w:val="00A33DFA"/>
    <w:rsid w:val="00A3610A"/>
    <w:rsid w:val="00A36525"/>
    <w:rsid w:val="00A37BF1"/>
    <w:rsid w:val="00A40619"/>
    <w:rsid w:val="00A4158A"/>
    <w:rsid w:val="00A43495"/>
    <w:rsid w:val="00A44A83"/>
    <w:rsid w:val="00A465FD"/>
    <w:rsid w:val="00A469AE"/>
    <w:rsid w:val="00A47347"/>
    <w:rsid w:val="00A5417C"/>
    <w:rsid w:val="00A55412"/>
    <w:rsid w:val="00A572B0"/>
    <w:rsid w:val="00A5781A"/>
    <w:rsid w:val="00A62088"/>
    <w:rsid w:val="00A65DC4"/>
    <w:rsid w:val="00A66E11"/>
    <w:rsid w:val="00A70BFB"/>
    <w:rsid w:val="00A716DC"/>
    <w:rsid w:val="00A7309C"/>
    <w:rsid w:val="00A74A93"/>
    <w:rsid w:val="00A80782"/>
    <w:rsid w:val="00A81220"/>
    <w:rsid w:val="00A85549"/>
    <w:rsid w:val="00A86448"/>
    <w:rsid w:val="00A86939"/>
    <w:rsid w:val="00A91765"/>
    <w:rsid w:val="00A923CD"/>
    <w:rsid w:val="00A9411D"/>
    <w:rsid w:val="00A94917"/>
    <w:rsid w:val="00A959AE"/>
    <w:rsid w:val="00AA2979"/>
    <w:rsid w:val="00AA7040"/>
    <w:rsid w:val="00AA75B3"/>
    <w:rsid w:val="00AB43B7"/>
    <w:rsid w:val="00AB4E56"/>
    <w:rsid w:val="00AB527C"/>
    <w:rsid w:val="00AB6916"/>
    <w:rsid w:val="00AB7943"/>
    <w:rsid w:val="00AC3AF7"/>
    <w:rsid w:val="00AC3EC0"/>
    <w:rsid w:val="00AC522D"/>
    <w:rsid w:val="00AC640B"/>
    <w:rsid w:val="00AC64B3"/>
    <w:rsid w:val="00AC6A5A"/>
    <w:rsid w:val="00AC725A"/>
    <w:rsid w:val="00AD0A47"/>
    <w:rsid w:val="00AD4BFC"/>
    <w:rsid w:val="00AD5400"/>
    <w:rsid w:val="00AD6611"/>
    <w:rsid w:val="00AD6D41"/>
    <w:rsid w:val="00AD7E47"/>
    <w:rsid w:val="00AE2B48"/>
    <w:rsid w:val="00AE369F"/>
    <w:rsid w:val="00AE41C1"/>
    <w:rsid w:val="00AE4864"/>
    <w:rsid w:val="00AE48E3"/>
    <w:rsid w:val="00AE5297"/>
    <w:rsid w:val="00AE5D14"/>
    <w:rsid w:val="00AE6182"/>
    <w:rsid w:val="00AE68DF"/>
    <w:rsid w:val="00AF13DB"/>
    <w:rsid w:val="00AF1429"/>
    <w:rsid w:val="00AF35E5"/>
    <w:rsid w:val="00AF719B"/>
    <w:rsid w:val="00B01B82"/>
    <w:rsid w:val="00B06AED"/>
    <w:rsid w:val="00B1081C"/>
    <w:rsid w:val="00B1422A"/>
    <w:rsid w:val="00B15099"/>
    <w:rsid w:val="00B15109"/>
    <w:rsid w:val="00B15586"/>
    <w:rsid w:val="00B16283"/>
    <w:rsid w:val="00B173A2"/>
    <w:rsid w:val="00B17DE1"/>
    <w:rsid w:val="00B211DA"/>
    <w:rsid w:val="00B213EB"/>
    <w:rsid w:val="00B2410C"/>
    <w:rsid w:val="00B245C4"/>
    <w:rsid w:val="00B24989"/>
    <w:rsid w:val="00B278F0"/>
    <w:rsid w:val="00B31D61"/>
    <w:rsid w:val="00B40DA2"/>
    <w:rsid w:val="00B41689"/>
    <w:rsid w:val="00B42075"/>
    <w:rsid w:val="00B42A78"/>
    <w:rsid w:val="00B43F00"/>
    <w:rsid w:val="00B43F39"/>
    <w:rsid w:val="00B44A48"/>
    <w:rsid w:val="00B44D4F"/>
    <w:rsid w:val="00B5091E"/>
    <w:rsid w:val="00B50D66"/>
    <w:rsid w:val="00B5124F"/>
    <w:rsid w:val="00B52F35"/>
    <w:rsid w:val="00B530E7"/>
    <w:rsid w:val="00B54962"/>
    <w:rsid w:val="00B570EC"/>
    <w:rsid w:val="00B61237"/>
    <w:rsid w:val="00B618BA"/>
    <w:rsid w:val="00B625DF"/>
    <w:rsid w:val="00B6448E"/>
    <w:rsid w:val="00B64546"/>
    <w:rsid w:val="00B64A5A"/>
    <w:rsid w:val="00B67198"/>
    <w:rsid w:val="00B67336"/>
    <w:rsid w:val="00B67F3B"/>
    <w:rsid w:val="00B70FA3"/>
    <w:rsid w:val="00B76CB5"/>
    <w:rsid w:val="00B76D3F"/>
    <w:rsid w:val="00B77AF0"/>
    <w:rsid w:val="00B80085"/>
    <w:rsid w:val="00B80B24"/>
    <w:rsid w:val="00B81829"/>
    <w:rsid w:val="00B818B2"/>
    <w:rsid w:val="00B81990"/>
    <w:rsid w:val="00B82CA8"/>
    <w:rsid w:val="00B84097"/>
    <w:rsid w:val="00B84999"/>
    <w:rsid w:val="00B871E9"/>
    <w:rsid w:val="00B90BD2"/>
    <w:rsid w:val="00B91FCC"/>
    <w:rsid w:val="00B95FE9"/>
    <w:rsid w:val="00B962AB"/>
    <w:rsid w:val="00BA0B13"/>
    <w:rsid w:val="00BA3524"/>
    <w:rsid w:val="00BA668D"/>
    <w:rsid w:val="00BA7098"/>
    <w:rsid w:val="00BA7584"/>
    <w:rsid w:val="00BB3F19"/>
    <w:rsid w:val="00BB4CF1"/>
    <w:rsid w:val="00BB66A6"/>
    <w:rsid w:val="00BC2D1F"/>
    <w:rsid w:val="00BC2D7A"/>
    <w:rsid w:val="00BD262F"/>
    <w:rsid w:val="00BD3F3C"/>
    <w:rsid w:val="00BD4880"/>
    <w:rsid w:val="00BE0A55"/>
    <w:rsid w:val="00BE0AD9"/>
    <w:rsid w:val="00BE21A5"/>
    <w:rsid w:val="00BE2D98"/>
    <w:rsid w:val="00BE369B"/>
    <w:rsid w:val="00BE60FF"/>
    <w:rsid w:val="00BE6184"/>
    <w:rsid w:val="00BE783C"/>
    <w:rsid w:val="00BF42A6"/>
    <w:rsid w:val="00BF4966"/>
    <w:rsid w:val="00BF51FB"/>
    <w:rsid w:val="00BF5500"/>
    <w:rsid w:val="00BF6CE8"/>
    <w:rsid w:val="00C012A4"/>
    <w:rsid w:val="00C0141C"/>
    <w:rsid w:val="00C01F76"/>
    <w:rsid w:val="00C01F7A"/>
    <w:rsid w:val="00C02119"/>
    <w:rsid w:val="00C04480"/>
    <w:rsid w:val="00C0488D"/>
    <w:rsid w:val="00C04D97"/>
    <w:rsid w:val="00C05974"/>
    <w:rsid w:val="00C05A48"/>
    <w:rsid w:val="00C05D0A"/>
    <w:rsid w:val="00C103AC"/>
    <w:rsid w:val="00C11F51"/>
    <w:rsid w:val="00C152C3"/>
    <w:rsid w:val="00C16114"/>
    <w:rsid w:val="00C16D47"/>
    <w:rsid w:val="00C20221"/>
    <w:rsid w:val="00C24FCD"/>
    <w:rsid w:val="00C3076C"/>
    <w:rsid w:val="00C33A08"/>
    <w:rsid w:val="00C366EB"/>
    <w:rsid w:val="00C36BDE"/>
    <w:rsid w:val="00C40723"/>
    <w:rsid w:val="00C43204"/>
    <w:rsid w:val="00C46715"/>
    <w:rsid w:val="00C46C25"/>
    <w:rsid w:val="00C60C33"/>
    <w:rsid w:val="00C60D8E"/>
    <w:rsid w:val="00C616CA"/>
    <w:rsid w:val="00C61970"/>
    <w:rsid w:val="00C62562"/>
    <w:rsid w:val="00C6401A"/>
    <w:rsid w:val="00C64B4A"/>
    <w:rsid w:val="00C658A9"/>
    <w:rsid w:val="00C67349"/>
    <w:rsid w:val="00C67667"/>
    <w:rsid w:val="00C7235D"/>
    <w:rsid w:val="00C74144"/>
    <w:rsid w:val="00C764AA"/>
    <w:rsid w:val="00C77929"/>
    <w:rsid w:val="00C80DB3"/>
    <w:rsid w:val="00C83350"/>
    <w:rsid w:val="00C84BA8"/>
    <w:rsid w:val="00C85566"/>
    <w:rsid w:val="00C86F8B"/>
    <w:rsid w:val="00C91355"/>
    <w:rsid w:val="00C91EB8"/>
    <w:rsid w:val="00C94644"/>
    <w:rsid w:val="00C97B48"/>
    <w:rsid w:val="00CA15A3"/>
    <w:rsid w:val="00CA1918"/>
    <w:rsid w:val="00CA280F"/>
    <w:rsid w:val="00CA30FD"/>
    <w:rsid w:val="00CA47CA"/>
    <w:rsid w:val="00CA617D"/>
    <w:rsid w:val="00CA6944"/>
    <w:rsid w:val="00CA6D90"/>
    <w:rsid w:val="00CA7361"/>
    <w:rsid w:val="00CB00AA"/>
    <w:rsid w:val="00CB25B0"/>
    <w:rsid w:val="00CB28A6"/>
    <w:rsid w:val="00CB28AD"/>
    <w:rsid w:val="00CB32B1"/>
    <w:rsid w:val="00CB3FA9"/>
    <w:rsid w:val="00CB4DF6"/>
    <w:rsid w:val="00CB7869"/>
    <w:rsid w:val="00CB7C0F"/>
    <w:rsid w:val="00CB7EB7"/>
    <w:rsid w:val="00CB7F3B"/>
    <w:rsid w:val="00CC1275"/>
    <w:rsid w:val="00CC61A2"/>
    <w:rsid w:val="00CD33D4"/>
    <w:rsid w:val="00CD4B08"/>
    <w:rsid w:val="00CD4D98"/>
    <w:rsid w:val="00CD561F"/>
    <w:rsid w:val="00CE10F0"/>
    <w:rsid w:val="00CE2352"/>
    <w:rsid w:val="00CE4578"/>
    <w:rsid w:val="00CE45E0"/>
    <w:rsid w:val="00CE5BC5"/>
    <w:rsid w:val="00CF075B"/>
    <w:rsid w:val="00CF12E1"/>
    <w:rsid w:val="00CF1970"/>
    <w:rsid w:val="00CF1CB7"/>
    <w:rsid w:val="00CF25F8"/>
    <w:rsid w:val="00CF3244"/>
    <w:rsid w:val="00CF3352"/>
    <w:rsid w:val="00D00078"/>
    <w:rsid w:val="00D02467"/>
    <w:rsid w:val="00D02A50"/>
    <w:rsid w:val="00D02D8C"/>
    <w:rsid w:val="00D02E4C"/>
    <w:rsid w:val="00D03B74"/>
    <w:rsid w:val="00D100CC"/>
    <w:rsid w:val="00D104D9"/>
    <w:rsid w:val="00D10EFC"/>
    <w:rsid w:val="00D12920"/>
    <w:rsid w:val="00D12DD2"/>
    <w:rsid w:val="00D13D68"/>
    <w:rsid w:val="00D163CC"/>
    <w:rsid w:val="00D16D48"/>
    <w:rsid w:val="00D201AC"/>
    <w:rsid w:val="00D21517"/>
    <w:rsid w:val="00D23537"/>
    <w:rsid w:val="00D23B7A"/>
    <w:rsid w:val="00D24C21"/>
    <w:rsid w:val="00D26C84"/>
    <w:rsid w:val="00D272EA"/>
    <w:rsid w:val="00D33D7B"/>
    <w:rsid w:val="00D34062"/>
    <w:rsid w:val="00D342FA"/>
    <w:rsid w:val="00D34CBF"/>
    <w:rsid w:val="00D364F7"/>
    <w:rsid w:val="00D41C63"/>
    <w:rsid w:val="00D459F1"/>
    <w:rsid w:val="00D46D75"/>
    <w:rsid w:val="00D514D0"/>
    <w:rsid w:val="00D51FBF"/>
    <w:rsid w:val="00D53048"/>
    <w:rsid w:val="00D530A0"/>
    <w:rsid w:val="00D53992"/>
    <w:rsid w:val="00D53B56"/>
    <w:rsid w:val="00D53CC2"/>
    <w:rsid w:val="00D60EEF"/>
    <w:rsid w:val="00D61B0D"/>
    <w:rsid w:val="00D63021"/>
    <w:rsid w:val="00D64119"/>
    <w:rsid w:val="00D65664"/>
    <w:rsid w:val="00D67AAB"/>
    <w:rsid w:val="00D67B7C"/>
    <w:rsid w:val="00D67C8F"/>
    <w:rsid w:val="00D706BD"/>
    <w:rsid w:val="00D71049"/>
    <w:rsid w:val="00D745B0"/>
    <w:rsid w:val="00D76E4E"/>
    <w:rsid w:val="00D77F43"/>
    <w:rsid w:val="00D80C93"/>
    <w:rsid w:val="00D81386"/>
    <w:rsid w:val="00D829F2"/>
    <w:rsid w:val="00D84177"/>
    <w:rsid w:val="00D8647D"/>
    <w:rsid w:val="00D8749F"/>
    <w:rsid w:val="00D9000F"/>
    <w:rsid w:val="00D9467C"/>
    <w:rsid w:val="00D961E2"/>
    <w:rsid w:val="00DA071A"/>
    <w:rsid w:val="00DA3710"/>
    <w:rsid w:val="00DA4216"/>
    <w:rsid w:val="00DA4296"/>
    <w:rsid w:val="00DA496E"/>
    <w:rsid w:val="00DA4D78"/>
    <w:rsid w:val="00DA5244"/>
    <w:rsid w:val="00DA5D51"/>
    <w:rsid w:val="00DB1068"/>
    <w:rsid w:val="00DB2664"/>
    <w:rsid w:val="00DB2BC6"/>
    <w:rsid w:val="00DB3CC0"/>
    <w:rsid w:val="00DB69CF"/>
    <w:rsid w:val="00DC0697"/>
    <w:rsid w:val="00DC0A4E"/>
    <w:rsid w:val="00DC1CBC"/>
    <w:rsid w:val="00DC1E72"/>
    <w:rsid w:val="00DC36E1"/>
    <w:rsid w:val="00DC377A"/>
    <w:rsid w:val="00DC4A59"/>
    <w:rsid w:val="00DC63C3"/>
    <w:rsid w:val="00DC7799"/>
    <w:rsid w:val="00DC77FB"/>
    <w:rsid w:val="00DD0528"/>
    <w:rsid w:val="00DD2359"/>
    <w:rsid w:val="00DD295F"/>
    <w:rsid w:val="00DD36C0"/>
    <w:rsid w:val="00DD3A36"/>
    <w:rsid w:val="00DD41F1"/>
    <w:rsid w:val="00DD7071"/>
    <w:rsid w:val="00DE11B9"/>
    <w:rsid w:val="00DE188C"/>
    <w:rsid w:val="00DE7754"/>
    <w:rsid w:val="00DF1A46"/>
    <w:rsid w:val="00DF3AC9"/>
    <w:rsid w:val="00DF58E0"/>
    <w:rsid w:val="00DF6183"/>
    <w:rsid w:val="00DF62CA"/>
    <w:rsid w:val="00E000EC"/>
    <w:rsid w:val="00E012B5"/>
    <w:rsid w:val="00E02E0A"/>
    <w:rsid w:val="00E031FD"/>
    <w:rsid w:val="00E055F3"/>
    <w:rsid w:val="00E0668E"/>
    <w:rsid w:val="00E06A1C"/>
    <w:rsid w:val="00E103CF"/>
    <w:rsid w:val="00E128B2"/>
    <w:rsid w:val="00E145A0"/>
    <w:rsid w:val="00E15EDF"/>
    <w:rsid w:val="00E16526"/>
    <w:rsid w:val="00E1687B"/>
    <w:rsid w:val="00E16BAC"/>
    <w:rsid w:val="00E16E66"/>
    <w:rsid w:val="00E17846"/>
    <w:rsid w:val="00E17DFE"/>
    <w:rsid w:val="00E21168"/>
    <w:rsid w:val="00E219CA"/>
    <w:rsid w:val="00E21E2A"/>
    <w:rsid w:val="00E22C1A"/>
    <w:rsid w:val="00E247BC"/>
    <w:rsid w:val="00E268B8"/>
    <w:rsid w:val="00E2744B"/>
    <w:rsid w:val="00E3156C"/>
    <w:rsid w:val="00E31BAD"/>
    <w:rsid w:val="00E33B4B"/>
    <w:rsid w:val="00E3462B"/>
    <w:rsid w:val="00E35070"/>
    <w:rsid w:val="00E35332"/>
    <w:rsid w:val="00E35FD3"/>
    <w:rsid w:val="00E360A4"/>
    <w:rsid w:val="00E408E3"/>
    <w:rsid w:val="00E40DD4"/>
    <w:rsid w:val="00E43C9D"/>
    <w:rsid w:val="00E4676C"/>
    <w:rsid w:val="00E47B1B"/>
    <w:rsid w:val="00E47C85"/>
    <w:rsid w:val="00E55A78"/>
    <w:rsid w:val="00E563EE"/>
    <w:rsid w:val="00E60E09"/>
    <w:rsid w:val="00E6150F"/>
    <w:rsid w:val="00E615C2"/>
    <w:rsid w:val="00E6189E"/>
    <w:rsid w:val="00E62E3D"/>
    <w:rsid w:val="00E64A17"/>
    <w:rsid w:val="00E65B48"/>
    <w:rsid w:val="00E66116"/>
    <w:rsid w:val="00E67230"/>
    <w:rsid w:val="00E7015C"/>
    <w:rsid w:val="00E7153E"/>
    <w:rsid w:val="00E71888"/>
    <w:rsid w:val="00E73E41"/>
    <w:rsid w:val="00E7597D"/>
    <w:rsid w:val="00E808D0"/>
    <w:rsid w:val="00E80DE3"/>
    <w:rsid w:val="00E81334"/>
    <w:rsid w:val="00E81B54"/>
    <w:rsid w:val="00E81CE7"/>
    <w:rsid w:val="00E83C14"/>
    <w:rsid w:val="00E9052E"/>
    <w:rsid w:val="00E90C41"/>
    <w:rsid w:val="00E911FA"/>
    <w:rsid w:val="00E92FD2"/>
    <w:rsid w:val="00E94A52"/>
    <w:rsid w:val="00E94D96"/>
    <w:rsid w:val="00EA07A7"/>
    <w:rsid w:val="00EA11B4"/>
    <w:rsid w:val="00EA3C29"/>
    <w:rsid w:val="00EA446C"/>
    <w:rsid w:val="00EA53BC"/>
    <w:rsid w:val="00EB0857"/>
    <w:rsid w:val="00EB128F"/>
    <w:rsid w:val="00EB1BCE"/>
    <w:rsid w:val="00EB26B3"/>
    <w:rsid w:val="00EB49CF"/>
    <w:rsid w:val="00EB52A5"/>
    <w:rsid w:val="00EB7F79"/>
    <w:rsid w:val="00EC0393"/>
    <w:rsid w:val="00EC2707"/>
    <w:rsid w:val="00EC3277"/>
    <w:rsid w:val="00EC423D"/>
    <w:rsid w:val="00EC4A72"/>
    <w:rsid w:val="00EC5862"/>
    <w:rsid w:val="00ED3ACB"/>
    <w:rsid w:val="00ED43E1"/>
    <w:rsid w:val="00ED7559"/>
    <w:rsid w:val="00ED7DC9"/>
    <w:rsid w:val="00EE065D"/>
    <w:rsid w:val="00EE0856"/>
    <w:rsid w:val="00EE0E67"/>
    <w:rsid w:val="00EE0ED8"/>
    <w:rsid w:val="00EE10C4"/>
    <w:rsid w:val="00EE2130"/>
    <w:rsid w:val="00EE3623"/>
    <w:rsid w:val="00EE51AC"/>
    <w:rsid w:val="00EE7A46"/>
    <w:rsid w:val="00EF0143"/>
    <w:rsid w:val="00EF05C6"/>
    <w:rsid w:val="00EF112A"/>
    <w:rsid w:val="00EF18AC"/>
    <w:rsid w:val="00EF30A0"/>
    <w:rsid w:val="00EF6A0C"/>
    <w:rsid w:val="00EF6D6F"/>
    <w:rsid w:val="00F02166"/>
    <w:rsid w:val="00F02456"/>
    <w:rsid w:val="00F04097"/>
    <w:rsid w:val="00F04A6C"/>
    <w:rsid w:val="00F06714"/>
    <w:rsid w:val="00F078EC"/>
    <w:rsid w:val="00F1001D"/>
    <w:rsid w:val="00F10A0B"/>
    <w:rsid w:val="00F11E8C"/>
    <w:rsid w:val="00F13973"/>
    <w:rsid w:val="00F14ACB"/>
    <w:rsid w:val="00F155AD"/>
    <w:rsid w:val="00F15850"/>
    <w:rsid w:val="00F22ECC"/>
    <w:rsid w:val="00F25D3F"/>
    <w:rsid w:val="00F26F46"/>
    <w:rsid w:val="00F26FD2"/>
    <w:rsid w:val="00F271BA"/>
    <w:rsid w:val="00F277B2"/>
    <w:rsid w:val="00F27ECB"/>
    <w:rsid w:val="00F32175"/>
    <w:rsid w:val="00F35DA8"/>
    <w:rsid w:val="00F3658C"/>
    <w:rsid w:val="00F402FB"/>
    <w:rsid w:val="00F41D74"/>
    <w:rsid w:val="00F446A6"/>
    <w:rsid w:val="00F452DC"/>
    <w:rsid w:val="00F45D55"/>
    <w:rsid w:val="00F474B1"/>
    <w:rsid w:val="00F51657"/>
    <w:rsid w:val="00F53FF0"/>
    <w:rsid w:val="00F54304"/>
    <w:rsid w:val="00F55AC6"/>
    <w:rsid w:val="00F57219"/>
    <w:rsid w:val="00F6054C"/>
    <w:rsid w:val="00F6058B"/>
    <w:rsid w:val="00F6392A"/>
    <w:rsid w:val="00F649F2"/>
    <w:rsid w:val="00F64CDA"/>
    <w:rsid w:val="00F673CC"/>
    <w:rsid w:val="00F71813"/>
    <w:rsid w:val="00F72115"/>
    <w:rsid w:val="00F72F89"/>
    <w:rsid w:val="00F76BBE"/>
    <w:rsid w:val="00F806B5"/>
    <w:rsid w:val="00F82191"/>
    <w:rsid w:val="00F82192"/>
    <w:rsid w:val="00F83336"/>
    <w:rsid w:val="00F85FC5"/>
    <w:rsid w:val="00F86265"/>
    <w:rsid w:val="00F86861"/>
    <w:rsid w:val="00F87409"/>
    <w:rsid w:val="00F90342"/>
    <w:rsid w:val="00F92656"/>
    <w:rsid w:val="00FA18C6"/>
    <w:rsid w:val="00FA4C24"/>
    <w:rsid w:val="00FA52C6"/>
    <w:rsid w:val="00FA608A"/>
    <w:rsid w:val="00FA667A"/>
    <w:rsid w:val="00FA6B2D"/>
    <w:rsid w:val="00FA7DDC"/>
    <w:rsid w:val="00FB285D"/>
    <w:rsid w:val="00FB2C5C"/>
    <w:rsid w:val="00FB3B0D"/>
    <w:rsid w:val="00FB585C"/>
    <w:rsid w:val="00FC3CAE"/>
    <w:rsid w:val="00FC464B"/>
    <w:rsid w:val="00FC527A"/>
    <w:rsid w:val="00FD2E4B"/>
    <w:rsid w:val="00FD4D46"/>
    <w:rsid w:val="00FE05A6"/>
    <w:rsid w:val="00FE0F0E"/>
    <w:rsid w:val="00FE2C11"/>
    <w:rsid w:val="00FE3454"/>
    <w:rsid w:val="00FE396B"/>
    <w:rsid w:val="00FE6A20"/>
    <w:rsid w:val="00FE6D78"/>
    <w:rsid w:val="00FE6DF7"/>
    <w:rsid w:val="00FE7B7E"/>
    <w:rsid w:val="00FE7E87"/>
    <w:rsid w:val="00FF10C5"/>
    <w:rsid w:val="00FF1860"/>
    <w:rsid w:val="00FF229E"/>
    <w:rsid w:val="00FF473D"/>
    <w:rsid w:val="00FF559E"/>
    <w:rsid w:val="0185C439"/>
    <w:rsid w:val="01ACCFCF"/>
    <w:rsid w:val="042635A0"/>
    <w:rsid w:val="05A1FDBE"/>
    <w:rsid w:val="06B3A226"/>
    <w:rsid w:val="08A75B6A"/>
    <w:rsid w:val="09FB4D9F"/>
    <w:rsid w:val="0A572672"/>
    <w:rsid w:val="0AEE0265"/>
    <w:rsid w:val="0C6CB877"/>
    <w:rsid w:val="0D10474C"/>
    <w:rsid w:val="0DA4A19E"/>
    <w:rsid w:val="0FE50E17"/>
    <w:rsid w:val="0FF0B753"/>
    <w:rsid w:val="104781FD"/>
    <w:rsid w:val="123EC92F"/>
    <w:rsid w:val="130EC73E"/>
    <w:rsid w:val="14B1ACAD"/>
    <w:rsid w:val="1AD2342F"/>
    <w:rsid w:val="1B763EE9"/>
    <w:rsid w:val="1F6D43E2"/>
    <w:rsid w:val="20C5B163"/>
    <w:rsid w:val="24A0871C"/>
    <w:rsid w:val="297C179B"/>
    <w:rsid w:val="2BEC886B"/>
    <w:rsid w:val="2ECF87EE"/>
    <w:rsid w:val="317E18C7"/>
    <w:rsid w:val="332060B3"/>
    <w:rsid w:val="3456BFEA"/>
    <w:rsid w:val="36C5FB7F"/>
    <w:rsid w:val="36E85A06"/>
    <w:rsid w:val="36F2092E"/>
    <w:rsid w:val="39CAE990"/>
    <w:rsid w:val="3AD88DF7"/>
    <w:rsid w:val="4272BCE3"/>
    <w:rsid w:val="4325458C"/>
    <w:rsid w:val="437AF79E"/>
    <w:rsid w:val="4B039DD3"/>
    <w:rsid w:val="4B1C01F2"/>
    <w:rsid w:val="4E5F8228"/>
    <w:rsid w:val="4EDBB068"/>
    <w:rsid w:val="551D222D"/>
    <w:rsid w:val="55DE908C"/>
    <w:rsid w:val="56723CF0"/>
    <w:rsid w:val="588E9FC1"/>
    <w:rsid w:val="5C31AE98"/>
    <w:rsid w:val="5D475FAF"/>
    <w:rsid w:val="5E7D52F2"/>
    <w:rsid w:val="5EA12490"/>
    <w:rsid w:val="5F1DAB5C"/>
    <w:rsid w:val="602651A2"/>
    <w:rsid w:val="6074E649"/>
    <w:rsid w:val="60F8B93C"/>
    <w:rsid w:val="62D0E7B2"/>
    <w:rsid w:val="6529030F"/>
    <w:rsid w:val="680A8DE4"/>
    <w:rsid w:val="6982B46F"/>
    <w:rsid w:val="6AC9EFBB"/>
    <w:rsid w:val="6CDD4C86"/>
    <w:rsid w:val="6D9E4E87"/>
    <w:rsid w:val="7066A133"/>
    <w:rsid w:val="74E0CE77"/>
    <w:rsid w:val="7825AADA"/>
    <w:rsid w:val="7BD05A59"/>
    <w:rsid w:val="7E0EADBB"/>
    <w:rsid w:val="7F564C4B"/>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36203"/>
  <w15:chartTrackingRefBased/>
  <w15:docId w15:val="{3FA8ABAA-B83D-423B-B6EF-322D23F8EB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FCC"/>
    <w:pPr>
      <w:spacing w:before="120" w:after="120" w:line="259" w:lineRule="auto"/>
      <w:jc w:val="both"/>
    </w:pPr>
    <w:rPr>
      <w:rFonts w:ascii="Times New Roman" w:hAnsi="Times New Roman"/>
      <w:sz w:val="24"/>
      <w:szCs w:val="22"/>
      <w:lang w:val="en-IE" w:eastAsia="en-US"/>
    </w:rPr>
  </w:style>
  <w:style w:type="paragraph" w:styleId="Heading1">
    <w:name w:val="heading 1"/>
    <w:basedOn w:val="Normal"/>
    <w:next w:val="Normal"/>
    <w:link w:val="Heading1Char"/>
    <w:uiPriority w:val="9"/>
    <w:qFormat/>
    <w:rsid w:val="006B723A"/>
    <w:pPr>
      <w:keepNext/>
      <w:numPr>
        <w:numId w:val="26"/>
      </w:numPr>
      <w:spacing w:before="360" w:after="240"/>
      <w:outlineLvl w:val="0"/>
    </w:pPr>
    <w:rPr>
      <w:rFonts w:eastAsia="Times New Roman"/>
      <w:b/>
      <w:bCs/>
      <w:kern w:val="32"/>
      <w:sz w:val="32"/>
      <w:szCs w:val="32"/>
    </w:rPr>
  </w:style>
  <w:style w:type="paragraph" w:styleId="Heading2">
    <w:name w:val="heading 2"/>
    <w:basedOn w:val="Normal"/>
    <w:next w:val="Normal"/>
    <w:link w:val="Heading2Char"/>
    <w:uiPriority w:val="9"/>
    <w:unhideWhenUsed/>
    <w:qFormat/>
    <w:rsid w:val="00B91FCC"/>
    <w:pPr>
      <w:keepNext/>
      <w:numPr>
        <w:ilvl w:val="1"/>
        <w:numId w:val="26"/>
      </w:numPr>
      <w:spacing w:before="240" w:after="60"/>
      <w:outlineLvl w:val="1"/>
    </w:pPr>
    <w:rPr>
      <w:rFonts w:eastAsia="Times New Roman"/>
      <w:b/>
      <w:bCs/>
      <w:iCs/>
      <w:sz w:val="28"/>
      <w:szCs w:val="28"/>
    </w:rPr>
  </w:style>
  <w:style w:type="paragraph" w:styleId="Heading3">
    <w:name w:val="heading 3"/>
    <w:basedOn w:val="Normal"/>
    <w:next w:val="Normal"/>
    <w:link w:val="Heading3Char"/>
    <w:uiPriority w:val="9"/>
    <w:unhideWhenUsed/>
    <w:qFormat/>
    <w:rsid w:val="006B723A"/>
    <w:pPr>
      <w:keepNext/>
      <w:keepLines/>
      <w:numPr>
        <w:ilvl w:val="2"/>
        <w:numId w:val="26"/>
      </w:numPr>
      <w:spacing w:before="16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79297F"/>
    <w:pPr>
      <w:keepNext/>
      <w:keepLines/>
      <w:numPr>
        <w:ilvl w:val="3"/>
        <w:numId w:val="26"/>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E145A0"/>
    <w:pPr>
      <w:keepNext/>
      <w:keepLines/>
      <w:numPr>
        <w:ilvl w:val="4"/>
        <w:numId w:val="2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3F3020"/>
    <w:pPr>
      <w:keepNext/>
      <w:keepLines/>
      <w:spacing w:before="400" w:after="360"/>
      <w:outlineLvl w:val="5"/>
    </w:pPr>
    <w:rPr>
      <w:rFonts w:eastAsiaTheme="majorEastAsia" w:cstheme="majorBidi"/>
      <w:b/>
      <w:sz w:val="32"/>
    </w:rPr>
  </w:style>
  <w:style w:type="paragraph" w:styleId="Heading7">
    <w:name w:val="heading 7"/>
    <w:basedOn w:val="Normal"/>
    <w:next w:val="Normal"/>
    <w:link w:val="Heading7Char"/>
    <w:uiPriority w:val="9"/>
    <w:semiHidden/>
    <w:unhideWhenUsed/>
    <w:qFormat/>
    <w:rsid w:val="00E145A0"/>
    <w:pPr>
      <w:keepNext/>
      <w:keepLines/>
      <w:numPr>
        <w:ilvl w:val="6"/>
        <w:numId w:val="2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E145A0"/>
    <w:pPr>
      <w:keepNext/>
      <w:keepLines/>
      <w:numPr>
        <w:ilvl w:val="7"/>
        <w:numId w:val="2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145A0"/>
    <w:pPr>
      <w:keepNext/>
      <w:keepLines/>
      <w:numPr>
        <w:ilvl w:val="8"/>
        <w:numId w:val="2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6B723A"/>
    <w:rPr>
      <w:rFonts w:ascii="Times New Roman" w:eastAsia="Times New Roman" w:hAnsi="Times New Roman"/>
      <w:b/>
      <w:bCs/>
      <w:kern w:val="32"/>
      <w:sz w:val="32"/>
      <w:szCs w:val="32"/>
      <w:lang w:val="en-IE"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91FCC"/>
    <w:rPr>
      <w:rFonts w:ascii="Times New Roman" w:eastAsia="Times New Roman" w:hAnsi="Times New Roman"/>
      <w:b/>
      <w:bCs/>
      <w:iCs/>
      <w:sz w:val="28"/>
      <w:szCs w:val="28"/>
      <w:lang w:val="en-IE"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79297F"/>
    <w:pPr>
      <w:tabs>
        <w:tab w:val="right" w:leader="dot" w:pos="9016"/>
      </w:tabs>
      <w:ind w:left="240"/>
    </w:pPr>
  </w:style>
  <w:style w:type="character" w:styleId="FollowedHyperlink">
    <w:name w:val="FollowedHyperlink"/>
    <w:basedOn w:val="DefaultParagraphFont"/>
    <w:uiPriority w:val="99"/>
    <w:semiHidden/>
    <w:unhideWhenUsed/>
    <w:rsid w:val="00C04D97"/>
    <w:rPr>
      <w:color w:val="954F72" w:themeColor="followedHyperlink"/>
      <w:u w:val="single"/>
    </w:rPr>
  </w:style>
  <w:style w:type="table" w:styleId="TableGrid">
    <w:name w:val="Table Grid"/>
    <w:basedOn w:val="TableNormal"/>
    <w:uiPriority w:val="39"/>
    <w:rsid w:val="00C04D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88387A"/>
    <w:rPr>
      <w:color w:val="605E5C"/>
      <w:shd w:val="clear" w:color="auto" w:fill="E1DFDD"/>
    </w:rPr>
  </w:style>
  <w:style w:type="paragraph" w:customStyle="1" w:styleId="pw-published-date">
    <w:name w:val="pw-published-date"/>
    <w:basedOn w:val="Normal"/>
    <w:rsid w:val="00D64119"/>
    <w:pPr>
      <w:spacing w:before="100" w:beforeAutospacing="1" w:after="100" w:afterAutospacing="1" w:line="240" w:lineRule="auto"/>
    </w:pPr>
    <w:rPr>
      <w:rFonts w:eastAsia="Times New Roman"/>
      <w:szCs w:val="24"/>
      <w:lang w:eastAsia="en-IE"/>
    </w:rPr>
  </w:style>
  <w:style w:type="paragraph" w:styleId="ListParagraph">
    <w:name w:val="List Paragraph"/>
    <w:basedOn w:val="Normal"/>
    <w:uiPriority w:val="34"/>
    <w:qFormat/>
    <w:rsid w:val="00254E89"/>
    <w:pPr>
      <w:ind w:left="720"/>
      <w:contextualSpacing/>
    </w:pPr>
  </w:style>
  <w:style w:type="paragraph" w:styleId="NormalWeb">
    <w:name w:val="Normal (Web)"/>
    <w:basedOn w:val="Normal"/>
    <w:uiPriority w:val="99"/>
    <w:unhideWhenUsed/>
    <w:rsid w:val="00A23868"/>
    <w:pPr>
      <w:spacing w:before="100" w:beforeAutospacing="1" w:after="100" w:afterAutospacing="1" w:line="240" w:lineRule="auto"/>
    </w:pPr>
    <w:rPr>
      <w:rFonts w:eastAsia="Times New Roman"/>
      <w:szCs w:val="24"/>
      <w:lang w:eastAsia="en-IE"/>
    </w:rPr>
  </w:style>
  <w:style w:type="paragraph" w:styleId="FootnoteText">
    <w:name w:val="footnote text"/>
    <w:basedOn w:val="Normal"/>
    <w:link w:val="FootnoteTextChar"/>
    <w:uiPriority w:val="99"/>
    <w:semiHidden/>
    <w:unhideWhenUsed/>
    <w:rsid w:val="005742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4216"/>
    <w:rPr>
      <w:rFonts w:ascii="Times New Roman" w:hAnsi="Times New Roman"/>
      <w:lang w:val="en-IE" w:eastAsia="en-US"/>
    </w:rPr>
  </w:style>
  <w:style w:type="character" w:styleId="FootnoteReference">
    <w:name w:val="footnote reference"/>
    <w:basedOn w:val="DefaultParagraphFont"/>
    <w:uiPriority w:val="99"/>
    <w:semiHidden/>
    <w:unhideWhenUsed/>
    <w:rsid w:val="00574216"/>
    <w:rPr>
      <w:vertAlign w:val="superscript"/>
    </w:rPr>
  </w:style>
  <w:style w:type="character" w:customStyle="1" w:styleId="Heading3Char">
    <w:name w:val="Heading 3 Char"/>
    <w:basedOn w:val="DefaultParagraphFont"/>
    <w:link w:val="Heading3"/>
    <w:uiPriority w:val="9"/>
    <w:rsid w:val="006B723A"/>
    <w:rPr>
      <w:rFonts w:ascii="Times New Roman" w:eastAsiaTheme="majorEastAsia" w:hAnsi="Times New Roman" w:cstheme="majorBidi"/>
      <w:b/>
      <w:sz w:val="24"/>
      <w:szCs w:val="24"/>
      <w:lang w:val="en-IE" w:eastAsia="en-US"/>
    </w:rPr>
  </w:style>
  <w:style w:type="paragraph" w:styleId="TableofFigures">
    <w:name w:val="table of figures"/>
    <w:basedOn w:val="Normal"/>
    <w:next w:val="Normal"/>
    <w:uiPriority w:val="99"/>
    <w:unhideWhenUsed/>
    <w:rsid w:val="00147B9B"/>
    <w:pPr>
      <w:spacing w:after="0"/>
    </w:pPr>
  </w:style>
  <w:style w:type="character" w:customStyle="1" w:styleId="Heading4Char">
    <w:name w:val="Heading 4 Char"/>
    <w:basedOn w:val="DefaultParagraphFont"/>
    <w:link w:val="Heading4"/>
    <w:uiPriority w:val="9"/>
    <w:rsid w:val="0079297F"/>
    <w:rPr>
      <w:rFonts w:asciiTheme="majorHAnsi" w:eastAsiaTheme="majorEastAsia" w:hAnsiTheme="majorHAnsi" w:cstheme="majorBidi"/>
      <w:i/>
      <w:iCs/>
      <w:color w:val="2F5496" w:themeColor="accent1" w:themeShade="BF"/>
      <w:sz w:val="24"/>
      <w:szCs w:val="22"/>
      <w:lang w:val="en-IE" w:eastAsia="en-US"/>
    </w:rPr>
  </w:style>
  <w:style w:type="paragraph" w:styleId="TOC3">
    <w:name w:val="toc 3"/>
    <w:basedOn w:val="Normal"/>
    <w:next w:val="Normal"/>
    <w:autoRedefine/>
    <w:uiPriority w:val="39"/>
    <w:unhideWhenUsed/>
    <w:rsid w:val="0079297F"/>
    <w:pPr>
      <w:spacing w:after="100"/>
      <w:ind w:left="480"/>
    </w:pPr>
  </w:style>
  <w:style w:type="character" w:customStyle="1" w:styleId="Heading5Char">
    <w:name w:val="Heading 5 Char"/>
    <w:basedOn w:val="DefaultParagraphFont"/>
    <w:link w:val="Heading5"/>
    <w:uiPriority w:val="9"/>
    <w:rsid w:val="00E145A0"/>
    <w:rPr>
      <w:rFonts w:asciiTheme="majorHAnsi" w:eastAsiaTheme="majorEastAsia" w:hAnsiTheme="majorHAnsi" w:cstheme="majorBidi"/>
      <w:color w:val="2F5496" w:themeColor="accent1" w:themeShade="BF"/>
      <w:sz w:val="24"/>
      <w:szCs w:val="22"/>
      <w:lang w:val="en-IE" w:eastAsia="en-US"/>
    </w:rPr>
  </w:style>
  <w:style w:type="character" w:customStyle="1" w:styleId="Heading6Char">
    <w:name w:val="Heading 6 Char"/>
    <w:basedOn w:val="DefaultParagraphFont"/>
    <w:link w:val="Heading6"/>
    <w:uiPriority w:val="9"/>
    <w:rsid w:val="006B723A"/>
    <w:rPr>
      <w:rFonts w:ascii="Times New Roman" w:eastAsiaTheme="majorEastAsia" w:hAnsi="Times New Roman" w:cstheme="majorBidi"/>
      <w:b/>
      <w:sz w:val="32"/>
      <w:szCs w:val="22"/>
      <w:lang w:val="en-IE" w:eastAsia="en-US"/>
    </w:rPr>
  </w:style>
  <w:style w:type="character" w:customStyle="1" w:styleId="Heading7Char">
    <w:name w:val="Heading 7 Char"/>
    <w:basedOn w:val="DefaultParagraphFont"/>
    <w:link w:val="Heading7"/>
    <w:uiPriority w:val="9"/>
    <w:semiHidden/>
    <w:rsid w:val="00E145A0"/>
    <w:rPr>
      <w:rFonts w:asciiTheme="majorHAnsi" w:eastAsiaTheme="majorEastAsia" w:hAnsiTheme="majorHAnsi" w:cstheme="majorBidi"/>
      <w:i/>
      <w:iCs/>
      <w:color w:val="1F3763" w:themeColor="accent1" w:themeShade="7F"/>
      <w:sz w:val="24"/>
      <w:szCs w:val="22"/>
      <w:lang w:val="en-IE" w:eastAsia="en-US"/>
    </w:rPr>
  </w:style>
  <w:style w:type="character" w:customStyle="1" w:styleId="Heading8Char">
    <w:name w:val="Heading 8 Char"/>
    <w:basedOn w:val="DefaultParagraphFont"/>
    <w:link w:val="Heading8"/>
    <w:uiPriority w:val="9"/>
    <w:semiHidden/>
    <w:rsid w:val="00E145A0"/>
    <w:rPr>
      <w:rFonts w:asciiTheme="majorHAnsi" w:eastAsiaTheme="majorEastAsia" w:hAnsiTheme="majorHAnsi" w:cstheme="majorBidi"/>
      <w:color w:val="272727" w:themeColor="text1" w:themeTint="D8"/>
      <w:sz w:val="21"/>
      <w:szCs w:val="21"/>
      <w:lang w:val="en-IE" w:eastAsia="en-US"/>
    </w:rPr>
  </w:style>
  <w:style w:type="character" w:customStyle="1" w:styleId="Heading9Char">
    <w:name w:val="Heading 9 Char"/>
    <w:basedOn w:val="DefaultParagraphFont"/>
    <w:link w:val="Heading9"/>
    <w:uiPriority w:val="9"/>
    <w:semiHidden/>
    <w:rsid w:val="00E145A0"/>
    <w:rPr>
      <w:rFonts w:asciiTheme="majorHAnsi" w:eastAsiaTheme="majorEastAsia" w:hAnsiTheme="majorHAnsi" w:cstheme="majorBidi"/>
      <w:i/>
      <w:iCs/>
      <w:color w:val="272727" w:themeColor="text1" w:themeTint="D8"/>
      <w:sz w:val="21"/>
      <w:szCs w:val="21"/>
      <w:lang w:val="en-IE" w:eastAsia="en-US"/>
    </w:rPr>
  </w:style>
  <w:style w:type="paragraph" w:styleId="Caption">
    <w:name w:val="caption"/>
    <w:basedOn w:val="Normal"/>
    <w:next w:val="Normal"/>
    <w:uiPriority w:val="35"/>
    <w:unhideWhenUsed/>
    <w:qFormat/>
    <w:rsid w:val="00E33B4B"/>
    <w:pPr>
      <w:spacing w:after="200" w:line="240" w:lineRule="auto"/>
    </w:pPr>
    <w:rPr>
      <w:i/>
      <w:iCs/>
      <w:color w:val="44546A" w:themeColor="text2"/>
      <w:sz w:val="18"/>
      <w:szCs w:val="18"/>
    </w:rPr>
  </w:style>
  <w:style w:type="table" w:styleId="PlainTable3">
    <w:name w:val="Plain Table 3"/>
    <w:basedOn w:val="TableNormal"/>
    <w:uiPriority w:val="43"/>
    <w:rsid w:val="000663C1"/>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0663C1"/>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0663C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D2DA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041DB9"/>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40073">
      <w:bodyDiv w:val="1"/>
      <w:marLeft w:val="0"/>
      <w:marRight w:val="0"/>
      <w:marTop w:val="0"/>
      <w:marBottom w:val="0"/>
      <w:divBdr>
        <w:top w:val="none" w:sz="0" w:space="0" w:color="auto"/>
        <w:left w:val="none" w:sz="0" w:space="0" w:color="auto"/>
        <w:bottom w:val="none" w:sz="0" w:space="0" w:color="auto"/>
        <w:right w:val="none" w:sz="0" w:space="0" w:color="auto"/>
      </w:divBdr>
    </w:div>
    <w:div w:id="12348526">
      <w:bodyDiv w:val="1"/>
      <w:marLeft w:val="0"/>
      <w:marRight w:val="0"/>
      <w:marTop w:val="0"/>
      <w:marBottom w:val="0"/>
      <w:divBdr>
        <w:top w:val="none" w:sz="0" w:space="0" w:color="auto"/>
        <w:left w:val="none" w:sz="0" w:space="0" w:color="auto"/>
        <w:bottom w:val="none" w:sz="0" w:space="0" w:color="auto"/>
        <w:right w:val="none" w:sz="0" w:space="0" w:color="auto"/>
      </w:divBdr>
    </w:div>
    <w:div w:id="98650613">
      <w:bodyDiv w:val="1"/>
      <w:marLeft w:val="0"/>
      <w:marRight w:val="0"/>
      <w:marTop w:val="0"/>
      <w:marBottom w:val="0"/>
      <w:divBdr>
        <w:top w:val="none" w:sz="0" w:space="0" w:color="auto"/>
        <w:left w:val="none" w:sz="0" w:space="0" w:color="auto"/>
        <w:bottom w:val="none" w:sz="0" w:space="0" w:color="auto"/>
        <w:right w:val="none" w:sz="0" w:space="0" w:color="auto"/>
      </w:divBdr>
    </w:div>
    <w:div w:id="154994798">
      <w:bodyDiv w:val="1"/>
      <w:marLeft w:val="0"/>
      <w:marRight w:val="0"/>
      <w:marTop w:val="0"/>
      <w:marBottom w:val="0"/>
      <w:divBdr>
        <w:top w:val="none" w:sz="0" w:space="0" w:color="auto"/>
        <w:left w:val="none" w:sz="0" w:space="0" w:color="auto"/>
        <w:bottom w:val="none" w:sz="0" w:space="0" w:color="auto"/>
        <w:right w:val="none" w:sz="0" w:space="0" w:color="auto"/>
      </w:divBdr>
    </w:div>
    <w:div w:id="161169199">
      <w:bodyDiv w:val="1"/>
      <w:marLeft w:val="0"/>
      <w:marRight w:val="0"/>
      <w:marTop w:val="0"/>
      <w:marBottom w:val="0"/>
      <w:divBdr>
        <w:top w:val="none" w:sz="0" w:space="0" w:color="auto"/>
        <w:left w:val="none" w:sz="0" w:space="0" w:color="auto"/>
        <w:bottom w:val="none" w:sz="0" w:space="0" w:color="auto"/>
        <w:right w:val="none" w:sz="0" w:space="0" w:color="auto"/>
      </w:divBdr>
    </w:div>
    <w:div w:id="207763034">
      <w:bodyDiv w:val="1"/>
      <w:marLeft w:val="0"/>
      <w:marRight w:val="0"/>
      <w:marTop w:val="0"/>
      <w:marBottom w:val="0"/>
      <w:divBdr>
        <w:top w:val="none" w:sz="0" w:space="0" w:color="auto"/>
        <w:left w:val="none" w:sz="0" w:space="0" w:color="auto"/>
        <w:bottom w:val="none" w:sz="0" w:space="0" w:color="auto"/>
        <w:right w:val="none" w:sz="0" w:space="0" w:color="auto"/>
      </w:divBdr>
    </w:div>
    <w:div w:id="211112920">
      <w:bodyDiv w:val="1"/>
      <w:marLeft w:val="0"/>
      <w:marRight w:val="0"/>
      <w:marTop w:val="0"/>
      <w:marBottom w:val="0"/>
      <w:divBdr>
        <w:top w:val="none" w:sz="0" w:space="0" w:color="auto"/>
        <w:left w:val="none" w:sz="0" w:space="0" w:color="auto"/>
        <w:bottom w:val="none" w:sz="0" w:space="0" w:color="auto"/>
        <w:right w:val="none" w:sz="0" w:space="0" w:color="auto"/>
      </w:divBdr>
    </w:div>
    <w:div w:id="220559723">
      <w:bodyDiv w:val="1"/>
      <w:marLeft w:val="0"/>
      <w:marRight w:val="0"/>
      <w:marTop w:val="0"/>
      <w:marBottom w:val="0"/>
      <w:divBdr>
        <w:top w:val="none" w:sz="0" w:space="0" w:color="auto"/>
        <w:left w:val="none" w:sz="0" w:space="0" w:color="auto"/>
        <w:bottom w:val="none" w:sz="0" w:space="0" w:color="auto"/>
        <w:right w:val="none" w:sz="0" w:space="0" w:color="auto"/>
      </w:divBdr>
    </w:div>
    <w:div w:id="222563624">
      <w:bodyDiv w:val="1"/>
      <w:marLeft w:val="0"/>
      <w:marRight w:val="0"/>
      <w:marTop w:val="0"/>
      <w:marBottom w:val="0"/>
      <w:divBdr>
        <w:top w:val="none" w:sz="0" w:space="0" w:color="auto"/>
        <w:left w:val="none" w:sz="0" w:space="0" w:color="auto"/>
        <w:bottom w:val="none" w:sz="0" w:space="0" w:color="auto"/>
        <w:right w:val="none" w:sz="0" w:space="0" w:color="auto"/>
      </w:divBdr>
    </w:div>
    <w:div w:id="275794303">
      <w:bodyDiv w:val="1"/>
      <w:marLeft w:val="0"/>
      <w:marRight w:val="0"/>
      <w:marTop w:val="0"/>
      <w:marBottom w:val="0"/>
      <w:divBdr>
        <w:top w:val="none" w:sz="0" w:space="0" w:color="auto"/>
        <w:left w:val="none" w:sz="0" w:space="0" w:color="auto"/>
        <w:bottom w:val="none" w:sz="0" w:space="0" w:color="auto"/>
        <w:right w:val="none" w:sz="0" w:space="0" w:color="auto"/>
      </w:divBdr>
    </w:div>
    <w:div w:id="312956088">
      <w:bodyDiv w:val="1"/>
      <w:marLeft w:val="0"/>
      <w:marRight w:val="0"/>
      <w:marTop w:val="0"/>
      <w:marBottom w:val="0"/>
      <w:divBdr>
        <w:top w:val="none" w:sz="0" w:space="0" w:color="auto"/>
        <w:left w:val="none" w:sz="0" w:space="0" w:color="auto"/>
        <w:bottom w:val="none" w:sz="0" w:space="0" w:color="auto"/>
        <w:right w:val="none" w:sz="0" w:space="0" w:color="auto"/>
      </w:divBdr>
    </w:div>
    <w:div w:id="365181664">
      <w:bodyDiv w:val="1"/>
      <w:marLeft w:val="0"/>
      <w:marRight w:val="0"/>
      <w:marTop w:val="0"/>
      <w:marBottom w:val="0"/>
      <w:divBdr>
        <w:top w:val="none" w:sz="0" w:space="0" w:color="auto"/>
        <w:left w:val="none" w:sz="0" w:space="0" w:color="auto"/>
        <w:bottom w:val="none" w:sz="0" w:space="0" w:color="auto"/>
        <w:right w:val="none" w:sz="0" w:space="0" w:color="auto"/>
      </w:divBdr>
    </w:div>
    <w:div w:id="412430586">
      <w:bodyDiv w:val="1"/>
      <w:marLeft w:val="0"/>
      <w:marRight w:val="0"/>
      <w:marTop w:val="0"/>
      <w:marBottom w:val="0"/>
      <w:divBdr>
        <w:top w:val="none" w:sz="0" w:space="0" w:color="auto"/>
        <w:left w:val="none" w:sz="0" w:space="0" w:color="auto"/>
        <w:bottom w:val="none" w:sz="0" w:space="0" w:color="auto"/>
        <w:right w:val="none" w:sz="0" w:space="0" w:color="auto"/>
      </w:divBdr>
    </w:div>
    <w:div w:id="465657488">
      <w:bodyDiv w:val="1"/>
      <w:marLeft w:val="0"/>
      <w:marRight w:val="0"/>
      <w:marTop w:val="0"/>
      <w:marBottom w:val="0"/>
      <w:divBdr>
        <w:top w:val="none" w:sz="0" w:space="0" w:color="auto"/>
        <w:left w:val="none" w:sz="0" w:space="0" w:color="auto"/>
        <w:bottom w:val="none" w:sz="0" w:space="0" w:color="auto"/>
        <w:right w:val="none" w:sz="0" w:space="0" w:color="auto"/>
      </w:divBdr>
    </w:div>
    <w:div w:id="512185186">
      <w:bodyDiv w:val="1"/>
      <w:marLeft w:val="0"/>
      <w:marRight w:val="0"/>
      <w:marTop w:val="0"/>
      <w:marBottom w:val="0"/>
      <w:divBdr>
        <w:top w:val="none" w:sz="0" w:space="0" w:color="auto"/>
        <w:left w:val="none" w:sz="0" w:space="0" w:color="auto"/>
        <w:bottom w:val="none" w:sz="0" w:space="0" w:color="auto"/>
        <w:right w:val="none" w:sz="0" w:space="0" w:color="auto"/>
      </w:divBdr>
    </w:div>
    <w:div w:id="533151549">
      <w:bodyDiv w:val="1"/>
      <w:marLeft w:val="0"/>
      <w:marRight w:val="0"/>
      <w:marTop w:val="0"/>
      <w:marBottom w:val="0"/>
      <w:divBdr>
        <w:top w:val="none" w:sz="0" w:space="0" w:color="auto"/>
        <w:left w:val="none" w:sz="0" w:space="0" w:color="auto"/>
        <w:bottom w:val="none" w:sz="0" w:space="0" w:color="auto"/>
        <w:right w:val="none" w:sz="0" w:space="0" w:color="auto"/>
      </w:divBdr>
    </w:div>
    <w:div w:id="545795047">
      <w:bodyDiv w:val="1"/>
      <w:marLeft w:val="0"/>
      <w:marRight w:val="0"/>
      <w:marTop w:val="0"/>
      <w:marBottom w:val="0"/>
      <w:divBdr>
        <w:top w:val="none" w:sz="0" w:space="0" w:color="auto"/>
        <w:left w:val="none" w:sz="0" w:space="0" w:color="auto"/>
        <w:bottom w:val="none" w:sz="0" w:space="0" w:color="auto"/>
        <w:right w:val="none" w:sz="0" w:space="0" w:color="auto"/>
      </w:divBdr>
    </w:div>
    <w:div w:id="610629153">
      <w:bodyDiv w:val="1"/>
      <w:marLeft w:val="0"/>
      <w:marRight w:val="0"/>
      <w:marTop w:val="0"/>
      <w:marBottom w:val="0"/>
      <w:divBdr>
        <w:top w:val="none" w:sz="0" w:space="0" w:color="auto"/>
        <w:left w:val="none" w:sz="0" w:space="0" w:color="auto"/>
        <w:bottom w:val="none" w:sz="0" w:space="0" w:color="auto"/>
        <w:right w:val="none" w:sz="0" w:space="0" w:color="auto"/>
      </w:divBdr>
    </w:div>
    <w:div w:id="666984734">
      <w:bodyDiv w:val="1"/>
      <w:marLeft w:val="0"/>
      <w:marRight w:val="0"/>
      <w:marTop w:val="0"/>
      <w:marBottom w:val="0"/>
      <w:divBdr>
        <w:top w:val="none" w:sz="0" w:space="0" w:color="auto"/>
        <w:left w:val="none" w:sz="0" w:space="0" w:color="auto"/>
        <w:bottom w:val="none" w:sz="0" w:space="0" w:color="auto"/>
        <w:right w:val="none" w:sz="0" w:space="0" w:color="auto"/>
      </w:divBdr>
    </w:div>
    <w:div w:id="702752251">
      <w:bodyDiv w:val="1"/>
      <w:marLeft w:val="0"/>
      <w:marRight w:val="0"/>
      <w:marTop w:val="0"/>
      <w:marBottom w:val="0"/>
      <w:divBdr>
        <w:top w:val="none" w:sz="0" w:space="0" w:color="auto"/>
        <w:left w:val="none" w:sz="0" w:space="0" w:color="auto"/>
        <w:bottom w:val="none" w:sz="0" w:space="0" w:color="auto"/>
        <w:right w:val="none" w:sz="0" w:space="0" w:color="auto"/>
      </w:divBdr>
    </w:div>
    <w:div w:id="756367184">
      <w:bodyDiv w:val="1"/>
      <w:marLeft w:val="0"/>
      <w:marRight w:val="0"/>
      <w:marTop w:val="0"/>
      <w:marBottom w:val="0"/>
      <w:divBdr>
        <w:top w:val="none" w:sz="0" w:space="0" w:color="auto"/>
        <w:left w:val="none" w:sz="0" w:space="0" w:color="auto"/>
        <w:bottom w:val="none" w:sz="0" w:space="0" w:color="auto"/>
        <w:right w:val="none" w:sz="0" w:space="0" w:color="auto"/>
      </w:divBdr>
    </w:div>
    <w:div w:id="794952486">
      <w:bodyDiv w:val="1"/>
      <w:marLeft w:val="0"/>
      <w:marRight w:val="0"/>
      <w:marTop w:val="0"/>
      <w:marBottom w:val="0"/>
      <w:divBdr>
        <w:top w:val="none" w:sz="0" w:space="0" w:color="auto"/>
        <w:left w:val="none" w:sz="0" w:space="0" w:color="auto"/>
        <w:bottom w:val="none" w:sz="0" w:space="0" w:color="auto"/>
        <w:right w:val="none" w:sz="0" w:space="0" w:color="auto"/>
      </w:divBdr>
    </w:div>
    <w:div w:id="796026757">
      <w:bodyDiv w:val="1"/>
      <w:marLeft w:val="0"/>
      <w:marRight w:val="0"/>
      <w:marTop w:val="0"/>
      <w:marBottom w:val="0"/>
      <w:divBdr>
        <w:top w:val="none" w:sz="0" w:space="0" w:color="auto"/>
        <w:left w:val="none" w:sz="0" w:space="0" w:color="auto"/>
        <w:bottom w:val="none" w:sz="0" w:space="0" w:color="auto"/>
        <w:right w:val="none" w:sz="0" w:space="0" w:color="auto"/>
      </w:divBdr>
    </w:div>
    <w:div w:id="805581654">
      <w:bodyDiv w:val="1"/>
      <w:marLeft w:val="0"/>
      <w:marRight w:val="0"/>
      <w:marTop w:val="0"/>
      <w:marBottom w:val="0"/>
      <w:divBdr>
        <w:top w:val="none" w:sz="0" w:space="0" w:color="auto"/>
        <w:left w:val="none" w:sz="0" w:space="0" w:color="auto"/>
        <w:bottom w:val="none" w:sz="0" w:space="0" w:color="auto"/>
        <w:right w:val="none" w:sz="0" w:space="0" w:color="auto"/>
      </w:divBdr>
    </w:div>
    <w:div w:id="852572407">
      <w:bodyDiv w:val="1"/>
      <w:marLeft w:val="0"/>
      <w:marRight w:val="0"/>
      <w:marTop w:val="0"/>
      <w:marBottom w:val="0"/>
      <w:divBdr>
        <w:top w:val="none" w:sz="0" w:space="0" w:color="auto"/>
        <w:left w:val="none" w:sz="0" w:space="0" w:color="auto"/>
        <w:bottom w:val="none" w:sz="0" w:space="0" w:color="auto"/>
        <w:right w:val="none" w:sz="0" w:space="0" w:color="auto"/>
      </w:divBdr>
    </w:div>
    <w:div w:id="890532653">
      <w:bodyDiv w:val="1"/>
      <w:marLeft w:val="0"/>
      <w:marRight w:val="0"/>
      <w:marTop w:val="0"/>
      <w:marBottom w:val="0"/>
      <w:divBdr>
        <w:top w:val="none" w:sz="0" w:space="0" w:color="auto"/>
        <w:left w:val="none" w:sz="0" w:space="0" w:color="auto"/>
        <w:bottom w:val="none" w:sz="0" w:space="0" w:color="auto"/>
        <w:right w:val="none" w:sz="0" w:space="0" w:color="auto"/>
      </w:divBdr>
    </w:div>
    <w:div w:id="912162619">
      <w:bodyDiv w:val="1"/>
      <w:marLeft w:val="0"/>
      <w:marRight w:val="0"/>
      <w:marTop w:val="0"/>
      <w:marBottom w:val="0"/>
      <w:divBdr>
        <w:top w:val="none" w:sz="0" w:space="0" w:color="auto"/>
        <w:left w:val="none" w:sz="0" w:space="0" w:color="auto"/>
        <w:bottom w:val="none" w:sz="0" w:space="0" w:color="auto"/>
        <w:right w:val="none" w:sz="0" w:space="0" w:color="auto"/>
      </w:divBdr>
    </w:div>
    <w:div w:id="912662181">
      <w:bodyDiv w:val="1"/>
      <w:marLeft w:val="0"/>
      <w:marRight w:val="0"/>
      <w:marTop w:val="0"/>
      <w:marBottom w:val="0"/>
      <w:divBdr>
        <w:top w:val="none" w:sz="0" w:space="0" w:color="auto"/>
        <w:left w:val="none" w:sz="0" w:space="0" w:color="auto"/>
        <w:bottom w:val="none" w:sz="0" w:space="0" w:color="auto"/>
        <w:right w:val="none" w:sz="0" w:space="0" w:color="auto"/>
      </w:divBdr>
    </w:div>
    <w:div w:id="929391354">
      <w:bodyDiv w:val="1"/>
      <w:marLeft w:val="0"/>
      <w:marRight w:val="0"/>
      <w:marTop w:val="0"/>
      <w:marBottom w:val="0"/>
      <w:divBdr>
        <w:top w:val="none" w:sz="0" w:space="0" w:color="auto"/>
        <w:left w:val="none" w:sz="0" w:space="0" w:color="auto"/>
        <w:bottom w:val="none" w:sz="0" w:space="0" w:color="auto"/>
        <w:right w:val="none" w:sz="0" w:space="0" w:color="auto"/>
      </w:divBdr>
    </w:div>
    <w:div w:id="954407736">
      <w:bodyDiv w:val="1"/>
      <w:marLeft w:val="0"/>
      <w:marRight w:val="0"/>
      <w:marTop w:val="0"/>
      <w:marBottom w:val="0"/>
      <w:divBdr>
        <w:top w:val="none" w:sz="0" w:space="0" w:color="auto"/>
        <w:left w:val="none" w:sz="0" w:space="0" w:color="auto"/>
        <w:bottom w:val="none" w:sz="0" w:space="0" w:color="auto"/>
        <w:right w:val="none" w:sz="0" w:space="0" w:color="auto"/>
      </w:divBdr>
    </w:div>
    <w:div w:id="981346015">
      <w:bodyDiv w:val="1"/>
      <w:marLeft w:val="0"/>
      <w:marRight w:val="0"/>
      <w:marTop w:val="0"/>
      <w:marBottom w:val="0"/>
      <w:divBdr>
        <w:top w:val="none" w:sz="0" w:space="0" w:color="auto"/>
        <w:left w:val="none" w:sz="0" w:space="0" w:color="auto"/>
        <w:bottom w:val="none" w:sz="0" w:space="0" w:color="auto"/>
        <w:right w:val="none" w:sz="0" w:space="0" w:color="auto"/>
      </w:divBdr>
    </w:div>
    <w:div w:id="1116364806">
      <w:bodyDiv w:val="1"/>
      <w:marLeft w:val="0"/>
      <w:marRight w:val="0"/>
      <w:marTop w:val="0"/>
      <w:marBottom w:val="0"/>
      <w:divBdr>
        <w:top w:val="none" w:sz="0" w:space="0" w:color="auto"/>
        <w:left w:val="none" w:sz="0" w:space="0" w:color="auto"/>
        <w:bottom w:val="none" w:sz="0" w:space="0" w:color="auto"/>
        <w:right w:val="none" w:sz="0" w:space="0" w:color="auto"/>
      </w:divBdr>
    </w:div>
    <w:div w:id="1120565283">
      <w:bodyDiv w:val="1"/>
      <w:marLeft w:val="0"/>
      <w:marRight w:val="0"/>
      <w:marTop w:val="0"/>
      <w:marBottom w:val="0"/>
      <w:divBdr>
        <w:top w:val="none" w:sz="0" w:space="0" w:color="auto"/>
        <w:left w:val="none" w:sz="0" w:space="0" w:color="auto"/>
        <w:bottom w:val="none" w:sz="0" w:space="0" w:color="auto"/>
        <w:right w:val="none" w:sz="0" w:space="0" w:color="auto"/>
      </w:divBdr>
    </w:div>
    <w:div w:id="1239897413">
      <w:bodyDiv w:val="1"/>
      <w:marLeft w:val="0"/>
      <w:marRight w:val="0"/>
      <w:marTop w:val="0"/>
      <w:marBottom w:val="0"/>
      <w:divBdr>
        <w:top w:val="none" w:sz="0" w:space="0" w:color="auto"/>
        <w:left w:val="none" w:sz="0" w:space="0" w:color="auto"/>
        <w:bottom w:val="none" w:sz="0" w:space="0" w:color="auto"/>
        <w:right w:val="none" w:sz="0" w:space="0" w:color="auto"/>
      </w:divBdr>
    </w:div>
    <w:div w:id="1269894541">
      <w:bodyDiv w:val="1"/>
      <w:marLeft w:val="0"/>
      <w:marRight w:val="0"/>
      <w:marTop w:val="0"/>
      <w:marBottom w:val="0"/>
      <w:divBdr>
        <w:top w:val="none" w:sz="0" w:space="0" w:color="auto"/>
        <w:left w:val="none" w:sz="0" w:space="0" w:color="auto"/>
        <w:bottom w:val="none" w:sz="0" w:space="0" w:color="auto"/>
        <w:right w:val="none" w:sz="0" w:space="0" w:color="auto"/>
      </w:divBdr>
    </w:div>
    <w:div w:id="1287273228">
      <w:bodyDiv w:val="1"/>
      <w:marLeft w:val="0"/>
      <w:marRight w:val="0"/>
      <w:marTop w:val="0"/>
      <w:marBottom w:val="0"/>
      <w:divBdr>
        <w:top w:val="none" w:sz="0" w:space="0" w:color="auto"/>
        <w:left w:val="none" w:sz="0" w:space="0" w:color="auto"/>
        <w:bottom w:val="none" w:sz="0" w:space="0" w:color="auto"/>
        <w:right w:val="none" w:sz="0" w:space="0" w:color="auto"/>
      </w:divBdr>
    </w:div>
    <w:div w:id="1332415951">
      <w:bodyDiv w:val="1"/>
      <w:marLeft w:val="0"/>
      <w:marRight w:val="0"/>
      <w:marTop w:val="0"/>
      <w:marBottom w:val="0"/>
      <w:divBdr>
        <w:top w:val="none" w:sz="0" w:space="0" w:color="auto"/>
        <w:left w:val="none" w:sz="0" w:space="0" w:color="auto"/>
        <w:bottom w:val="none" w:sz="0" w:space="0" w:color="auto"/>
        <w:right w:val="none" w:sz="0" w:space="0" w:color="auto"/>
      </w:divBdr>
    </w:div>
    <w:div w:id="1343360669">
      <w:bodyDiv w:val="1"/>
      <w:marLeft w:val="0"/>
      <w:marRight w:val="0"/>
      <w:marTop w:val="0"/>
      <w:marBottom w:val="0"/>
      <w:divBdr>
        <w:top w:val="none" w:sz="0" w:space="0" w:color="auto"/>
        <w:left w:val="none" w:sz="0" w:space="0" w:color="auto"/>
        <w:bottom w:val="none" w:sz="0" w:space="0" w:color="auto"/>
        <w:right w:val="none" w:sz="0" w:space="0" w:color="auto"/>
      </w:divBdr>
      <w:divsChild>
        <w:div w:id="1359352326">
          <w:marLeft w:val="0"/>
          <w:marRight w:val="240"/>
          <w:marTop w:val="0"/>
          <w:marBottom w:val="0"/>
          <w:divBdr>
            <w:top w:val="none" w:sz="0" w:space="0" w:color="auto"/>
            <w:left w:val="none" w:sz="0" w:space="0" w:color="auto"/>
            <w:bottom w:val="none" w:sz="0" w:space="0" w:color="auto"/>
            <w:right w:val="none" w:sz="0" w:space="0" w:color="auto"/>
          </w:divBdr>
          <w:divsChild>
            <w:div w:id="425465523">
              <w:marLeft w:val="0"/>
              <w:marRight w:val="0"/>
              <w:marTop w:val="0"/>
              <w:marBottom w:val="0"/>
              <w:divBdr>
                <w:top w:val="none" w:sz="0" w:space="0" w:color="auto"/>
                <w:left w:val="none" w:sz="0" w:space="0" w:color="auto"/>
                <w:bottom w:val="none" w:sz="0" w:space="0" w:color="auto"/>
                <w:right w:val="none" w:sz="0" w:space="0" w:color="auto"/>
              </w:divBdr>
            </w:div>
          </w:divsChild>
        </w:div>
        <w:div w:id="1788039272">
          <w:marLeft w:val="0"/>
          <w:marRight w:val="0"/>
          <w:marTop w:val="0"/>
          <w:marBottom w:val="0"/>
          <w:divBdr>
            <w:top w:val="none" w:sz="0" w:space="0" w:color="auto"/>
            <w:left w:val="none" w:sz="0" w:space="0" w:color="auto"/>
            <w:bottom w:val="none" w:sz="0" w:space="0" w:color="auto"/>
            <w:right w:val="none" w:sz="0" w:space="0" w:color="auto"/>
          </w:divBdr>
          <w:divsChild>
            <w:div w:id="2038240519">
              <w:marLeft w:val="0"/>
              <w:marRight w:val="0"/>
              <w:marTop w:val="0"/>
              <w:marBottom w:val="0"/>
              <w:divBdr>
                <w:top w:val="none" w:sz="0" w:space="0" w:color="auto"/>
                <w:left w:val="none" w:sz="0" w:space="0" w:color="auto"/>
                <w:bottom w:val="none" w:sz="0" w:space="0" w:color="auto"/>
                <w:right w:val="none" w:sz="0" w:space="0" w:color="auto"/>
              </w:divBdr>
              <w:divsChild>
                <w:div w:id="351801788">
                  <w:marLeft w:val="0"/>
                  <w:marRight w:val="0"/>
                  <w:marTop w:val="0"/>
                  <w:marBottom w:val="60"/>
                  <w:divBdr>
                    <w:top w:val="none" w:sz="0" w:space="0" w:color="auto"/>
                    <w:left w:val="none" w:sz="0" w:space="0" w:color="auto"/>
                    <w:bottom w:val="none" w:sz="0" w:space="0" w:color="auto"/>
                    <w:right w:val="none" w:sz="0" w:space="0" w:color="auto"/>
                  </w:divBdr>
                  <w:divsChild>
                    <w:div w:id="1599557084">
                      <w:marLeft w:val="0"/>
                      <w:marRight w:val="0"/>
                      <w:marTop w:val="0"/>
                      <w:marBottom w:val="0"/>
                      <w:divBdr>
                        <w:top w:val="none" w:sz="0" w:space="0" w:color="auto"/>
                        <w:left w:val="none" w:sz="0" w:space="0" w:color="auto"/>
                        <w:bottom w:val="none" w:sz="0" w:space="0" w:color="auto"/>
                        <w:right w:val="none" w:sz="0" w:space="0" w:color="auto"/>
                      </w:divBdr>
                      <w:divsChild>
                        <w:div w:id="105465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7275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0640688">
      <w:bodyDiv w:val="1"/>
      <w:marLeft w:val="0"/>
      <w:marRight w:val="0"/>
      <w:marTop w:val="0"/>
      <w:marBottom w:val="0"/>
      <w:divBdr>
        <w:top w:val="none" w:sz="0" w:space="0" w:color="auto"/>
        <w:left w:val="none" w:sz="0" w:space="0" w:color="auto"/>
        <w:bottom w:val="none" w:sz="0" w:space="0" w:color="auto"/>
        <w:right w:val="none" w:sz="0" w:space="0" w:color="auto"/>
      </w:divBdr>
    </w:div>
    <w:div w:id="1437865889">
      <w:bodyDiv w:val="1"/>
      <w:marLeft w:val="0"/>
      <w:marRight w:val="0"/>
      <w:marTop w:val="0"/>
      <w:marBottom w:val="0"/>
      <w:divBdr>
        <w:top w:val="none" w:sz="0" w:space="0" w:color="auto"/>
        <w:left w:val="none" w:sz="0" w:space="0" w:color="auto"/>
        <w:bottom w:val="none" w:sz="0" w:space="0" w:color="auto"/>
        <w:right w:val="none" w:sz="0" w:space="0" w:color="auto"/>
      </w:divBdr>
    </w:div>
    <w:div w:id="1455709133">
      <w:bodyDiv w:val="1"/>
      <w:marLeft w:val="0"/>
      <w:marRight w:val="0"/>
      <w:marTop w:val="0"/>
      <w:marBottom w:val="0"/>
      <w:divBdr>
        <w:top w:val="none" w:sz="0" w:space="0" w:color="auto"/>
        <w:left w:val="none" w:sz="0" w:space="0" w:color="auto"/>
        <w:bottom w:val="none" w:sz="0" w:space="0" w:color="auto"/>
        <w:right w:val="none" w:sz="0" w:space="0" w:color="auto"/>
      </w:divBdr>
    </w:div>
    <w:div w:id="1546260277">
      <w:bodyDiv w:val="1"/>
      <w:marLeft w:val="0"/>
      <w:marRight w:val="0"/>
      <w:marTop w:val="0"/>
      <w:marBottom w:val="0"/>
      <w:divBdr>
        <w:top w:val="none" w:sz="0" w:space="0" w:color="auto"/>
        <w:left w:val="none" w:sz="0" w:space="0" w:color="auto"/>
        <w:bottom w:val="none" w:sz="0" w:space="0" w:color="auto"/>
        <w:right w:val="none" w:sz="0" w:space="0" w:color="auto"/>
      </w:divBdr>
    </w:div>
    <w:div w:id="1654093033">
      <w:bodyDiv w:val="1"/>
      <w:marLeft w:val="0"/>
      <w:marRight w:val="0"/>
      <w:marTop w:val="0"/>
      <w:marBottom w:val="0"/>
      <w:divBdr>
        <w:top w:val="none" w:sz="0" w:space="0" w:color="auto"/>
        <w:left w:val="none" w:sz="0" w:space="0" w:color="auto"/>
        <w:bottom w:val="none" w:sz="0" w:space="0" w:color="auto"/>
        <w:right w:val="none" w:sz="0" w:space="0" w:color="auto"/>
      </w:divBdr>
    </w:div>
    <w:div w:id="1684239170">
      <w:bodyDiv w:val="1"/>
      <w:marLeft w:val="0"/>
      <w:marRight w:val="0"/>
      <w:marTop w:val="0"/>
      <w:marBottom w:val="0"/>
      <w:divBdr>
        <w:top w:val="none" w:sz="0" w:space="0" w:color="auto"/>
        <w:left w:val="none" w:sz="0" w:space="0" w:color="auto"/>
        <w:bottom w:val="none" w:sz="0" w:space="0" w:color="auto"/>
        <w:right w:val="none" w:sz="0" w:space="0" w:color="auto"/>
      </w:divBdr>
    </w:div>
    <w:div w:id="1754080611">
      <w:bodyDiv w:val="1"/>
      <w:marLeft w:val="0"/>
      <w:marRight w:val="0"/>
      <w:marTop w:val="0"/>
      <w:marBottom w:val="0"/>
      <w:divBdr>
        <w:top w:val="none" w:sz="0" w:space="0" w:color="auto"/>
        <w:left w:val="none" w:sz="0" w:space="0" w:color="auto"/>
        <w:bottom w:val="none" w:sz="0" w:space="0" w:color="auto"/>
        <w:right w:val="none" w:sz="0" w:space="0" w:color="auto"/>
      </w:divBdr>
    </w:div>
    <w:div w:id="1791238620">
      <w:bodyDiv w:val="1"/>
      <w:marLeft w:val="0"/>
      <w:marRight w:val="0"/>
      <w:marTop w:val="0"/>
      <w:marBottom w:val="0"/>
      <w:divBdr>
        <w:top w:val="none" w:sz="0" w:space="0" w:color="auto"/>
        <w:left w:val="none" w:sz="0" w:space="0" w:color="auto"/>
        <w:bottom w:val="none" w:sz="0" w:space="0" w:color="auto"/>
        <w:right w:val="none" w:sz="0" w:space="0" w:color="auto"/>
      </w:divBdr>
    </w:div>
    <w:div w:id="1827622626">
      <w:bodyDiv w:val="1"/>
      <w:marLeft w:val="0"/>
      <w:marRight w:val="0"/>
      <w:marTop w:val="0"/>
      <w:marBottom w:val="0"/>
      <w:divBdr>
        <w:top w:val="none" w:sz="0" w:space="0" w:color="auto"/>
        <w:left w:val="none" w:sz="0" w:space="0" w:color="auto"/>
        <w:bottom w:val="none" w:sz="0" w:space="0" w:color="auto"/>
        <w:right w:val="none" w:sz="0" w:space="0" w:color="auto"/>
      </w:divBdr>
    </w:div>
    <w:div w:id="1974631889">
      <w:bodyDiv w:val="1"/>
      <w:marLeft w:val="0"/>
      <w:marRight w:val="0"/>
      <w:marTop w:val="0"/>
      <w:marBottom w:val="0"/>
      <w:divBdr>
        <w:top w:val="none" w:sz="0" w:space="0" w:color="auto"/>
        <w:left w:val="none" w:sz="0" w:space="0" w:color="auto"/>
        <w:bottom w:val="none" w:sz="0" w:space="0" w:color="auto"/>
        <w:right w:val="none" w:sz="0" w:space="0" w:color="auto"/>
      </w:divBdr>
    </w:div>
    <w:div w:id="2061201126">
      <w:bodyDiv w:val="1"/>
      <w:marLeft w:val="0"/>
      <w:marRight w:val="0"/>
      <w:marTop w:val="0"/>
      <w:marBottom w:val="0"/>
      <w:divBdr>
        <w:top w:val="none" w:sz="0" w:space="0" w:color="auto"/>
        <w:left w:val="none" w:sz="0" w:space="0" w:color="auto"/>
        <w:bottom w:val="none" w:sz="0" w:space="0" w:color="auto"/>
        <w:right w:val="none" w:sz="0" w:space="0" w:color="auto"/>
      </w:divBdr>
    </w:div>
    <w:div w:id="211173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6.png"/><Relationship Id="rId21" Type="http://schemas.openxmlformats.org/officeDocument/2006/relationships/image" Target="media/image9.png"/><Relationship Id="rId34" Type="http://schemas.openxmlformats.org/officeDocument/2006/relationships/image" Target="media/image210.png"/><Relationship Id="rId42" Type="http://schemas.openxmlformats.org/officeDocument/2006/relationships/image" Target="media/image14.png"/><Relationship Id="rId47" Type="http://schemas.openxmlformats.org/officeDocument/2006/relationships/image" Target="media/image16.png"/><Relationship Id="rId50" Type="http://schemas.openxmlformats.org/officeDocument/2006/relationships/image" Target="media/image19.png"/><Relationship Id="rId55" Type="http://schemas.openxmlformats.org/officeDocument/2006/relationships/image" Target="media/image25.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11" Type="http://schemas.openxmlformats.org/officeDocument/2006/relationships/image" Target="media/image1.png"/><Relationship Id="rId37" Type="http://schemas.openxmlformats.org/officeDocument/2006/relationships/image" Target="media/image13.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23.png"/><Relationship Id="rId58" Type="http://schemas.openxmlformats.org/officeDocument/2006/relationships/image" Target="media/image30.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36" Type="http://schemas.openxmlformats.org/officeDocument/2006/relationships/image" Target="media/image12.png"/><Relationship Id="rId49" Type="http://schemas.openxmlformats.org/officeDocument/2006/relationships/image" Target="media/image18.png"/><Relationship Id="rId57" Type="http://schemas.openxmlformats.org/officeDocument/2006/relationships/image" Target="media/image29.png"/><Relationship Id="rId61" Type="http://schemas.openxmlformats.org/officeDocument/2006/relationships/image" Target="media/image35.png"/><Relationship Id="rId10" Type="http://schemas.openxmlformats.org/officeDocument/2006/relationships/endnotes" Target="endnotes.xml"/><Relationship Id="rId19" Type="http://schemas.openxmlformats.org/officeDocument/2006/relationships/image" Target="media/image7.png"/><Relationship Id="rId52" Type="http://schemas.openxmlformats.org/officeDocument/2006/relationships/image" Target="media/image21.png"/><Relationship Id="rId60" Type="http://schemas.openxmlformats.org/officeDocument/2006/relationships/image" Target="media/image3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35" Type="http://schemas.openxmlformats.org/officeDocument/2006/relationships/image" Target="media/image22.png"/><Relationship Id="rId43" Type="http://schemas.openxmlformats.org/officeDocument/2006/relationships/image" Target="media/image15.png"/><Relationship Id="rId48" Type="http://schemas.openxmlformats.org/officeDocument/2006/relationships/image" Target="media/image17.png"/><Relationship Id="rId56" Type="http://schemas.openxmlformats.org/officeDocument/2006/relationships/image" Target="media/image26.png"/><Relationship Id="rId8" Type="http://schemas.openxmlformats.org/officeDocument/2006/relationships/webSettings" Target="webSettings.xml"/><Relationship Id="rId51" Type="http://schemas.openxmlformats.org/officeDocument/2006/relationships/image" Target="media/image20.png"/><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image" Target="media/image5.png"/><Relationship Id="rId46" Type="http://schemas.openxmlformats.org/officeDocument/2006/relationships/image" Target="media/image33.png"/><Relationship Id="rId59"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24.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2" ma:contentTypeDescription="Create a new document." ma:contentTypeScope="" ma:versionID="308c9ae795ee33ed826f6ffffe232275">
  <xsd:schema xmlns:xsd="http://www.w3.org/2001/XMLSchema" xmlns:xs="http://www.w3.org/2001/XMLSchema" xmlns:p="http://schemas.microsoft.com/office/2006/metadata/properties" xmlns:ns2="3d09ae41-e7b8-4678-82ce-f613907bc86b" targetNamespace="http://schemas.microsoft.com/office/2006/metadata/properties" ma:root="true" ma:fieldsID="ae9e1e531943a4b87ea1040b939bb65d" ns2:_="">
    <xsd:import namespace="3d09ae41-e7b8-4678-82ce-f613907bc86b"/>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d09ae41-e7b8-4678-82ce-f613907bc86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81975BD-F3A5-4B76-88D3-92416F194EA7}">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524EC38-AC30-4011-9356-E64C23A0631D}">
  <ds:schemaRefs>
    <ds:schemaRef ds:uri="http://schemas.openxmlformats.org/officeDocument/2006/bibliography"/>
  </ds:schemaRefs>
</ds:datastoreItem>
</file>

<file path=customXml/itemProps3.xml><?xml version="1.0" encoding="utf-8"?>
<ds:datastoreItem xmlns:ds="http://schemas.openxmlformats.org/officeDocument/2006/customXml" ds:itemID="{62938047-4573-473E-BF0E-290566D59595}">
  <ds:schemaRefs>
    <ds:schemaRef ds:uri="http://schemas.microsoft.com/sharepoint/v3/contenttype/forms"/>
  </ds:schemaRefs>
</ds:datastoreItem>
</file>

<file path=customXml/itemProps4.xml><?xml version="1.0" encoding="utf-8"?>
<ds:datastoreItem xmlns:ds="http://schemas.openxmlformats.org/officeDocument/2006/customXml" ds:itemID="{2565A03E-28DF-494F-BAE7-C32272330B8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d09ae41-e7b8-4678-82ce-f613907bc86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c135c4ba-2280-41f8-be7d-6f21d368baa3}" enabled="1" method="Standard" siteId="{24139d14-c62c-4c47-8bdd-ce71ea1d50cf}" contentBits="0" removed="0"/>
</clbl:labelList>
</file>

<file path=docProps/app.xml><?xml version="1.0" encoding="utf-8"?>
<Properties xmlns="http://schemas.openxmlformats.org/officeDocument/2006/extended-properties" xmlns:vt="http://schemas.openxmlformats.org/officeDocument/2006/docPropsVTypes">
  <Template>Normal.dotm</Template>
  <TotalTime>73</TotalTime>
  <Pages>53</Pages>
  <Words>10637</Words>
  <Characters>60636</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A300C014</Company>
  <LinksUpToDate>false</LinksUpToDate>
  <CharactersWithSpaces>711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 Bourke</dc:creator>
  <cp:keywords/>
  <cp:lastModifiedBy>Donal Howe</cp:lastModifiedBy>
  <cp:revision>217</cp:revision>
  <dcterms:created xsi:type="dcterms:W3CDTF">2023-04-24T16:52:00Z</dcterms:created>
  <dcterms:modified xsi:type="dcterms:W3CDTF">2023-04-25T20: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4B3963D136B89489C303B1F134CDEFE</vt:lpwstr>
  </property>
  <property fmtid="{D5CDD505-2E9C-101B-9397-08002B2CF9AE}" pid="3" name="ZOTERO_PREF_1">
    <vt:lpwstr>&lt;data data-version="3" zotero-version="6.0.26"&gt;&lt;session id="46k3ENiK"/&gt;&lt;style id="http://www.zotero.org/styles/elsevier-harvard" hasBibliography="1" bibliographyStyleHasBeenSet="1"/&gt;&lt;prefs&gt;&lt;pref name="fieldType" value="Field"/&gt;&lt;pref name="automaticJournal</vt:lpwstr>
  </property>
  <property fmtid="{D5CDD505-2E9C-101B-9397-08002B2CF9AE}" pid="4" name="ZOTERO_PREF_2">
    <vt:lpwstr>Abbreviations" value="true"/&gt;&lt;/prefs&gt;&lt;/data&gt;</vt:lpwstr>
  </property>
</Properties>
</file>